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A85429" w14:textId="02F6F0A1" w:rsidR="00316C5A" w:rsidRDefault="00316C5A">
      <w:r>
        <w:t>References 1.1</w:t>
      </w:r>
    </w:p>
    <w:p w14:paraId="5679FFB1" w14:textId="215313C7" w:rsidR="007D5EE0" w:rsidRDefault="007D5EE0"/>
    <w:tbl>
      <w:tblPr>
        <w:tblStyle w:val="GridTable1Light"/>
        <w:tblW w:w="0" w:type="auto"/>
        <w:tblLayout w:type="fixed"/>
        <w:tblLook w:val="04A0" w:firstRow="1" w:lastRow="0" w:firstColumn="1" w:lastColumn="0" w:noHBand="0" w:noVBand="1"/>
      </w:tblPr>
      <w:tblGrid>
        <w:gridCol w:w="1705"/>
        <w:gridCol w:w="1615"/>
        <w:gridCol w:w="1637"/>
        <w:gridCol w:w="4007"/>
      </w:tblGrid>
      <w:tr w:rsidR="00D349D0" w:rsidRPr="00FE6228" w14:paraId="51FE50FB" w14:textId="77777777" w:rsidTr="00B179A7">
        <w:trPr>
          <w:cnfStyle w:val="100000000000" w:firstRow="1" w:lastRow="0" w:firstColumn="0" w:lastColumn="0" w:oddVBand="0" w:evenVBand="0" w:oddHBand="0"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1705" w:type="dxa"/>
          </w:tcPr>
          <w:p w14:paraId="558F4940" w14:textId="0F80261F" w:rsidR="00D349D0" w:rsidRPr="00FE6228" w:rsidRDefault="00D349D0" w:rsidP="00FE6228">
            <w:pPr>
              <w:rPr>
                <w:rFonts w:ascii="Helvetica Neue" w:eastAsia="Times New Roman" w:hAnsi="Helvetica Neue" w:cs="Times New Roman"/>
                <w:color w:val="000000"/>
                <w:sz w:val="15"/>
                <w:szCs w:val="15"/>
              </w:rPr>
            </w:pPr>
            <w:r>
              <w:rPr>
                <w:rFonts w:ascii="Helvetica Neue" w:eastAsia="Times New Roman" w:hAnsi="Helvetica Neue" w:cs="Times New Roman"/>
                <w:color w:val="000000"/>
                <w:sz w:val="15"/>
                <w:szCs w:val="15"/>
              </w:rPr>
              <w:t>Species from numbers</w:t>
            </w:r>
          </w:p>
        </w:tc>
        <w:tc>
          <w:tcPr>
            <w:tcW w:w="1615" w:type="dxa"/>
          </w:tcPr>
          <w:p w14:paraId="74FA0D64" w14:textId="1A48111C" w:rsidR="00D349D0" w:rsidRPr="00FE6228" w:rsidRDefault="00D349D0" w:rsidP="00FE6228">
            <w:pPr>
              <w:cnfStyle w:val="100000000000" w:firstRow="1"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eastAsia="Times New Roman" w:hAnsi="Helvetica Neue" w:cs="Times New Roman"/>
                <w:color w:val="000000"/>
                <w:sz w:val="15"/>
                <w:szCs w:val="15"/>
              </w:rPr>
              <w:t>Species from word (incorrect)</w:t>
            </w:r>
          </w:p>
        </w:tc>
        <w:tc>
          <w:tcPr>
            <w:tcW w:w="1637" w:type="dxa"/>
          </w:tcPr>
          <w:p w14:paraId="64EA441E" w14:textId="3230E0DC" w:rsidR="00D349D0" w:rsidRDefault="00D349D0" w:rsidP="00FE6228">
            <w:pPr>
              <w:cnfStyle w:val="100000000000" w:firstRow="1"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eastAsia="Times New Roman" w:hAnsi="Helvetica Neue" w:cs="Times New Roman"/>
                <w:color w:val="000000"/>
                <w:sz w:val="15"/>
                <w:szCs w:val="15"/>
              </w:rPr>
              <w:t>Ref (word)</w:t>
            </w:r>
          </w:p>
        </w:tc>
        <w:tc>
          <w:tcPr>
            <w:tcW w:w="4007" w:type="dxa"/>
          </w:tcPr>
          <w:p w14:paraId="37E099CF" w14:textId="2833C3C6" w:rsidR="00D349D0" w:rsidRPr="00FE6228" w:rsidRDefault="00D349D0" w:rsidP="00FE6228">
            <w:pPr>
              <w:cnfStyle w:val="100000000000" w:firstRow="1"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eastAsia="Times New Roman" w:hAnsi="Helvetica Neue" w:cs="Times New Roman"/>
                <w:color w:val="000000"/>
                <w:sz w:val="15"/>
                <w:szCs w:val="15"/>
              </w:rPr>
              <w:t>Desc</w:t>
            </w:r>
          </w:p>
        </w:tc>
      </w:tr>
      <w:tr w:rsidR="00D349D0" w:rsidRPr="00FE6228" w14:paraId="51D0DC2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475862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crasis rosea</w:t>
            </w:r>
          </w:p>
        </w:tc>
        <w:tc>
          <w:tcPr>
            <w:tcW w:w="1615" w:type="dxa"/>
          </w:tcPr>
          <w:p w14:paraId="4BA74467" w14:textId="5F5CCF7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crasis rosea</w:t>
            </w:r>
          </w:p>
        </w:tc>
        <w:tc>
          <w:tcPr>
            <w:tcW w:w="1637" w:type="dxa"/>
          </w:tcPr>
          <w:p w14:paraId="6FD1BE85" w14:textId="62B6C26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rown&lt;/Author&gt;&lt;Year&gt;2013&lt;/Year&gt;&lt;RecNum&gt;2166&lt;/RecNum&gt;&lt;DisplayText&gt;(1)&lt;/DisplayText&gt;&lt;record&gt;&lt;rec-number&gt;2166&lt;/rec-number&gt;&lt;foreign-keys&gt;&lt;key app="EN" db-id="0vv5t000329f5se2wadxvr5maa90f2dz2r2s" timestamp="1617293237" guid="0b8181c3-874d-4915-8f0f-237d7ce44853"&gt;2166&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w:t>
            </w:r>
            <w:r w:rsidRPr="008C256E">
              <w:rPr>
                <w:rFonts w:ascii="Helvetica Neue" w:eastAsia="Times New Roman" w:hAnsi="Helvetica Neue" w:cs="Calibri"/>
                <w:color w:val="000000"/>
                <w:sz w:val="15"/>
                <w:szCs w:val="15"/>
              </w:rPr>
              <w:fldChar w:fldCharType="end"/>
            </w:r>
          </w:p>
        </w:tc>
        <w:tc>
          <w:tcPr>
            <w:tcW w:w="4007" w:type="dxa"/>
          </w:tcPr>
          <w:p w14:paraId="6AF807E5" w14:textId="0A440D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Life cycle in Brown &amp; Silberman</w:t>
            </w:r>
            <w:r>
              <w:rPr>
                <w:rStyle w:val="apple-converted-space"/>
                <w:rFonts w:ascii="Helvetica Neue" w:hAnsi="Helvetica Neue"/>
                <w:color w:val="000000"/>
                <w:sz w:val="15"/>
                <w:szCs w:val="15"/>
              </w:rPr>
              <w:t> </w:t>
            </w:r>
          </w:p>
        </w:tc>
      </w:tr>
      <w:tr w:rsidR="00D349D0" w:rsidRPr="00FE6228" w14:paraId="7D213CE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49B3AA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cytostelium</w:t>
            </w:r>
          </w:p>
        </w:tc>
        <w:tc>
          <w:tcPr>
            <w:tcW w:w="1615" w:type="dxa"/>
          </w:tcPr>
          <w:p w14:paraId="622715FA" w14:textId="32239C6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cytostelium</w:t>
            </w:r>
          </w:p>
        </w:tc>
        <w:tc>
          <w:tcPr>
            <w:tcW w:w="1637" w:type="dxa"/>
          </w:tcPr>
          <w:p w14:paraId="3D688635" w14:textId="27B9CEE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rown&lt;/Author&gt;&lt;Year&gt;2013&lt;/Year&gt;&lt;RecNum&gt;2166&lt;/RecNum&gt;&lt;DisplayText&gt;(1)&lt;/DisplayText&gt;&lt;record&gt;&lt;rec-number&gt;2166&lt;/rec-number&gt;&lt;foreign-keys&gt;&lt;key app="EN" db-id="0vv5t000329f5se2wadxvr5maa90f2dz2r2s" timestamp="1617293237" guid="0b8181c3-874d-4915-8f0f-237d7ce44853"&gt;2166&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w:t>
            </w:r>
            <w:r w:rsidRPr="008C256E">
              <w:rPr>
                <w:rFonts w:ascii="Helvetica Neue" w:eastAsia="Times New Roman" w:hAnsi="Helvetica Neue" w:cs="Calibri"/>
                <w:color w:val="000000"/>
                <w:sz w:val="15"/>
                <w:szCs w:val="15"/>
              </w:rPr>
              <w:fldChar w:fldCharType="end"/>
            </w:r>
          </w:p>
        </w:tc>
        <w:tc>
          <w:tcPr>
            <w:tcW w:w="4007" w:type="dxa"/>
          </w:tcPr>
          <w:p w14:paraId="1082FFD3" w14:textId="5C86E0B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rown and Silberman: similar life cycle to dicty, but have acellular stalk. Baldauf and strassman: Group splits into smaller sorogens (fructifications), which each produce a stalk and fruiting body</w:t>
            </w:r>
          </w:p>
        </w:tc>
      </w:tr>
      <w:tr w:rsidR="00D349D0" w:rsidRPr="00FE6228" w14:paraId="5EE68BD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F2A323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eolosoma tenebrarum</w:t>
            </w:r>
          </w:p>
        </w:tc>
        <w:tc>
          <w:tcPr>
            <w:tcW w:w="1615" w:type="dxa"/>
          </w:tcPr>
          <w:p w14:paraId="10D5997D" w14:textId="19FFDA6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eolosoma tenebrarum</w:t>
            </w:r>
          </w:p>
        </w:tc>
        <w:tc>
          <w:tcPr>
            <w:tcW w:w="1637" w:type="dxa"/>
          </w:tcPr>
          <w:p w14:paraId="610A9E8E" w14:textId="528AABB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4KTwvRGlzcGxheVRleHQ+PHJl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WmF0dGFyYTwvQXV0aG9yPjxZZWFyPjIwMTY8L1llYXI+PFJlY051bT4yMTI1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4KTwvRGlzcGxheVRleHQ+PHJl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WmF0dGFyYTwvQXV0aG9yPjxZZWFyPjIwMTY8L1llYXI+PFJlY051bT4yMTI1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8)</w:t>
            </w:r>
            <w:r w:rsidRPr="008C256E">
              <w:rPr>
                <w:rFonts w:ascii="Helvetica Neue" w:eastAsia="Times New Roman" w:hAnsi="Helvetica Neue" w:cs="Calibri"/>
                <w:color w:val="000000"/>
                <w:sz w:val="15"/>
                <w:szCs w:val="15"/>
              </w:rPr>
              <w:fldChar w:fldCharType="end"/>
            </w:r>
          </w:p>
        </w:tc>
        <w:tc>
          <w:tcPr>
            <w:tcW w:w="4007" w:type="dxa"/>
          </w:tcPr>
          <w:p w14:paraId="6D6E0FB9" w14:textId="1FB4C5C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ultiple Aeolosoma species</w:t>
            </w:r>
            <w:r>
              <w:rPr>
                <w:rStyle w:val="apple-converted-space"/>
                <w:rFonts w:ascii="Helvetica Neue" w:hAnsi="Helvetica Neue"/>
                <w:color w:val="000000"/>
                <w:sz w:val="15"/>
                <w:szCs w:val="15"/>
              </w:rPr>
              <w:t> </w:t>
            </w:r>
            <w:r>
              <w:rPr>
                <w:rFonts w:ascii="Helvetica Neue" w:hAnsi="Helvetica Neue"/>
                <w:color w:val="000000"/>
                <w:sz w:val="15"/>
                <w:szCs w:val="15"/>
              </w:rPr>
              <w:t>use paratomy (Zattara), Elissen: ‘mostly’ reproduce asexually, Bell 1984: implies they are exclusively asexual. Marotta describe infrequent sex in genus. Arthur book (reproduction of marine inverts) sex is rare, reports contradictory, sexual specimens rarely found (pgs 217, 222)</w:t>
            </w:r>
          </w:p>
        </w:tc>
      </w:tr>
      <w:tr w:rsidR="00D349D0" w:rsidRPr="00FE6228" w14:paraId="675645F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D8F2712"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laria marginata</w:t>
            </w:r>
          </w:p>
        </w:tc>
        <w:tc>
          <w:tcPr>
            <w:tcW w:w="1615" w:type="dxa"/>
          </w:tcPr>
          <w:p w14:paraId="07DABC54" w14:textId="22AFCC7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laria marginata</w:t>
            </w:r>
          </w:p>
        </w:tc>
        <w:tc>
          <w:tcPr>
            <w:tcW w:w="1637" w:type="dxa"/>
          </w:tcPr>
          <w:p w14:paraId="7672B812" w14:textId="2FCC978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QZmlzdGVyPC9BdXRob3I+PFllYXI+MTk5MTwvWWVhcj48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QZmlzdGVyPC9BdXRob3I+PFllYXI+MTk5MTwvWWVhcj48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9-12)</w:t>
            </w:r>
            <w:r w:rsidRPr="008C256E">
              <w:rPr>
                <w:rFonts w:ascii="Helvetica Neue" w:eastAsia="Times New Roman" w:hAnsi="Helvetica Neue" w:cs="Calibri"/>
                <w:color w:val="000000"/>
                <w:sz w:val="15"/>
                <w:szCs w:val="15"/>
              </w:rPr>
              <w:fldChar w:fldCharType="end"/>
            </w:r>
          </w:p>
        </w:tc>
        <w:tc>
          <w:tcPr>
            <w:tcW w:w="4007" w:type="dxa"/>
          </w:tcPr>
          <w:p w14:paraId="6D778D5F" w14:textId="6F71A92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akahara and nakamura 1973: 13% of unfertilised eggs develop parthenogenetically. Large sporophyte, small, filamentous gametophyte Kraan 2020 (could this be split?). Seems likely that a. Marg also has parthenogenesis</w:t>
            </w:r>
          </w:p>
        </w:tc>
      </w:tr>
      <w:tr w:rsidR="00D349D0" w:rsidRPr="00FE6228" w14:paraId="67AADBE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3C6721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mphibola crenata</w:t>
            </w:r>
          </w:p>
        </w:tc>
        <w:tc>
          <w:tcPr>
            <w:tcW w:w="1615" w:type="dxa"/>
          </w:tcPr>
          <w:p w14:paraId="1F149F86" w14:textId="2440DE2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amphibola crenata</w:t>
            </w:r>
          </w:p>
        </w:tc>
        <w:tc>
          <w:tcPr>
            <w:tcW w:w="1637" w:type="dxa"/>
          </w:tcPr>
          <w:p w14:paraId="3C2E040D" w14:textId="277D142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tMTUpPC9EaXNwbGF5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Jlbm5pbmd0b248L0F1dGhvcj48WWVhcj4xOTc5PC9ZZWFy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tMTUpPC9EaXNwbGF5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3-15)</w:t>
            </w:r>
            <w:r w:rsidRPr="008C256E">
              <w:rPr>
                <w:rFonts w:ascii="Helvetica Neue" w:eastAsia="Times New Roman" w:hAnsi="Helvetica Neue" w:cs="Calibri"/>
                <w:color w:val="000000"/>
                <w:sz w:val="15"/>
                <w:szCs w:val="15"/>
              </w:rPr>
              <w:fldChar w:fldCharType="end"/>
            </w:r>
          </w:p>
        </w:tc>
        <w:tc>
          <w:tcPr>
            <w:tcW w:w="4007" w:type="dxa"/>
          </w:tcPr>
          <w:p w14:paraId="75389B30" w14:textId="2A0C7D4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ennington 1979— thesis ch 5. Farnie 1919, 1924: hermaphrodite. Describes structure of reproductive organs.</w:t>
            </w:r>
          </w:p>
        </w:tc>
      </w:tr>
      <w:tr w:rsidR="00D349D0" w:rsidRPr="00FE6228" w14:paraId="259F7D3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0C23EC7"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nabaena</w:t>
            </w:r>
          </w:p>
        </w:tc>
        <w:tc>
          <w:tcPr>
            <w:tcW w:w="1615" w:type="dxa"/>
          </w:tcPr>
          <w:p w14:paraId="56EF0B51" w14:textId="56BEC74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nabaena</w:t>
            </w:r>
          </w:p>
        </w:tc>
        <w:tc>
          <w:tcPr>
            <w:tcW w:w="1637" w:type="dxa"/>
          </w:tcPr>
          <w:p w14:paraId="540866B4" w14:textId="5F93BC6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2B921704" w14:textId="4C5E2D9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IV</w:t>
            </w:r>
          </w:p>
        </w:tc>
      </w:tr>
      <w:tr w:rsidR="00D349D0" w:rsidRPr="00FE6228" w14:paraId="2C9F008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294215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naperus sulcatus</w:t>
            </w:r>
          </w:p>
        </w:tc>
        <w:tc>
          <w:tcPr>
            <w:tcW w:w="1615" w:type="dxa"/>
          </w:tcPr>
          <w:p w14:paraId="37CEF4F2" w14:textId="7C78555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anaperus sulcatus</w:t>
            </w:r>
          </w:p>
        </w:tc>
        <w:tc>
          <w:tcPr>
            <w:tcW w:w="1637" w:type="dxa"/>
          </w:tcPr>
          <w:p w14:paraId="2AB9BB1D" w14:textId="0FBD591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g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Jla2xlbWlzY2hldjwvQXV0aG9yPjxZZWFyPjE5MTQ8L1llYXI+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g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Jla2xlbWlzY2hldjwvQXV0aG9yPjxZZWFyPjE5MTQ8L1llYXI+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8)</w:t>
            </w:r>
            <w:r w:rsidRPr="008C256E">
              <w:rPr>
                <w:rFonts w:ascii="Helvetica Neue" w:eastAsia="Times New Roman" w:hAnsi="Helvetica Neue" w:cs="Calibri"/>
                <w:color w:val="000000"/>
                <w:sz w:val="15"/>
                <w:szCs w:val="15"/>
              </w:rPr>
              <w:fldChar w:fldCharType="end"/>
            </w:r>
            <w:r>
              <w:t xml:space="preserve"> </w:t>
            </w:r>
          </w:p>
        </w:tc>
        <w:tc>
          <w:tcPr>
            <w:tcW w:w="4007" w:type="dxa"/>
          </w:tcPr>
          <w:p w14:paraId="1997BD8F" w14:textId="6158E79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enis described in image of Beklemischev 1914. V. Little info on these— can all acoel worms split?</w:t>
            </w:r>
            <w:r>
              <w:rPr>
                <w:rStyle w:val="apple-converted-space"/>
                <w:rFonts w:ascii="Helvetica Neue" w:hAnsi="Helvetica Neue"/>
                <w:color w:val="000000"/>
                <w:sz w:val="15"/>
                <w:szCs w:val="15"/>
              </w:rPr>
              <w:t> </w:t>
            </w:r>
          </w:p>
        </w:tc>
      </w:tr>
      <w:tr w:rsidR="00D349D0" w:rsidRPr="00FE6228" w14:paraId="2CE0A4EA"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6AE44116"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nthoceros himalayensis Kashyap</w:t>
            </w:r>
          </w:p>
        </w:tc>
        <w:tc>
          <w:tcPr>
            <w:tcW w:w="1615" w:type="dxa"/>
          </w:tcPr>
          <w:p w14:paraId="51A1E778" w14:textId="7D362FF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nthoceros himalayensis Kashyap</w:t>
            </w:r>
          </w:p>
        </w:tc>
        <w:tc>
          <w:tcPr>
            <w:tcW w:w="1637" w:type="dxa"/>
          </w:tcPr>
          <w:p w14:paraId="2CD75AFD" w14:textId="03867FA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5LCAyMC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1laHJhPC9BdXRob3I+PFllYXI+MTk1MzwvWWVhcj48UmVjTnVtPjI0MjQ8L1JlY051bT48cmVj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5LCAyMC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1laHJhPC9BdXRob3I+PFllYXI+MTk1MzwvWWVhcj48UmVjTnVtPjI0MjQ8L1JlY051bT48cmVj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9, 20)</w:t>
            </w:r>
            <w:r w:rsidRPr="008C256E">
              <w:rPr>
                <w:rFonts w:ascii="Helvetica Neue" w:eastAsia="Times New Roman" w:hAnsi="Helvetica Neue" w:cs="Calibri"/>
                <w:color w:val="000000"/>
                <w:sz w:val="15"/>
                <w:szCs w:val="15"/>
              </w:rPr>
              <w:fldChar w:fldCharType="end"/>
            </w:r>
            <w:r>
              <w:t xml:space="preserve"> </w:t>
            </w:r>
          </w:p>
        </w:tc>
        <w:tc>
          <w:tcPr>
            <w:tcW w:w="4007" w:type="dxa"/>
          </w:tcPr>
          <w:p w14:paraId="4B39D7CF" w14:textId="324C1BE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ehra &amp; Handoo 1953: forms large mats, has a ‘sterile’ form that grows gregarisouly, and resembles a species that only reproduces vegetatively. Discusses that plants are monoecious/protoandrous. Lang 1901: apospory, but not apogamy observed</w:t>
            </w:r>
          </w:p>
        </w:tc>
      </w:tr>
      <w:tr w:rsidR="00D349D0" w:rsidRPr="00FE6228" w14:paraId="51A9F78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123750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podotrocha progenerans</w:t>
            </w:r>
          </w:p>
        </w:tc>
        <w:tc>
          <w:tcPr>
            <w:tcW w:w="1615" w:type="dxa"/>
          </w:tcPr>
          <w:p w14:paraId="084D8D73" w14:textId="2C5896B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apodotrocha progenerans</w:t>
            </w:r>
          </w:p>
        </w:tc>
        <w:tc>
          <w:tcPr>
            <w:tcW w:w="1637" w:type="dxa"/>
          </w:tcPr>
          <w:p w14:paraId="5D1A03AC" w14:textId="4481F8F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SwgMjIpPC9E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SwgMjIpPC9E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21, 22)</w:t>
            </w:r>
            <w:r w:rsidRPr="008C256E">
              <w:rPr>
                <w:rFonts w:ascii="Helvetica Neue" w:eastAsia="Times New Roman" w:hAnsi="Helvetica Neue" w:cs="Calibri"/>
                <w:color w:val="000000"/>
                <w:sz w:val="15"/>
                <w:szCs w:val="15"/>
              </w:rPr>
              <w:fldChar w:fldCharType="end"/>
            </w:r>
            <w:r>
              <w:t xml:space="preserve"> </w:t>
            </w:r>
          </w:p>
        </w:tc>
        <w:tc>
          <w:tcPr>
            <w:tcW w:w="4007" w:type="dxa"/>
          </w:tcPr>
          <w:p w14:paraId="22382A94" w14:textId="5CCA6F3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Westheide describe sperm and oocytes, but no spawning observed (can we assume they have sex from that?)</w:t>
            </w:r>
          </w:p>
        </w:tc>
      </w:tr>
      <w:tr w:rsidR="00D349D0" w:rsidRPr="00FE6228" w14:paraId="1F15469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0898329"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psilus vorax</w:t>
            </w:r>
          </w:p>
        </w:tc>
        <w:tc>
          <w:tcPr>
            <w:tcW w:w="1615" w:type="dxa"/>
          </w:tcPr>
          <w:p w14:paraId="36796734" w14:textId="127091B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apsilus vorax</w:t>
            </w:r>
          </w:p>
        </w:tc>
        <w:tc>
          <w:tcPr>
            <w:tcW w:w="1637" w:type="dxa"/>
          </w:tcPr>
          <w:p w14:paraId="407046B6" w14:textId="4479C3E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jMsIDI0KTwvRGlzcGxh
eVRleHQ+PHJlY29yZD48cmVjLW51bWJlcj40NzA8L3JlYy1udW1iZXI+PGZvcmVpZ24ta2V5cz48
a2V5IGFwcD0iRU4iIGRiLWlkPSIwdnY1dDAwMDMyOWY1c2Uyd2FkeHZyNW1hYTkwZjJkejJyMnMi
IHRpbWVzdGFtcD0iMTU2OTQwMjUwMyIgZ3VpZD0iNGFmM2ZiNjQtZWEyYi00ZDViLTg4ZGItOWU2
NzgxMjRjN2QzIj40NzA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NDg2PC9SZWNOdW0+PHJlY29yZD48cmVjLW51bWJlcj40ODY8L3JlYy1udW1iZXI+
PGZvcmVpZ24ta2V5cz48a2V5IGFwcD0iRU4iIGRiLWlkPSIwdnY1dDAwMDMyOWY1c2Uyd2FkeHZy
NW1hYTkwZjJkejJyMnMiIHRpbWVzdGFtcD0iMTU2OTQwMjUwNSIgZ3VpZD0iOTM4OGYyMzEtYTI5
NS00MjllLTk2ZjAtNjI1YWUwZDY4YmIxIj40ODY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aWVzZTwvQXV0aG9yPjxZZWFyPjE5NzQ8L1llYXI+PFJl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jMsIDI0KTwvRGlzcGxh
eVRleHQ+PHJlY29yZD48cmVjLW51bWJlcj40NzA8L3JlYy1udW1iZXI+PGZvcmVpZ24ta2V5cz48
a2V5IGFwcD0iRU4iIGRiLWlkPSIwdnY1dDAwMDMyOWY1c2Uyd2FkeHZyNW1hYTkwZjJkejJyMnMi
IHRpbWVzdGFtcD0iMTU2OTQwMjUwMyIgZ3VpZD0iNGFmM2ZiNjQtZWEyYi00ZDViLTg4ZGItOWU2
NzgxMjRjN2QzIj40NzA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NDg2PC9SZWNOdW0+PHJlY29yZD48cmVjLW51bWJlcj40ODY8L3JlYy1udW1iZXI+
PGZvcmVpZ24ta2V5cz48a2V5IGFwcD0iRU4iIGRiLWlkPSIwdnY1dDAwMDMyOWY1c2Uyd2FkeHZy
NW1hYTkwZjJkejJyMnMiIHRpbWVzdGFtcD0iMTU2OTQwMjUwNSIgZ3VpZD0iOTM4OGYyMzEtYTI5
NS00MjllLTk2ZjAtNjI1YWUwZDY4YmIxIj40ODY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HaWVzZTwvQXV0aG9yPjxZZWFyPjE5NzQ8L1llYXI+PFJl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23, 24)</w:t>
            </w:r>
            <w:r w:rsidRPr="008C256E">
              <w:rPr>
                <w:rFonts w:ascii="Helvetica Neue" w:eastAsia="Times New Roman" w:hAnsi="Helvetica Neue" w:cs="Calibri"/>
                <w:color w:val="000000"/>
                <w:sz w:val="15"/>
                <w:szCs w:val="15"/>
              </w:rPr>
              <w:fldChar w:fldCharType="end"/>
            </w:r>
          </w:p>
        </w:tc>
        <w:tc>
          <w:tcPr>
            <w:tcW w:w="4007" w:type="dxa"/>
          </w:tcPr>
          <w:p w14:paraId="6A790F47" w14:textId="4A0BC42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rthur book, vol 1: “with the exception of the order Seisonidea, asexual reproduction is the most common method of reproduction and is found in all species”. Sex and asexual cycles in C vorax (Butler 1983)</w:t>
            </w:r>
          </w:p>
        </w:tc>
      </w:tr>
      <w:tr w:rsidR="00D349D0" w:rsidRPr="00FE6228" w14:paraId="0F44D6B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E410A5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rthrospira</w:t>
            </w:r>
          </w:p>
        </w:tc>
        <w:tc>
          <w:tcPr>
            <w:tcW w:w="1615" w:type="dxa"/>
          </w:tcPr>
          <w:p w14:paraId="7035462C" w14:textId="512A1B7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rthrospira</w:t>
            </w:r>
          </w:p>
        </w:tc>
        <w:tc>
          <w:tcPr>
            <w:tcW w:w="1637" w:type="dxa"/>
          </w:tcPr>
          <w:p w14:paraId="21033AE6" w14:textId="4EEC4E4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LCAyNSk8L0Rpc3Bs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LCAyNSk8L0Rpc3Bs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 25)</w:t>
            </w:r>
            <w:r w:rsidRPr="008C256E">
              <w:rPr>
                <w:rFonts w:ascii="Helvetica Neue" w:eastAsia="Times New Roman" w:hAnsi="Helvetica Neue" w:cs="Calibri"/>
                <w:color w:val="000000"/>
                <w:sz w:val="15"/>
                <w:szCs w:val="15"/>
              </w:rPr>
              <w:fldChar w:fldCharType="end"/>
            </w:r>
          </w:p>
        </w:tc>
        <w:tc>
          <w:tcPr>
            <w:tcW w:w="4007" w:type="dxa"/>
          </w:tcPr>
          <w:p w14:paraId="46D1FF25" w14:textId="2E557F5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hyperlink r:id="rId4" w:history="1">
              <w:r>
                <w:rPr>
                  <w:rStyle w:val="Hyperlink"/>
                  <w:rFonts w:ascii="Helvetica Neue" w:hAnsi="Helvetica Neue"/>
                  <w:sz w:val="15"/>
                  <w:szCs w:val="15"/>
                </w:rPr>
                <w:t>https://core.ac.uk/download/pdf/108388.pdf</w:t>
              </w:r>
            </w:hyperlink>
            <w:r>
              <w:rPr>
                <w:rFonts w:ascii="Helvetica Neue" w:hAnsi="Helvetica Neue"/>
                <w:color w:val="000000"/>
                <w:sz w:val="15"/>
                <w:szCs w:val="15"/>
              </w:rPr>
              <w:t xml:space="preserve"> and Schirrmeister 2011</w:t>
            </w:r>
          </w:p>
        </w:tc>
      </w:tr>
      <w:tr w:rsidR="00D349D0" w:rsidRPr="00FE6228" w14:paraId="2F85A2E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EEDD15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scophyllum nodosum</w:t>
            </w:r>
          </w:p>
        </w:tc>
        <w:tc>
          <w:tcPr>
            <w:tcW w:w="1615" w:type="dxa"/>
          </w:tcPr>
          <w:p w14:paraId="6485F2E7" w14:textId="7DB0AAB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scophyllum nodosum</w:t>
            </w:r>
          </w:p>
        </w:tc>
        <w:tc>
          <w:tcPr>
            <w:tcW w:w="1637" w:type="dxa"/>
          </w:tcPr>
          <w:p w14:paraId="0E8E51D9" w14:textId="4B3D5B8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MYXpvPC9BdXRob3I+PFllYXI+MTk5NjwvWWVhcj48UmVj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XeW5uZTwvQXV0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MYXpvPC9BdXRob3I+PFllYXI+MTk5NjwvWWVhcj48UmVj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XeW5uZTwvQXV0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26-28)</w:t>
            </w:r>
            <w:r w:rsidRPr="008C256E">
              <w:rPr>
                <w:rFonts w:ascii="Helvetica Neue" w:eastAsia="Times New Roman" w:hAnsi="Helvetica Neue" w:cs="Calibri"/>
                <w:color w:val="000000"/>
                <w:sz w:val="15"/>
                <w:szCs w:val="15"/>
              </w:rPr>
              <w:fldChar w:fldCharType="end"/>
            </w:r>
          </w:p>
        </w:tc>
        <w:tc>
          <w:tcPr>
            <w:tcW w:w="4007" w:type="dxa"/>
          </w:tcPr>
          <w:p w14:paraId="01C471B9" w14:textId="1A537A2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Kraberg 2007: reproduces both sexually and vegetatively from shoots. Wynne describes free-living form produced by fragmentation.</w:t>
            </w:r>
          </w:p>
        </w:tc>
      </w:tr>
      <w:tr w:rsidR="00D349D0" w:rsidRPr="00FE6228" w14:paraId="7324373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4C78695"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sperococcus fistulosus</w:t>
            </w:r>
          </w:p>
        </w:tc>
        <w:tc>
          <w:tcPr>
            <w:tcW w:w="1615" w:type="dxa"/>
          </w:tcPr>
          <w:p w14:paraId="6582D5F9" w14:textId="61FD958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sperococcus fistulosus</w:t>
            </w:r>
          </w:p>
        </w:tc>
        <w:tc>
          <w:tcPr>
            <w:tcW w:w="1637" w:type="dxa"/>
          </w:tcPr>
          <w:p w14:paraId="22715611" w14:textId="7C564B3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ynne&lt;/Author&gt;&lt;Year&gt;1985&lt;/Year&gt;&lt;RecNum&gt;2343&lt;/RecNum&gt;&lt;DisplayText&gt;(10, 28)&lt;/DisplayText&gt;&lt;record&gt;&lt;rec-number&gt;2343&lt;/rec-number&gt;&lt;foreign-keys&gt;&lt;key app="EN" db-id="0vv5t000329f5se2wadxvr5maa90f2dz2r2s" timestamp="1618396897" guid="3f1a8189-278b-453b-a6c7-40dc27cf3d29"&gt;2343&lt;/key&gt;&lt;/foreign-keys&gt;&lt;ref-type name="Book"&gt;6&lt;/ref-type&gt;&lt;contributors&gt;&lt;authors&gt;&lt;author&gt;Wynne, Michael J&lt;/author&gt;&lt;author&gt;Bold, HC&lt;/author&gt;&lt;/authors&gt;&lt;/contributors&gt;&lt;titles&gt;&lt;title&gt;Introduction to the Algae: Structure and Reproduction&lt;/title&gt;&lt;/titles&gt;&lt;dates&gt;&lt;year&gt;1985&lt;/year&gt;&lt;/dates&gt;&lt;publisher&gt;Prentice-Hall, Incorporated&lt;/publisher&gt;&lt;isbn&gt;0134777468&lt;/isbn&gt;&lt;urls&gt;&lt;/urls&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 28)</w:t>
            </w:r>
            <w:r w:rsidRPr="008C256E">
              <w:rPr>
                <w:rFonts w:ascii="Helvetica Neue" w:eastAsia="Times New Roman" w:hAnsi="Helvetica Neue" w:cs="Calibri"/>
                <w:color w:val="000000"/>
                <w:sz w:val="15"/>
                <w:szCs w:val="15"/>
              </w:rPr>
              <w:fldChar w:fldCharType="end"/>
            </w:r>
          </w:p>
        </w:tc>
        <w:tc>
          <w:tcPr>
            <w:tcW w:w="4007" w:type="dxa"/>
          </w:tcPr>
          <w:p w14:paraId="6757951C" w14:textId="04E6B9C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t find any info, either with older names. Descrptions of seeds? But sex vs asex?</w:t>
            </w:r>
            <w:r>
              <w:rPr>
                <w:rStyle w:val="apple-converted-space"/>
                <w:rFonts w:ascii="Helvetica Neue" w:hAnsi="Helvetica Neue"/>
                <w:color w:val="000000"/>
                <w:sz w:val="15"/>
                <w:szCs w:val="15"/>
              </w:rPr>
              <w:t> </w:t>
            </w:r>
          </w:p>
        </w:tc>
      </w:tr>
      <w:tr w:rsidR="00D349D0" w:rsidRPr="00FE6228" w14:paraId="166CDBC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F675EA5"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strephomene gubernaculifera</w:t>
            </w:r>
          </w:p>
        </w:tc>
        <w:tc>
          <w:tcPr>
            <w:tcW w:w="1615" w:type="dxa"/>
          </w:tcPr>
          <w:p w14:paraId="4BA6D128" w14:textId="17C3169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strephomene gubernaculifera</w:t>
            </w:r>
          </w:p>
        </w:tc>
        <w:tc>
          <w:tcPr>
            <w:tcW w:w="1637" w:type="dxa"/>
          </w:tcPr>
          <w:p w14:paraId="1852B580" w14:textId="40B9858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59B2D6FA" w14:textId="70FF970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in simpler volvocine algae, all cells switch to reproductive and start new colonies</w:t>
            </w:r>
          </w:p>
        </w:tc>
      </w:tr>
      <w:tr w:rsidR="00D349D0" w:rsidRPr="00FE6228" w14:paraId="2E666C2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937EE1B"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Astrephomene perforata</w:t>
            </w:r>
          </w:p>
        </w:tc>
        <w:tc>
          <w:tcPr>
            <w:tcW w:w="1615" w:type="dxa"/>
          </w:tcPr>
          <w:p w14:paraId="21B65DF9" w14:textId="661B0C5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Astrephomene perforata</w:t>
            </w:r>
          </w:p>
        </w:tc>
        <w:tc>
          <w:tcPr>
            <w:tcW w:w="1637" w:type="dxa"/>
          </w:tcPr>
          <w:p w14:paraId="680B3C78" w14:textId="1A1E0E5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6C3FDCF7" w14:textId="3809B90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ould describ reproduction in volvocine algae as budding: growth of a propagule from a single cell within the body, and then splitting off.</w:t>
            </w:r>
            <w:r>
              <w:rPr>
                <w:rStyle w:val="apple-converted-space"/>
                <w:rFonts w:ascii="Helvetica Neue" w:hAnsi="Helvetica Neue"/>
                <w:color w:val="000000"/>
                <w:sz w:val="15"/>
                <w:szCs w:val="15"/>
              </w:rPr>
              <w:t> </w:t>
            </w:r>
          </w:p>
        </w:tc>
      </w:tr>
      <w:tr w:rsidR="00D349D0" w:rsidRPr="00FE6228" w14:paraId="69044BA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A4EFFA9"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Bacillus subtilis</w:t>
            </w:r>
          </w:p>
        </w:tc>
        <w:tc>
          <w:tcPr>
            <w:tcW w:w="1615" w:type="dxa"/>
          </w:tcPr>
          <w:p w14:paraId="33B2CFC9" w14:textId="523003C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Bacillus subtilis</w:t>
            </w:r>
          </w:p>
        </w:tc>
        <w:tc>
          <w:tcPr>
            <w:tcW w:w="1637" w:type="dxa"/>
          </w:tcPr>
          <w:p w14:paraId="4B62D619" w14:textId="32277CC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randa&lt;/Author&gt;&lt;Year&gt;2001&lt;/Year&gt;&lt;RecNum&gt;2170&lt;/RecNum&gt;&lt;DisplayText&gt;(33)&lt;/DisplayText&gt;&lt;record&gt;&lt;rec-number&gt;2170&lt;/rec-number&gt;&lt;foreign-keys&gt;&lt;key app="EN" db-id="0vv5t000329f5se2wadxvr5maa90f2dz2r2s" timestamp="1617296904" guid="e2166da5-6605-4bdc-b645-27c8004d7ca9"&gt;2170&lt;/key&gt;&lt;/foreign-keys&gt;&lt;ref-type name="Journal Article"&gt;17&lt;/ref-type&gt;&lt;contributors&gt;&lt;authors&gt;&lt;author&gt;Branda, S. S.&lt;/author&gt;&lt;author&gt;Gonzalez-Pastor, J. E.&lt;/author&gt;&lt;author&gt;Ben-Yehuda, S.&lt;/author&gt;&lt;author&gt;Losick, R.&lt;/author&gt;&lt;author&gt;Kolter, R.&lt;/author&gt;&lt;/authors&gt;&lt;/contributors&gt;&lt;auth-address&gt;Department of Microbiology and Molecular Genetics, Harvard Medical School, Boston, MA 02115, USA.&lt;/auth-address&gt;&lt;titles&gt;&lt;title&gt;Fruiting body formation by Bacillus subtilis&lt;/title&gt;&lt;secondary-title&gt;Proc Natl Acad Sci U S A&lt;/secondary-title&gt;&lt;/titles&gt;&lt;periodical&gt;&lt;full-title&gt;Proc Natl Acad Sci U S A&lt;/full-title&gt;&lt;/periodical&gt;&lt;pages&gt;11621-6&lt;/pages&gt;&lt;volume&gt;98&lt;/volume&gt;&lt;number&gt;20&lt;/number&gt;&lt;edition&gt;2001/09/27&lt;/edition&gt;&lt;keywords&gt;&lt;keyword&gt;Bacillus subtilis/genetics/growth &amp;amp; development/*physiology&lt;/keyword&gt;&lt;keyword&gt;Escherichia coli/genetics&lt;/keyword&gt;&lt;keyword&gt;Mutagenesis&lt;/keyword&gt;&lt;keyword&gt;Spores, Bacterial/cytology/genetics/physiology&lt;/keyword&gt;&lt;keyword&gt;beta-Galactosidase/genetics&lt;/keyword&gt;&lt;/keywords&gt;&lt;dates&gt;&lt;year&gt;2001&lt;/year&gt;&lt;pub-dates&gt;&lt;date&gt;Sep 25&lt;/date&gt;&lt;/pub-dates&gt;&lt;/dates&gt;&lt;isbn&gt;0027-8424 (Print)&amp;#xD;0027-8424 (Linking)&lt;/isbn&gt;&lt;accession-num&gt;11572999&lt;/accession-num&gt;&lt;urls&gt;&lt;related-urls&gt;&lt;url&gt;https://www.ncbi.nlm.nih.gov/pubmed/11572999&lt;/url&gt;&lt;/related-urls&gt;&lt;/urls&gt;&lt;custom2&gt;PMC58779&lt;/custom2&gt;&lt;electronic-resource-num&gt;10.1073/pnas.191384198&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3)</w:t>
            </w:r>
            <w:r w:rsidRPr="008C256E">
              <w:rPr>
                <w:rFonts w:ascii="Helvetica Neue" w:eastAsia="Times New Roman" w:hAnsi="Helvetica Neue" w:cs="Calibri"/>
                <w:color w:val="000000"/>
                <w:sz w:val="15"/>
                <w:szCs w:val="15"/>
              </w:rPr>
              <w:fldChar w:fldCharType="end"/>
            </w:r>
          </w:p>
        </w:tc>
        <w:tc>
          <w:tcPr>
            <w:tcW w:w="4007" w:type="dxa"/>
          </w:tcPr>
          <w:p w14:paraId="6DDA203E" w14:textId="121BB10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randa 2001: Forms films and fruiting bodies, could film split up? Doesn’t really form individuals…</w:t>
            </w:r>
            <w:r>
              <w:rPr>
                <w:rStyle w:val="apple-converted-space"/>
                <w:rFonts w:ascii="Helvetica Neue" w:hAnsi="Helvetica Neue"/>
                <w:color w:val="000000"/>
                <w:sz w:val="15"/>
                <w:szCs w:val="15"/>
              </w:rPr>
              <w:t> </w:t>
            </w:r>
          </w:p>
        </w:tc>
      </w:tr>
      <w:tr w:rsidR="00D349D0" w:rsidRPr="00FE6228" w14:paraId="30473A4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4D64756"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Basichlamys sacculifera</w:t>
            </w:r>
          </w:p>
        </w:tc>
        <w:tc>
          <w:tcPr>
            <w:tcW w:w="1615" w:type="dxa"/>
          </w:tcPr>
          <w:p w14:paraId="0B7BA502" w14:textId="242CA5A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Basichlamys sacculifera</w:t>
            </w:r>
          </w:p>
        </w:tc>
        <w:tc>
          <w:tcPr>
            <w:tcW w:w="1637" w:type="dxa"/>
          </w:tcPr>
          <w:p w14:paraId="375444F2" w14:textId="79BCC43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2175ED62" w14:textId="29BC494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reviously belonged to gonium</w:t>
            </w:r>
          </w:p>
        </w:tc>
      </w:tr>
      <w:tr w:rsidR="00D349D0" w:rsidRPr="00FE6228" w14:paraId="77EC8F9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7939747"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Botryocladia wynnei</w:t>
            </w:r>
          </w:p>
        </w:tc>
        <w:tc>
          <w:tcPr>
            <w:tcW w:w="1615" w:type="dxa"/>
          </w:tcPr>
          <w:p w14:paraId="341F3E55" w14:textId="119C1BE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Botryocladia wynnei</w:t>
            </w:r>
          </w:p>
        </w:tc>
        <w:tc>
          <w:tcPr>
            <w:tcW w:w="1637" w:type="dxa"/>
          </w:tcPr>
          <w:p w14:paraId="2706494F" w14:textId="7D384686"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zNC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JhbGxhbnRpbmU8L0F1dGhvcj48WWVhcj4xOTg5PC9ZZWFyPjxSZWNOdW0+MjA5ODwvUmVjTnVt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zNC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JhbGxhbnRpbmU8L0F1dGhvcj48WWVhcj4xOTg5PC9ZZWFyPjxSZWNOdW0+MjA5ODwvUmVjTnVt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34)</w:t>
            </w:r>
            <w:r w:rsidRPr="008C256E">
              <w:rPr>
                <w:rFonts w:ascii="Helvetica Neue" w:eastAsia="Times New Roman" w:hAnsi="Helvetica Neue" w:cs="Calibri"/>
                <w:color w:val="000000"/>
                <w:sz w:val="15"/>
                <w:szCs w:val="15"/>
              </w:rPr>
              <w:fldChar w:fldCharType="end"/>
            </w:r>
          </w:p>
        </w:tc>
        <w:tc>
          <w:tcPr>
            <w:tcW w:w="4007" w:type="dxa"/>
          </w:tcPr>
          <w:p w14:paraId="2DA71DEB" w14:textId="36E5C01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any red and brown algae are cultivated by taking pieces and growing them: does this happen in nature? (At least one of references here describes how fish can cause fragmentation, which species was this?</w:t>
            </w:r>
          </w:p>
        </w:tc>
      </w:tr>
      <w:tr w:rsidR="00D349D0" w:rsidRPr="00FE6228" w14:paraId="396A46D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94D8E83"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aenorhabditis elegans</w:t>
            </w:r>
          </w:p>
        </w:tc>
        <w:tc>
          <w:tcPr>
            <w:tcW w:w="1615" w:type="dxa"/>
          </w:tcPr>
          <w:p w14:paraId="3F611EC4" w14:textId="3474922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caenorhabditis elegans</w:t>
            </w:r>
          </w:p>
        </w:tc>
        <w:tc>
          <w:tcPr>
            <w:tcW w:w="1637" w:type="dxa"/>
          </w:tcPr>
          <w:p w14:paraId="58422C84" w14:textId="2859BC9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p>
        </w:tc>
        <w:tc>
          <w:tcPr>
            <w:tcW w:w="4007" w:type="dxa"/>
          </w:tcPr>
          <w:p w14:paraId="0BE6239E" w14:textId="37371C3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 self-fertilise, but not parthenogenesis, and not fission. Diploscapter pachys (another nematode) can reproduce parthenogenetically</w:t>
            </w:r>
          </w:p>
        </w:tc>
      </w:tr>
      <w:tr w:rsidR="00D349D0" w:rsidRPr="00FE6228" w14:paraId="02A4327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D2C8B2F"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allinectes sapidus</w:t>
            </w:r>
          </w:p>
        </w:tc>
        <w:tc>
          <w:tcPr>
            <w:tcW w:w="1615" w:type="dxa"/>
          </w:tcPr>
          <w:p w14:paraId="70E4652F" w14:textId="0EC104A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allinectes sapidus</w:t>
            </w:r>
          </w:p>
        </w:tc>
        <w:tc>
          <w:tcPr>
            <w:tcW w:w="1637" w:type="dxa"/>
          </w:tcPr>
          <w:p w14:paraId="4A1132C3" w14:textId="55D95C5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p>
        </w:tc>
        <w:tc>
          <w:tcPr>
            <w:tcW w:w="4007" w:type="dxa"/>
          </w:tcPr>
          <w:p w14:paraId="050AB77C" w14:textId="7DB2A92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ines: females mate once and store sperm. Some crayfish can be parthenogenetic, but can’t see any crabs</w:t>
            </w:r>
          </w:p>
        </w:tc>
      </w:tr>
      <w:tr w:rsidR="00D349D0" w:rsidRPr="00FE6228" w14:paraId="7A4C73A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031BDE6"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alothrix</w:t>
            </w:r>
          </w:p>
        </w:tc>
        <w:tc>
          <w:tcPr>
            <w:tcW w:w="1615" w:type="dxa"/>
          </w:tcPr>
          <w:p w14:paraId="3F4F0E41" w14:textId="25D9F0F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alothrix</w:t>
            </w:r>
          </w:p>
        </w:tc>
        <w:tc>
          <w:tcPr>
            <w:tcW w:w="1637" w:type="dxa"/>
          </w:tcPr>
          <w:p w14:paraId="5D974720" w14:textId="6E9805F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56E29B2B" w14:textId="10D52FC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IV</w:t>
            </w:r>
          </w:p>
        </w:tc>
      </w:tr>
      <w:tr w:rsidR="00D349D0" w:rsidRPr="00FE6228" w14:paraId="311E62AF"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61FCCD64"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andida albicans</w:t>
            </w:r>
          </w:p>
        </w:tc>
        <w:tc>
          <w:tcPr>
            <w:tcW w:w="1615" w:type="dxa"/>
          </w:tcPr>
          <w:p w14:paraId="3A60505E" w14:textId="1AB8BFD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andida albicans</w:t>
            </w:r>
          </w:p>
        </w:tc>
        <w:tc>
          <w:tcPr>
            <w:tcW w:w="1637" w:type="dxa"/>
          </w:tcPr>
          <w:p w14:paraId="35E37820" w14:textId="2C025AE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M1KTwvRGlzcGxheVRleHQ+PHJlY29y
ZD48cmVjLW51bWJlcj4xODYwPC9yZWMtbnVtYmVyPjxmb3JlaWduLWtleXM+PGtleSBhcHA9IkVO
IiBkYi1pZD0iMHZ2NXQwMDAzMjlmNXNlMndhZHh2cjVtYWE5MGYyZHoycjJzIiB0aW1lc3RhbXA9
IjE1ODc2NTU3NjAiIGd1aWQ9ImRiZWQxNmEwLTk5ZjktNDczZC04MzQ1LTM5NTlhZWViMzU1NCI+
MTg2MD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SGlj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M1KTwvRGlzcGxheVRleHQ+PHJlY29y
ZD48cmVjLW51bWJlcj4xODYwPC9yZWMtbnVtYmVyPjxmb3JlaWduLWtleXM+PGtleSBhcHA9IkVO
IiBkYi1pZD0iMHZ2NXQwMDAzMjlmNXNlMndhZHh2cjVtYWE5MGYyZHoycjJzIiB0aW1lc3RhbXA9
IjE1ODc2NTU3NjAiIGd1aWQ9ImRiZWQxNmEwLTk5ZjktNDczZC04MzQ1LTM5NTlhZWViMzU1NCI+
MTg2MD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SGlj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35)</w:t>
            </w:r>
            <w:r w:rsidRPr="008C256E">
              <w:rPr>
                <w:rFonts w:ascii="Helvetica Neue" w:eastAsia="Times New Roman" w:hAnsi="Helvetica Neue" w:cs="Calibri"/>
                <w:color w:val="000000"/>
                <w:sz w:val="15"/>
                <w:szCs w:val="15"/>
              </w:rPr>
              <w:fldChar w:fldCharType="end"/>
            </w:r>
          </w:p>
        </w:tc>
        <w:tc>
          <w:tcPr>
            <w:tcW w:w="4007" w:type="dxa"/>
          </w:tcPr>
          <w:p w14:paraId="1BF7F43A" w14:textId="0F90824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orms hyphae, but cells all remain viable. Sex in Hickman 2013</w:t>
            </w:r>
          </w:p>
        </w:tc>
      </w:tr>
      <w:tr w:rsidR="00D349D0" w:rsidRPr="00FE6228" w14:paraId="04B7070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5BCB3B4"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anis familiaris</w:t>
            </w:r>
          </w:p>
        </w:tc>
        <w:tc>
          <w:tcPr>
            <w:tcW w:w="1615" w:type="dxa"/>
          </w:tcPr>
          <w:p w14:paraId="63470251" w14:textId="1FB0D89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anis familiaris</w:t>
            </w:r>
          </w:p>
        </w:tc>
        <w:tc>
          <w:tcPr>
            <w:tcW w:w="1637" w:type="dxa"/>
          </w:tcPr>
          <w:p w14:paraId="52E3F62F" w14:textId="703AB2B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p>
        </w:tc>
        <w:tc>
          <w:tcPr>
            <w:tcW w:w="4007" w:type="dxa"/>
          </w:tcPr>
          <w:p w14:paraId="3630B611" w14:textId="7284274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7CBACF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C94ECA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Carpomitra costata</w:t>
            </w:r>
          </w:p>
        </w:tc>
        <w:tc>
          <w:tcPr>
            <w:tcW w:w="1615" w:type="dxa"/>
          </w:tcPr>
          <w:p w14:paraId="7848D34E" w14:textId="26E7B52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arpomitra costata</w:t>
            </w:r>
          </w:p>
        </w:tc>
        <w:tc>
          <w:tcPr>
            <w:tcW w:w="1637" w:type="dxa"/>
          </w:tcPr>
          <w:p w14:paraId="4FA56AA5" w14:textId="30719FD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z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9yZmFuaWRpczwv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z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9yZmFuaWRpczwv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36)</w:t>
            </w:r>
            <w:r w:rsidRPr="008C256E">
              <w:rPr>
                <w:rFonts w:ascii="Helvetica Neue" w:eastAsia="Times New Roman" w:hAnsi="Helvetica Neue" w:cs="Calibri"/>
                <w:color w:val="000000"/>
                <w:sz w:val="15"/>
                <w:szCs w:val="15"/>
              </w:rPr>
              <w:fldChar w:fldCharType="end"/>
            </w:r>
          </w:p>
        </w:tc>
        <w:tc>
          <w:tcPr>
            <w:tcW w:w="4007" w:type="dxa"/>
          </w:tcPr>
          <w:p w14:paraId="1CDF6088" w14:textId="0E683AD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Orfanidis describes the gametophyte, but nothing really about life cycle</w:t>
            </w:r>
            <w:r>
              <w:rPr>
                <w:rStyle w:val="apple-tab-span"/>
                <w:rFonts w:ascii="Helvetica Neue" w:hAnsi="Helvetica Neue"/>
                <w:color w:val="000000"/>
                <w:sz w:val="15"/>
                <w:szCs w:val="15"/>
              </w:rPr>
              <w:tab/>
            </w:r>
          </w:p>
        </w:tc>
      </w:tr>
      <w:tr w:rsidR="00D349D0" w:rsidRPr="00FE6228" w14:paraId="2DB3C0A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BB7C384"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lamydomonas reinhardtii</w:t>
            </w:r>
          </w:p>
        </w:tc>
        <w:tc>
          <w:tcPr>
            <w:tcW w:w="1615" w:type="dxa"/>
          </w:tcPr>
          <w:p w14:paraId="53D490D8" w14:textId="4D08B24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hlamydomonas reinhardtii</w:t>
            </w:r>
          </w:p>
        </w:tc>
        <w:tc>
          <w:tcPr>
            <w:tcW w:w="1637" w:type="dxa"/>
          </w:tcPr>
          <w:p w14:paraId="4D298445" w14:textId="63E7BCC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1CC58BE8" w14:textId="17F92C6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CAAE8F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3F2A6E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lorogloeopsis</w:t>
            </w:r>
          </w:p>
        </w:tc>
        <w:tc>
          <w:tcPr>
            <w:tcW w:w="1615" w:type="dxa"/>
          </w:tcPr>
          <w:p w14:paraId="6EF8C1E7" w14:textId="7D0FC97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hlorogloeopsis</w:t>
            </w:r>
          </w:p>
        </w:tc>
        <w:tc>
          <w:tcPr>
            <w:tcW w:w="1637" w:type="dxa"/>
          </w:tcPr>
          <w:p w14:paraId="1EED85BF" w14:textId="1A8D49B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5833B5A6" w14:textId="4CC439E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forms shortish trichomes, can release single cells, groups or fragment into short, section V</w:t>
            </w:r>
            <w:r>
              <w:rPr>
                <w:rStyle w:val="apple-converted-space"/>
                <w:rFonts w:ascii="Helvetica Neue" w:hAnsi="Helvetica Neue"/>
                <w:color w:val="000000"/>
                <w:sz w:val="15"/>
                <w:szCs w:val="15"/>
              </w:rPr>
              <w:t> </w:t>
            </w:r>
          </w:p>
        </w:tc>
      </w:tr>
      <w:tr w:rsidR="00D349D0" w:rsidRPr="00FE6228" w14:paraId="222128D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3B7103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ondromyces crocatus</w:t>
            </w:r>
          </w:p>
        </w:tc>
        <w:tc>
          <w:tcPr>
            <w:tcW w:w="1615" w:type="dxa"/>
          </w:tcPr>
          <w:p w14:paraId="70F4C279" w14:textId="47B2EA2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hondromyces crocatus</w:t>
            </w:r>
          </w:p>
        </w:tc>
        <w:tc>
          <w:tcPr>
            <w:tcW w:w="1637" w:type="dxa"/>
          </w:tcPr>
          <w:p w14:paraId="7986ECE7" w14:textId="3F45D75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Crespi&lt;/Author&gt;&lt;Year&gt;2001&lt;/Year&gt;&lt;RecNum&gt;2175&lt;/RecNum&gt;&lt;DisplayText&gt;(37)&lt;/DisplayText&gt;&lt;record&gt;&lt;rec-number&gt;2175&lt;/rec-number&gt;&lt;foreign-keys&gt;&lt;key app="EN" db-id="0vv5t000329f5se2wadxvr5maa90f2dz2r2s" timestamp="1617368910" guid="0619dc70-11df-44c7-844b-a0b877816b20"&gt;2175&lt;/key&gt;&lt;/foreign-keys&gt;&lt;ref-type name="Journal Article"&gt;17&lt;/ref-type&gt;&lt;contributors&gt;&lt;authors&gt;&lt;author&gt;Crespi, Bernard J.&lt;/author&gt;&lt;/authors&gt;&lt;/contributors&gt;&lt;titles&gt;&lt;title&gt;The evolution of social behavior in microorganisms&lt;/title&gt;&lt;secondary-title&gt;Trends in Ecology &amp;amp; Evolution&lt;/secondary-title&gt;&lt;/titles&gt;&lt;periodical&gt;&lt;full-title&gt;Trends in Ecology &amp;amp; Evolution&lt;/full-title&gt;&lt;abbr-1&gt;Trends Ecol Evol&lt;/abbr-1&gt;&lt;/periodical&gt;&lt;pages&gt;178-183&lt;/pages&gt;&lt;volume&gt;16&lt;/volume&gt;&lt;number&gt;4&lt;/number&gt;&lt;keywords&gt;&lt;keyword&gt;social behaviour&lt;/keyword&gt;&lt;keyword&gt;microarganisms&lt;/keyword&gt;&lt;keyword&gt;cooperation&lt;/keyword&gt;&lt;keyword&gt;genetic relatedness&lt;/keyword&gt;&lt;keyword&gt;pathogens&lt;/keyword&gt;&lt;keyword&gt;eusociality&lt;/keyword&gt;&lt;keyword&gt;division of labour&lt;/keyword&gt;&lt;/keywords&gt;&lt;dates&gt;&lt;year&gt;2001&lt;/year&gt;&lt;pub-dates&gt;&lt;date&gt;2001/04/01/&lt;/date&gt;&lt;/pub-dates&gt;&lt;/dates&gt;&lt;isbn&gt;0169-5347&lt;/isbn&gt;&lt;urls&gt;&lt;related-urls&gt;&lt;url&gt;https://www.sciencedirect.com/science/article/pii/S0169534701021152&lt;/url&gt;&lt;/related-urls&gt;&lt;/urls&gt;&lt;electronic-resource-num&gt;https://doi.org/10.1016/S0169-5347(01)02115-2&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7)</w:t>
            </w:r>
            <w:r w:rsidRPr="008C256E">
              <w:rPr>
                <w:rFonts w:ascii="Helvetica Neue" w:eastAsia="Times New Roman" w:hAnsi="Helvetica Neue" w:cs="Calibri"/>
                <w:color w:val="000000"/>
                <w:sz w:val="15"/>
                <w:szCs w:val="15"/>
              </w:rPr>
              <w:fldChar w:fldCharType="end"/>
            </w:r>
          </w:p>
        </w:tc>
        <w:tc>
          <w:tcPr>
            <w:tcW w:w="4007" w:type="dxa"/>
          </w:tcPr>
          <w:p w14:paraId="78D58F45" w14:textId="1930A06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75FE1F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D27B749"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ordaria flagelliformis</w:t>
            </w:r>
          </w:p>
        </w:tc>
        <w:tc>
          <w:tcPr>
            <w:tcW w:w="1615" w:type="dxa"/>
          </w:tcPr>
          <w:p w14:paraId="27AF51CC" w14:textId="0D20AE4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hordaria flagelliformis</w:t>
            </w:r>
          </w:p>
        </w:tc>
        <w:tc>
          <w:tcPr>
            <w:tcW w:w="1637" w:type="dxa"/>
          </w:tcPr>
          <w:p w14:paraId="2795ADAB" w14:textId="6BF3F2C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vc2NoaW5hPC9BdXRob3I+PFllYXI+MTk5NjwvWWVh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I3ODwvUmVjTnVtPjxyZWNvcmQ+PHJl
Yy1udW1iZXI+MjI3ODwvcmVjLW51bWJlcj48Zm9yZWlnbi1rZXlzPjxrZXkgYXBwPSJFTiIgZGIt
aWQ9IjB2djV0MDAwMzI5ZjVzZTJ3YWR4dnI1bWFhOTBmMmR6MnIycyIgdGltZXN0YW1wPSIxNjE3
NDY0OTM1IiBndWlkPSJhYmQ3YjJiNS1jMzhjLTRiNWItOTk3YS1mMzYyYzc0ODJlZTUiPjIyNzg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vc2NoaW5hPC9BdXRob3I+PFllYXI+MTk5NjwvWWVh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I3ODwvUmVjTnVtPjxyZWNvcmQ+PHJl
Yy1udW1iZXI+MjI3ODwvcmVjLW51bWJlcj48Zm9yZWlnbi1rZXlzPjxrZXkgYXBwPSJFTiIgZGIt
aWQ9IjB2djV0MDAwMzI5ZjVzZTJ3YWR4dnI1bWFhOTBmMmR6MnIycyIgdGltZXN0YW1wPSIxNjE3
NDY0OTM1IiBndWlkPSJhYmQ3YjJiNS1jMzhjLTRiNWItOTk3YS1mMzYyYzc0ODJlZTUiPjIyNzg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38, 39)</w:t>
            </w:r>
            <w:r w:rsidRPr="008C256E">
              <w:rPr>
                <w:rFonts w:ascii="Helvetica Neue" w:eastAsia="Times New Roman" w:hAnsi="Helvetica Neue" w:cs="Calibri"/>
                <w:color w:val="000000"/>
                <w:sz w:val="15"/>
                <w:szCs w:val="15"/>
              </w:rPr>
              <w:fldChar w:fldCharType="end"/>
            </w:r>
          </w:p>
        </w:tc>
        <w:tc>
          <w:tcPr>
            <w:tcW w:w="4007" w:type="dxa"/>
          </w:tcPr>
          <w:p w14:paraId="0BE1D6B4" w14:textId="34A910D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lack whip algae. Can’t see any useful info. Peters 1992 discusses sex in chordaria</w:t>
            </w:r>
          </w:p>
        </w:tc>
      </w:tr>
      <w:tr w:rsidR="00D349D0" w:rsidRPr="00FE6228" w14:paraId="24B48A0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46BEA56"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ordaria linearis</w:t>
            </w:r>
          </w:p>
        </w:tc>
        <w:tc>
          <w:tcPr>
            <w:tcW w:w="1615" w:type="dxa"/>
          </w:tcPr>
          <w:p w14:paraId="4B09D4E3" w14:textId="1DFE52F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hordaria linearis</w:t>
            </w:r>
          </w:p>
        </w:tc>
        <w:tc>
          <w:tcPr>
            <w:tcW w:w="1637" w:type="dxa"/>
          </w:tcPr>
          <w:p w14:paraId="50D658CC" w14:textId="182B144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yOCwgMzk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I3ODwvUmVjTnVtPjxyZWNvcmQ+PHJl
Yy1udW1iZXI+MjI3ODwvcmVjLW51bWJlcj48Zm9yZWlnbi1rZXlzPjxrZXkgYXBwPSJFTiIgZGIt
aWQ9IjB2djV0MDAwMzI5ZjVzZTJ3YWR4dnI1bWFhOTBmMmR6MnIycyIgdGltZXN0YW1wPSIxNjE3
NDY0OTM1IiBndWlkPSJhYmQ3YjJiNS1jMzhjLTRiNWItOTk3YS1mMzYyYzc0ODJlZTUiPjIyNzg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Q2l0ZT48QXV0aG9yPld5bm5lPC9BdXRob3I+PFllYXI+MTk4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yOCwgMzk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QZXRlcnM8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28, 39)</w:t>
            </w:r>
            <w:r w:rsidRPr="008C256E">
              <w:rPr>
                <w:rFonts w:ascii="Helvetica Neue" w:eastAsia="Times New Roman" w:hAnsi="Helvetica Neue" w:cs="Calibri"/>
                <w:color w:val="000000"/>
                <w:sz w:val="15"/>
                <w:szCs w:val="15"/>
              </w:rPr>
              <w:fldChar w:fldCharType="end"/>
            </w:r>
          </w:p>
        </w:tc>
        <w:tc>
          <w:tcPr>
            <w:tcW w:w="4007" w:type="dxa"/>
          </w:tcPr>
          <w:p w14:paraId="5338D4AB" w14:textId="4CDF14D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Wynne book: heteromorphic cycle without sexuality. Peters 1992 show sex and parthenogenesis in C. linearis too</w:t>
            </w:r>
          </w:p>
        </w:tc>
      </w:tr>
      <w:tr w:rsidR="00D349D0" w:rsidRPr="00FE6228" w14:paraId="034BDFC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D1F923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hordodasys antennatus</w:t>
            </w:r>
          </w:p>
        </w:tc>
        <w:tc>
          <w:tcPr>
            <w:tcW w:w="1615" w:type="dxa"/>
          </w:tcPr>
          <w:p w14:paraId="7F395537" w14:textId="699B123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chordodasys antennatus</w:t>
            </w:r>
          </w:p>
        </w:tc>
        <w:tc>
          <w:tcPr>
            <w:tcW w:w="1637" w:type="dxa"/>
          </w:tcPr>
          <w:p w14:paraId="4ACE9671" w14:textId="0DAE42F6"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A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lJpZWdlcjwvQXV0aG9yPjxZZWFyPjE5NzQ8L1llYXI+PFJlY051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A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lJpZWdlcjwvQXV0aG9yPjxZZWFyPjE5NzQ8L1llYXI+PFJlY051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0)</w:t>
            </w:r>
            <w:r w:rsidRPr="008C256E">
              <w:rPr>
                <w:rFonts w:ascii="Helvetica Neue" w:eastAsia="Times New Roman" w:hAnsi="Helvetica Neue" w:cs="Calibri"/>
                <w:color w:val="000000"/>
                <w:sz w:val="15"/>
                <w:szCs w:val="15"/>
              </w:rPr>
              <w:fldChar w:fldCharType="end"/>
            </w:r>
          </w:p>
        </w:tc>
        <w:tc>
          <w:tcPr>
            <w:tcW w:w="4007" w:type="dxa"/>
          </w:tcPr>
          <w:p w14:paraId="55872E3E" w14:textId="4A1961E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t see any reports, but macrodasiyds referred to as pretty homogeneous in Teuchert. Gonads and sperm described in Reiger 1974</w:t>
            </w:r>
          </w:p>
        </w:tc>
      </w:tr>
      <w:tr w:rsidR="00D349D0" w:rsidRPr="00FE6228" w14:paraId="5CEABEF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0D58847"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ladostephus spongiosus verticillatus</w:t>
            </w:r>
          </w:p>
        </w:tc>
        <w:tc>
          <w:tcPr>
            <w:tcW w:w="1615" w:type="dxa"/>
          </w:tcPr>
          <w:p w14:paraId="6AD9C63D" w14:textId="0EEDE9F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 xml:space="preserve">Cladostephus spongiosus </w:t>
            </w:r>
          </w:p>
        </w:tc>
        <w:tc>
          <w:tcPr>
            <w:tcW w:w="1637" w:type="dxa"/>
          </w:tcPr>
          <w:p w14:paraId="0AFE91E0" w14:textId="623ECB0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HaWJzb248L0F1dGhvcj48WWVhcj4xOTk0PC9ZZWFyPjxS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HaWJzb248L0F1dGhvcj48WWVhcj4xOTk0PC9ZZWFyPjxS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41)</w:t>
            </w:r>
            <w:r w:rsidRPr="008C256E">
              <w:rPr>
                <w:rFonts w:ascii="Helvetica Neue" w:eastAsia="Times New Roman" w:hAnsi="Helvetica Neue" w:cs="Calibri"/>
                <w:color w:val="000000"/>
                <w:sz w:val="15"/>
                <w:szCs w:val="15"/>
              </w:rPr>
              <w:fldChar w:fldCharType="end"/>
            </w:r>
          </w:p>
        </w:tc>
        <w:tc>
          <w:tcPr>
            <w:tcW w:w="4007" w:type="dxa"/>
          </w:tcPr>
          <w:p w14:paraId="3F96F6B7" w14:textId="726E429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ibson 1994: parthenogenesis and sex, but “importance of vegetative reproduction not known and requires investigation”.</w:t>
            </w:r>
            <w:r>
              <w:rPr>
                <w:rStyle w:val="apple-converted-space"/>
                <w:rFonts w:ascii="Helvetica Neue" w:hAnsi="Helvetica Neue"/>
                <w:color w:val="000000"/>
                <w:sz w:val="15"/>
                <w:szCs w:val="15"/>
              </w:rPr>
              <w:t xml:space="preserve">  </w:t>
            </w:r>
            <w:r>
              <w:rPr>
                <w:rFonts w:ascii="Helvetica Neue" w:hAnsi="Helvetica Neue"/>
                <w:color w:val="000000"/>
                <w:sz w:val="15"/>
                <w:szCs w:val="15"/>
              </w:rPr>
              <w:t>Algaebase: unattached forms that are produced by fragmentation</w:t>
            </w:r>
          </w:p>
        </w:tc>
      </w:tr>
      <w:tr w:rsidR="00D349D0" w:rsidRPr="00FE6228" w14:paraId="081381A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4AD7861"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lostridium</w:t>
            </w:r>
          </w:p>
        </w:tc>
        <w:tc>
          <w:tcPr>
            <w:tcW w:w="1615" w:type="dxa"/>
          </w:tcPr>
          <w:p w14:paraId="7DEFE8DE" w14:textId="02E55E4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lostridium</w:t>
            </w:r>
          </w:p>
        </w:tc>
        <w:tc>
          <w:tcPr>
            <w:tcW w:w="1637" w:type="dxa"/>
          </w:tcPr>
          <w:p w14:paraId="1BA7C25E" w14:textId="7AF1E4AC"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Harshey&lt;/Author&gt;&lt;Year&gt;1994&lt;/Year&gt;&lt;RecNum&gt;2174&lt;/RecNum&gt;&lt;DisplayText&gt;(42)&lt;/DisplayText&gt;&lt;record&gt;&lt;rec-number&gt;2174&lt;/rec-number&gt;&lt;foreign-keys&gt;&lt;key app="EN" db-id="0vv5t000329f5se2wadxvr5maa90f2dz2r2s" timestamp="1617366900" guid="49bf4a3c-01ac-4c3d-990f-299a1eca6834"&gt;2174&lt;/key&gt;&lt;/foreign-keys&gt;&lt;ref-type name="Journal Article"&gt;17&lt;/ref-type&gt;&lt;contributors&gt;&lt;authors&gt;&lt;author&gt;Harshey, Rasika M.&lt;/author&gt;&lt;/authors&gt;&lt;/contributors&gt;&lt;titles&gt;&lt;title&gt;Bees aren&amp;apos;t the only ones: swarming in Gram-negative bacteria&lt;/title&gt;&lt;secondary-title&gt;Molecular Microbiology&lt;/secondary-title&gt;&lt;/titles&gt;&lt;periodical&gt;&lt;full-title&gt;Molecular Microbiology&lt;/full-title&gt;&lt;/periodical&gt;&lt;pages&gt;389-394&lt;/pages&gt;&lt;volume&gt;13&lt;/volume&gt;&lt;number&gt;3&lt;/number&gt;&lt;dates&gt;&lt;year&gt;1994&lt;/year&gt;&lt;pub-dates&gt;&lt;date&gt;1994/08/01&lt;/date&gt;&lt;/pub-dates&gt;&lt;/dates&gt;&lt;publisher&gt;John Wiley &amp;amp; Sons, Ltd&lt;/publisher&gt;&lt;isbn&gt;0950-382X&lt;/isbn&gt;&lt;work-type&gt;https://doi.org/10.1111/j.1365-2958.1994.tb00433.x&lt;/work-type&gt;&lt;urls&gt;&lt;related-urls&gt;&lt;url&gt;https://doi.org/10.1111/j.1365-2958.1994.tb00433.x&lt;/url&gt;&lt;/related-urls&gt;&lt;/urls&gt;&lt;electronic-resource-num&gt;https://doi.org/10.1111/j.1365-2958.1994.tb00433.x&lt;/electronic-resource-num&gt;&lt;access-date&gt;2021/04/02&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42)</w:t>
            </w:r>
            <w:r w:rsidRPr="008C256E">
              <w:rPr>
                <w:rFonts w:ascii="Helvetica Neue" w:eastAsia="Times New Roman" w:hAnsi="Helvetica Neue" w:cs="Calibri"/>
                <w:color w:val="000000"/>
                <w:sz w:val="15"/>
                <w:szCs w:val="15"/>
              </w:rPr>
              <w:fldChar w:fldCharType="end"/>
            </w:r>
          </w:p>
        </w:tc>
        <w:tc>
          <w:tcPr>
            <w:tcW w:w="4007" w:type="dxa"/>
          </w:tcPr>
          <w:p w14:paraId="77C57F5C" w14:textId="632EF63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arshey 1994: Swarming, cells remain viable (still viable during the stalk?</w:t>
            </w:r>
          </w:p>
        </w:tc>
      </w:tr>
      <w:tr w:rsidR="00D349D0" w:rsidRPr="00FE6228" w14:paraId="5A3F197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F623132"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olpomenia sinuosa</w:t>
            </w:r>
          </w:p>
        </w:tc>
        <w:tc>
          <w:tcPr>
            <w:tcW w:w="1615" w:type="dxa"/>
          </w:tcPr>
          <w:p w14:paraId="25062E39" w14:textId="42B79DB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olpomenia sinuosa</w:t>
            </w:r>
          </w:p>
        </w:tc>
        <w:tc>
          <w:tcPr>
            <w:tcW w:w="1637" w:type="dxa"/>
          </w:tcPr>
          <w:p w14:paraId="4102709E" w14:textId="2BBB7CE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0MywgNDQ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Lb2dhbWU8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0MywgNDQ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Lb2dhbWU8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43, 44)</w:t>
            </w:r>
            <w:r w:rsidRPr="008C256E">
              <w:rPr>
                <w:rFonts w:ascii="Helvetica Neue" w:eastAsia="Times New Roman" w:hAnsi="Helvetica Neue" w:cs="Calibri"/>
                <w:color w:val="000000"/>
                <w:sz w:val="15"/>
                <w:szCs w:val="15"/>
              </w:rPr>
              <w:fldChar w:fldCharType="end"/>
            </w:r>
          </w:p>
        </w:tc>
        <w:tc>
          <w:tcPr>
            <w:tcW w:w="4007" w:type="dxa"/>
          </w:tcPr>
          <w:p w14:paraId="7927F946" w14:textId="0DD860B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Kogame 1997: vague terms used that aren’t v. helpful. Toste 2003 for C. sinuosa: sexual/asexual</w:t>
            </w:r>
          </w:p>
        </w:tc>
      </w:tr>
      <w:tr w:rsidR="00D349D0" w:rsidRPr="00FE6228" w14:paraId="3E082AD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1C1C60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onocephalum conicum</w:t>
            </w:r>
          </w:p>
        </w:tc>
        <w:tc>
          <w:tcPr>
            <w:tcW w:w="1615" w:type="dxa"/>
          </w:tcPr>
          <w:p w14:paraId="41D79AF1" w14:textId="5D47513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onocephalum conicum</w:t>
            </w:r>
          </w:p>
        </w:tc>
        <w:tc>
          <w:tcPr>
            <w:tcW w:w="1637" w:type="dxa"/>
          </w:tcPr>
          <w:p w14:paraId="4CC51C66" w14:textId="5BF5862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Q1LCA0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tvd2FsY3p5azwvQXV0aG9yPjxZZWFyPjE5OTc8L1llYXI+PFJlY051bT4yMzIxPC9SZWNOdW0+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Q1LCA0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tvd2FsY3p5azwvQXV0aG9yPjxZZWFyPjE5OTc8L1llYXI+PFJlY051bT4yMzIxPC9SZWNOdW0+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45, 46)</w:t>
            </w:r>
            <w:r w:rsidRPr="008C256E">
              <w:rPr>
                <w:rFonts w:ascii="Helvetica Neue" w:eastAsia="Times New Roman" w:hAnsi="Helvetica Neue" w:cs="Calibri"/>
                <w:color w:val="000000"/>
                <w:sz w:val="15"/>
                <w:szCs w:val="15"/>
              </w:rPr>
              <w:fldChar w:fldCharType="end"/>
            </w:r>
            <w:r>
              <w:t xml:space="preserve"> </w:t>
            </w:r>
          </w:p>
        </w:tc>
        <w:tc>
          <w:tcPr>
            <w:tcW w:w="4007" w:type="dxa"/>
          </w:tcPr>
          <w:p w14:paraId="075FEE90" w14:textId="15A7431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aton: pg 26, budding. Is a website that describes fragmentation, but they reference this book and can’t se it</w:t>
            </w:r>
          </w:p>
        </w:tc>
      </w:tr>
      <w:tr w:rsidR="00D349D0" w:rsidRPr="00FE6228" w14:paraId="7F0DCA4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A60888B"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onocyema polymorpha</w:t>
            </w:r>
          </w:p>
        </w:tc>
        <w:tc>
          <w:tcPr>
            <w:tcW w:w="1615" w:type="dxa"/>
          </w:tcPr>
          <w:p w14:paraId="446321CD" w14:textId="02C1534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conocyema polymorpha</w:t>
            </w:r>
          </w:p>
        </w:tc>
        <w:tc>
          <w:tcPr>
            <w:tcW w:w="1637" w:type="dxa"/>
          </w:tcPr>
          <w:p w14:paraId="51F977D4" w14:textId="338A4DBA"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7)</w:t>
            </w:r>
            <w:r w:rsidRPr="008C256E">
              <w:rPr>
                <w:rFonts w:ascii="Helvetica Neue" w:eastAsia="Times New Roman" w:hAnsi="Helvetica Neue" w:cs="Calibri"/>
                <w:color w:val="000000"/>
                <w:sz w:val="15"/>
                <w:szCs w:val="15"/>
              </w:rPr>
              <w:fldChar w:fldCharType="end"/>
            </w:r>
          </w:p>
        </w:tc>
        <w:tc>
          <w:tcPr>
            <w:tcW w:w="4007" w:type="dxa"/>
          </w:tcPr>
          <w:p w14:paraId="2A147F21" w14:textId="40DF4F7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imple animals, 10-40 cells. Endosymbionts (of octopuses?) Have asexual stage in hosts (appears to reproduce clonally, single cells produced within organism then released— could this be described as budding?) Same authors describe cell lineages in another paper. Determined not to be budding, as we didn’t in the volvocine algae…</w:t>
            </w:r>
            <w:r>
              <w:rPr>
                <w:rStyle w:val="apple-converted-space"/>
                <w:rFonts w:ascii="Helvetica Neue" w:hAnsi="Helvetica Neue"/>
                <w:color w:val="000000"/>
                <w:sz w:val="15"/>
                <w:szCs w:val="15"/>
              </w:rPr>
              <w:t xml:space="preserve">  </w:t>
            </w:r>
            <w:r>
              <w:rPr>
                <w:rFonts w:ascii="Helvetica Neue" w:hAnsi="Helvetica Neue"/>
                <w:color w:val="000000"/>
                <w:sz w:val="15"/>
                <w:szCs w:val="15"/>
              </w:rPr>
              <w:t>FURUYA 2003</w:t>
            </w:r>
          </w:p>
        </w:tc>
      </w:tr>
      <w:tr w:rsidR="00D349D0" w:rsidRPr="00FE6228" w14:paraId="528CDF39"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4F16DC7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rinalium magnum</w:t>
            </w:r>
          </w:p>
        </w:tc>
        <w:tc>
          <w:tcPr>
            <w:tcW w:w="1615" w:type="dxa"/>
          </w:tcPr>
          <w:p w14:paraId="3B13A741" w14:textId="3C55FA2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rinalium magnum</w:t>
            </w:r>
          </w:p>
        </w:tc>
        <w:tc>
          <w:tcPr>
            <w:tcW w:w="1637" w:type="dxa"/>
          </w:tcPr>
          <w:p w14:paraId="6D4E2FB1" w14:textId="2043AB8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7C043809" w14:textId="6A76DEC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forms trichomes, but not heterocysts, section 3</w:t>
            </w:r>
          </w:p>
        </w:tc>
      </w:tr>
      <w:tr w:rsidR="00D349D0" w:rsidRPr="00FE6228" w14:paraId="2D6697B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15C7B8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roomia pauciflora</w:t>
            </w:r>
          </w:p>
        </w:tc>
        <w:tc>
          <w:tcPr>
            <w:tcW w:w="1615" w:type="dxa"/>
          </w:tcPr>
          <w:p w14:paraId="53FCB500" w14:textId="3BC0E37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roomia pauciflora</w:t>
            </w:r>
          </w:p>
        </w:tc>
        <w:tc>
          <w:tcPr>
            <w:tcW w:w="1637" w:type="dxa"/>
          </w:tcPr>
          <w:p w14:paraId="71E04255" w14:textId="506053F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Q4KTwvRGlzcGxheVRleHQ+PHJlY29y
ZD48cmVjLW51bWJlcj4xODYwPC9yZWMtbnVtYmVyPjxmb3JlaWduLWtleXM+PGtleSBhcHA9IkVO
IiBkYi1pZD0iMHZ2NXQwMDAzMjlmNXNlMndhZHh2cjVtYWE5MGYyZHoycjJzIiB0aW1lc3RhbXA9
IjE1ODc2NTU3NjAiIGd1aWQ9ImRiZWQxNmEwLTk5ZjktNDczZC04MzQ1LTM5NTlhZWViMzU1NCI+
MTg2MD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TGk8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Q4KTwvRGlzcGxheVRleHQ+PHJlY29y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48)</w:t>
            </w:r>
            <w:r w:rsidRPr="008C256E">
              <w:rPr>
                <w:rFonts w:ascii="Helvetica Neue" w:eastAsia="Times New Roman" w:hAnsi="Helvetica Neue" w:cs="Calibri"/>
                <w:color w:val="000000"/>
                <w:sz w:val="15"/>
                <w:szCs w:val="15"/>
              </w:rPr>
              <w:fldChar w:fldCharType="end"/>
            </w:r>
          </w:p>
        </w:tc>
        <w:tc>
          <w:tcPr>
            <w:tcW w:w="4007" w:type="dxa"/>
          </w:tcPr>
          <w:p w14:paraId="20B8A69B" w14:textId="6B88959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Li et al 2008: sexually by cross pollination &amp; asexual by spreading rhizome</w:t>
            </w:r>
          </w:p>
        </w:tc>
      </w:tr>
      <w:tr w:rsidR="00D349D0" w:rsidRPr="00FE6228" w14:paraId="73611EA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3D7B2E7"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utleria</w:t>
            </w:r>
          </w:p>
        </w:tc>
        <w:tc>
          <w:tcPr>
            <w:tcW w:w="1615" w:type="dxa"/>
          </w:tcPr>
          <w:p w14:paraId="14F73D2F" w14:textId="4F4D434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utleria</w:t>
            </w:r>
          </w:p>
        </w:tc>
        <w:tc>
          <w:tcPr>
            <w:tcW w:w="1637" w:type="dxa"/>
          </w:tcPr>
          <w:p w14:paraId="7BE10269" w14:textId="7363ACE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XeW5uZTwvQXV0aG9yPjxZZWFyPjE5ODU8L1llYXI+PFJl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ZYW1hbm91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XeW5uZTwvQXV0aG9yPjxZZWFyPjE5ODU8L1llYXI+PFJl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ZYW1hbm91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 28, 49)</w:t>
            </w:r>
            <w:r w:rsidRPr="008C256E">
              <w:rPr>
                <w:rFonts w:ascii="Helvetica Neue" w:eastAsia="Times New Roman" w:hAnsi="Helvetica Neue" w:cs="Calibri"/>
                <w:color w:val="000000"/>
                <w:sz w:val="15"/>
                <w:szCs w:val="15"/>
              </w:rPr>
              <w:fldChar w:fldCharType="end"/>
            </w:r>
          </w:p>
        </w:tc>
        <w:tc>
          <w:tcPr>
            <w:tcW w:w="4007" w:type="dxa"/>
          </w:tcPr>
          <w:p w14:paraId="6BF2F1D0" w14:textId="435DAD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Yamanouchi 1912: describes life cycle, including gametangia and spores. Also describes parthenogenetic reproduction. No discussion of fragmentation either the flat micro or upright macro thallus</w:t>
            </w:r>
          </w:p>
        </w:tc>
      </w:tr>
      <w:tr w:rsidR="00D349D0" w:rsidRPr="00FE6228" w14:paraId="6E7A86A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FE2B50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yanea cyanea</w:t>
            </w:r>
          </w:p>
        </w:tc>
        <w:tc>
          <w:tcPr>
            <w:tcW w:w="1615" w:type="dxa"/>
          </w:tcPr>
          <w:p w14:paraId="6746BF67" w14:textId="1C44771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cyanea cyanea</w:t>
            </w:r>
          </w:p>
        </w:tc>
        <w:tc>
          <w:tcPr>
            <w:tcW w:w="1637" w:type="dxa"/>
          </w:tcPr>
          <w:p w14:paraId="15A8C7E9" w14:textId="31F5552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sidRPr="008C256E">
              <w:rPr>
                <w:rFonts w:ascii="Helvetica Neue" w:eastAsia="Times New Roman" w:hAnsi="Helvetica Neue" w:cs="Calibri"/>
                <w:color w:val="000000"/>
                <w:sz w:val="15"/>
                <w:szCs w:val="15"/>
              </w:rPr>
              <w:fldChar w:fldCharType="end"/>
            </w:r>
          </w:p>
        </w:tc>
        <w:tc>
          <w:tcPr>
            <w:tcW w:w="4007" w:type="dxa"/>
          </w:tcPr>
          <w:p w14:paraId="2029BCBE" w14:textId="022662C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yanea capillata (lions mane) buds of medusae like other when in polyp form (as many jellyfish). Can’t find C. cyanea as a species, is this a typo in Bell? No access to Hyman 1940 online to check</w:t>
            </w:r>
          </w:p>
        </w:tc>
      </w:tr>
      <w:tr w:rsidR="00D349D0" w:rsidRPr="00FE6228" w14:paraId="062FD95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D8C1592"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yathodium</w:t>
            </w:r>
          </w:p>
        </w:tc>
        <w:tc>
          <w:tcPr>
            <w:tcW w:w="1615" w:type="dxa"/>
          </w:tcPr>
          <w:p w14:paraId="322473B5" w14:textId="0970535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yathodium</w:t>
            </w:r>
          </w:p>
        </w:tc>
        <w:tc>
          <w:tcPr>
            <w:tcW w:w="1637" w:type="dxa"/>
          </w:tcPr>
          <w:p w14:paraId="247D3934" w14:textId="30F7AB9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MsIDUwLCA1MSk8L0Rp
c3BsYXlUZXh0PjxyZWNvcmQ+PHJlYy1udW1iZXI+MjE1NDwvcmVjLW51bWJlcj48Zm9yZWlnbi1r
ZXlzPjxrZXkgYXBwPSJFTiIgZGItaWQ9IjB2djV0MDAwMzI5ZjVzZTJ3YWR4dnI1bWFhOTBmMmR6
MnIycyIgdGltZXN0YW1wPSIxNjE3Mjg4OTkzIiBndWlkPSJkMDA2MWM0NC1mMjQ4LTQ5NWItYmE3
MS1mYTNjMTc1NDEzMzIiPjIxNTQ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2MDwvUmVjTnVtPjxyZWNvcmQ+PHJlYy1u
dW1iZXI+MTg2MDwvcmVjLW51bWJlcj48Zm9yZWlnbi1rZXlzPjxrZXkgYXBwPSJFTiIgZGItaWQ9
IjB2djV0MDAwMzI5ZjVzZTJ3YWR4dnI1bWFhOTBmMmR6MnIycyIgdGltZXN0YW1wPSIxNTg3NjU1
NzYwIiBndWlkPSJkYmVkMTZhMC05OWY5LTQ3M2QtODM0NS0zOTU5YWVlYjM1NTQiPjE4NjA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zMjI8L1JlY051bT48cmVjb3JkPjxyZWMtbnVt
YmVyPjIzMjI8L3JlYy1udW1iZXI+PGZvcmVpZ24ta2V5cz48a2V5IGFwcD0iRU4iIGRiLWlkPSIw
dnY1dDAwMDMyOWY1c2Uyd2FkeHZyNW1hYTkwZjJkejJyMnMiIHRpbWVzdGFtcD0iMTYxODMzNDA1
OSIgZ3VpZD0iYzcyMDA2ODEtZTkwZi00MWMyLWI4ZWQtZjkzMDU3OTgwMTk3Ij4yMzIy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MsIDUwLCA1MSk8L0Rp
c3BsYXlUZXh0PjxyZWNvcmQ+PHJlYy1udW1iZXI+MjE1NDwvcmVjLW51bWJlcj48Zm9yZWlnbi1r
ZXlzPjxrZXkgYXBwPSJFTiIgZGItaWQ9IjB2djV0MDAwMzI5ZjVzZTJ3YWR4dnI1bWFhOTBmMmR6
MnIycyIgdGltZXN0YW1wPSIxNjE3Mjg4OTkzIiBndWlkPSJkMDA2MWM0NC1mMjQ4LTQ5NWItYmE3
MS1mYTNjMTc1NDEzMzIiPjIxNTQ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2MDwvUmVjTnVtPjxyZWNvcmQ+PHJlYy1u
dW1iZXI+MTg2MDwvcmVjLW51bWJlcj48Zm9yZWlnbi1rZXlzPjxrZXkgYXBwPSJFTiIgZGItaWQ9
IjB2djV0MDAwMzI5ZjVzZTJ3YWR4dnI1bWFhOTBmMmR6MnIycyIgdGltZXN0YW1wPSIxNTg3NjU1
NzYwIiBndWlkPSJkYmVkMTZhMC05OWY5LTQ3M2QtODM0NS0zOTU5YWVlYjM1NTQiPjE4NjA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zMjI8L1JlY051bT48cmVjb3JkPjxyZWMtbnVt
YmVyPjIzMjI8L3JlYy1udW1iZXI+PGZvcmVpZ24ta2V5cz48a2V5IGFwcD0iRU4iIGRiLWlkPSIw
dnY1dDAwMDMyOWY1c2Uyd2FkeHZyNW1hYTkwZjJkejJyMnMiIHRpbWVzdGFtcD0iMTYxODMzNDA1
OSIgZ3VpZD0iYzcyMDA2ODEtZTkwZi00MWMyLWI4ZWQtZjkzMDU3OTgwMTk3Ij4yMzIy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50, 51)</w:t>
            </w:r>
            <w:r w:rsidRPr="008C256E">
              <w:rPr>
                <w:rFonts w:ascii="Helvetica Neue" w:eastAsia="Times New Roman" w:hAnsi="Helvetica Neue" w:cs="Calibri"/>
                <w:color w:val="000000"/>
                <w:sz w:val="15"/>
                <w:szCs w:val="15"/>
              </w:rPr>
              <w:fldChar w:fldCharType="end"/>
            </w:r>
          </w:p>
        </w:tc>
        <w:tc>
          <w:tcPr>
            <w:tcW w:w="4007" w:type="dxa"/>
          </w:tcPr>
          <w:p w14:paraId="3B77AF5C" w14:textId="0709F80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egetative branches observed: Allen &amp; Korpelainen</w:t>
            </w:r>
            <w:r>
              <w:rPr>
                <w:rStyle w:val="apple-converted-space"/>
                <w:rFonts w:ascii="Helvetica Neue" w:hAnsi="Helvetica Neue"/>
                <w:color w:val="000000"/>
                <w:sz w:val="15"/>
                <w:szCs w:val="15"/>
              </w:rPr>
              <w:t> </w:t>
            </w:r>
          </w:p>
        </w:tc>
      </w:tr>
      <w:tr w:rsidR="00D349D0" w:rsidRPr="00FE6228" w14:paraId="464A30B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4B2B001"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Cyathodium foetidissimum</w:t>
            </w:r>
          </w:p>
        </w:tc>
        <w:tc>
          <w:tcPr>
            <w:tcW w:w="1615" w:type="dxa"/>
          </w:tcPr>
          <w:p w14:paraId="061713CC" w14:textId="1DE959B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Cyathodium foetidissimum</w:t>
            </w:r>
          </w:p>
        </w:tc>
        <w:tc>
          <w:tcPr>
            <w:tcW w:w="1637" w:type="dxa"/>
          </w:tcPr>
          <w:p w14:paraId="1ECF55FE" w14:textId="394A10B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MsIDUwLCA1MSk8L0Rp
c3BsYXlUZXh0PjxyZWNvcmQ+PHJlYy1udW1iZXI+MjE1NDwvcmVjLW51bWJlcj48Zm9yZWlnbi1r
ZXlzPjxrZXkgYXBwPSJFTiIgZGItaWQ9IjB2djV0MDAwMzI5ZjVzZTJ3YWR4dnI1bWFhOTBmMmR6
MnIycyIgdGltZXN0YW1wPSIxNjE3Mjg4OTkzIiBndWlkPSJkMDA2MWM0NC1mMjQ4LTQ5NWItYmE3
MS1mYTNjMTc1NDEzMzIiPjIxNTQ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2MDwvUmVjTnVtPjxyZWNvcmQ+PHJlYy1u
dW1iZXI+MTg2MDwvcmVjLW51bWJlcj48Zm9yZWlnbi1rZXlzPjxrZXkgYXBwPSJFTiIgZGItaWQ9
IjB2djV0MDAwMzI5ZjVzZTJ3YWR4dnI1bWFhOTBmMmR6MnIycyIgdGltZXN0YW1wPSIxNTg3NjU1
NzYwIiBndWlkPSJkYmVkMTZhMC05OWY5LTQ3M2QtODM0NS0zOTU5YWVlYjM1NTQiPjE4NjA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zMjI8L1JlY051bT48cmVjb3JkPjxyZWMtbnVt
YmVyPjIzMjI8L3JlYy1udW1iZXI+PGZvcmVpZ24ta2V5cz48a2V5IGFwcD0iRU4iIGRiLWlkPSIw
dnY1dDAwMDMyOWY1c2Uyd2FkeHZyNW1hYTkwZjJkejJyMnMiIHRpbWVzdGFtcD0iMTYxODMzNDA1
OSIgZ3VpZD0iYzcyMDA2ODEtZTkwZi00MWMyLWI4ZWQtZjkzMDU3OTgwMTk3Ij4yMzIy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MsIDUwLCA1MSk8L0Rp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50, 51)</w:t>
            </w:r>
            <w:r w:rsidRPr="008C256E">
              <w:rPr>
                <w:rFonts w:ascii="Helvetica Neue" w:eastAsia="Times New Roman" w:hAnsi="Helvetica Neue" w:cs="Calibri"/>
                <w:color w:val="000000"/>
                <w:sz w:val="15"/>
                <w:szCs w:val="15"/>
              </w:rPr>
              <w:fldChar w:fldCharType="end"/>
            </w:r>
          </w:p>
        </w:tc>
        <w:tc>
          <w:tcPr>
            <w:tcW w:w="4007" w:type="dxa"/>
          </w:tcPr>
          <w:p w14:paraId="3E5F2F48" w14:textId="730841C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egetative branches observed: Allen &amp; Korpelainen</w:t>
            </w:r>
            <w:r>
              <w:rPr>
                <w:rStyle w:val="apple-converted-space"/>
                <w:rFonts w:ascii="Helvetica Neue" w:hAnsi="Helvetica Neue"/>
                <w:color w:val="000000"/>
                <w:sz w:val="15"/>
                <w:szCs w:val="15"/>
              </w:rPr>
              <w:t> </w:t>
            </w:r>
          </w:p>
        </w:tc>
      </w:tr>
      <w:tr w:rsidR="00D349D0" w:rsidRPr="00FE6228" w14:paraId="35B570F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73B91D5"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asybranchus caducus</w:t>
            </w:r>
          </w:p>
        </w:tc>
        <w:tc>
          <w:tcPr>
            <w:tcW w:w="1615" w:type="dxa"/>
          </w:tcPr>
          <w:p w14:paraId="33565872" w14:textId="24A752C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asybranchus caducus</w:t>
            </w:r>
          </w:p>
        </w:tc>
        <w:tc>
          <w:tcPr>
            <w:tcW w:w="1637" w:type="dxa"/>
          </w:tcPr>
          <w:p w14:paraId="3533931C" w14:textId="0DE3CFC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1Mi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2MDwvUmVjTnVtPjxyZWNvcmQ+PHJlYy1udW1iZXI+MTg2MDwvcmVjLW51bWJlcj48
Zm9yZWlnbi1rZXlzPjxrZXkgYXBwPSJFTiIgZGItaWQ9IjB2djV0MDAwMzI5ZjVzZTJ3YWR4dnI1
bWFhOTBmMmR6MnIycyIgdGltZXN0YW1wPSIxNTg3NjU1NzYwIiBndWlkPSJkYmVkMTZhMC05OWY5
LTQ3M2QtODM0NS0zOTU5YWVlYjM1NTQiPjE4NjA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EyNTwvUmVjTnVtPjxyZWNvcmQ+PHJlYy1udW1iZXI+MjEyNTwvcmVjLW51bWJlcj48
Zm9yZWlnbi1rZXlzPjxrZXkgYXBwPSJFTiIgZGItaWQ9IjB2djV0MDAwMzI5ZjVzZTJ3YWR4dnI1
bWFhOTBmMmR6MnIycyIgdGltZXN0YW1wPSIxNjE3MTk2MDA1IiBndWlkPSJmOTBiNDYyNi0yMTQ1
LTQ5M2UtODFkMS1jZTE2ZjQxNGU4MGUiPjIxMjU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Q4NjwvUmVjTnVtPjxyZWNvcmQ+PHJlYy1udW1iZXI+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1Mi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2MDwvUmVjTnVtPjxyZWNvcmQ+PHJlYy1udW1iZXI+MTg2MDwvcmVjLW51bWJlcj48
Zm9yZWlnbi1rZXlzPjxrZXkgYXBwPSJFTiIgZGItaWQ9IjB2djV0MDAwMzI5ZjVzZTJ3YWR4dnI1
bWFhOTBmMmR6MnIycyIgdGltZXN0YW1wPSIxNTg3NjU1NzYwIiBndWlkPSJkYmVkMTZhMC05OWY5
LTQ3M2QtODM0NS0zOTU5YWVlYjM1NTQiPjE4NjA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EyNTwvUmVjTnVtPjxyZWNvcmQ+PHJlYy1udW1iZXI+MjEyNTwvcmVjLW51bWJlcj48
Zm9yZWlnbi1rZXlzPjxrZXkgYXBwPSJFTiIgZGItaWQ9IjB2djV0MDAwMzI5ZjVzZTJ3YWR4dnI1
bWFhOTBmMmR6MnIycyIgdGltZXN0YW1wPSIxNjE3MTk2MDA1IiBndWlkPSJmOTBiNDYyNi0yMTQ1
LTQ5M2UtODFkMS1jZTE2ZjQxNGU4MGUiPjIxMjU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Q4NjwvUmVjTnVtPjxyZWNvcmQ+PHJlYy1udW1iZXI+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52)</w:t>
            </w:r>
            <w:r w:rsidRPr="008C256E">
              <w:rPr>
                <w:rFonts w:ascii="Helvetica Neue" w:eastAsia="Times New Roman" w:hAnsi="Helvetica Neue" w:cs="Calibri"/>
                <w:color w:val="000000"/>
                <w:sz w:val="15"/>
                <w:szCs w:val="15"/>
              </w:rPr>
              <w:fldChar w:fldCharType="end"/>
            </w:r>
          </w:p>
        </w:tc>
        <w:tc>
          <w:tcPr>
            <w:tcW w:w="4007" w:type="dxa"/>
          </w:tcPr>
          <w:p w14:paraId="128BCC82" w14:textId="1322B2D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ookhout 1957: describes development from eggs, Arthur: functional gonoducts described; can’t see any description of asexual</w:t>
            </w:r>
          </w:p>
        </w:tc>
      </w:tr>
      <w:tr w:rsidR="00D349D0" w:rsidRPr="00FE6228" w14:paraId="686DEF2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CBAAF7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esmarestia antarctica</w:t>
            </w:r>
          </w:p>
        </w:tc>
        <w:tc>
          <w:tcPr>
            <w:tcW w:w="1615" w:type="dxa"/>
          </w:tcPr>
          <w:p w14:paraId="70EAEB08" w14:textId="4CE9BDA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esmarestia antarctica</w:t>
            </w:r>
          </w:p>
        </w:tc>
        <w:tc>
          <w:tcPr>
            <w:tcW w:w="1637" w:type="dxa"/>
          </w:tcPr>
          <w:p w14:paraId="7CDB5978" w14:textId="17F3F03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1MywgNTQ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Nb2U8L0F1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1MywgNTQpPC9EaXNwbGF5VGV4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53, 54)</w:t>
            </w:r>
            <w:r w:rsidRPr="008C256E">
              <w:rPr>
                <w:rFonts w:ascii="Helvetica Neue" w:eastAsia="Times New Roman" w:hAnsi="Helvetica Neue" w:cs="Calibri"/>
                <w:color w:val="000000"/>
                <w:sz w:val="15"/>
                <w:szCs w:val="15"/>
              </w:rPr>
              <w:fldChar w:fldCharType="end"/>
            </w:r>
          </w:p>
        </w:tc>
        <w:tc>
          <w:tcPr>
            <w:tcW w:w="4007" w:type="dxa"/>
          </w:tcPr>
          <w:p w14:paraId="7F477A94" w14:textId="169F6B1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t see anything on parthenogenesis.. but there are zoospores. Nothing on asexual reproduction. Moe &amp; Silva 1989. Not determined whether parthenogenetic or sexual. However, apomixis observed in genus in Ramirez &amp; Peters 1986</w:t>
            </w:r>
          </w:p>
        </w:tc>
      </w:tr>
      <w:tr w:rsidR="00D349D0" w:rsidRPr="00FE6228" w14:paraId="23C78E4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C7BE05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tyosiphon hirsutus</w:t>
            </w:r>
          </w:p>
        </w:tc>
        <w:tc>
          <w:tcPr>
            <w:tcW w:w="1615" w:type="dxa"/>
          </w:tcPr>
          <w:p w14:paraId="17594BA9" w14:textId="32F42A7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siphon hirsutus</w:t>
            </w:r>
          </w:p>
        </w:tc>
        <w:tc>
          <w:tcPr>
            <w:tcW w:w="1637" w:type="dxa"/>
          </w:tcPr>
          <w:p w14:paraId="6B049D3D" w14:textId="6E2F39D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1NS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BldGVyczwvQXV0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1NS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BldGVyczwvQXV0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55)</w:t>
            </w:r>
            <w:r w:rsidRPr="008C256E">
              <w:rPr>
                <w:rFonts w:ascii="Helvetica Neue" w:eastAsia="Times New Roman" w:hAnsi="Helvetica Neue" w:cs="Calibri"/>
                <w:color w:val="000000"/>
                <w:sz w:val="15"/>
                <w:szCs w:val="15"/>
              </w:rPr>
              <w:fldChar w:fldCharType="end"/>
            </w:r>
          </w:p>
        </w:tc>
        <w:tc>
          <w:tcPr>
            <w:tcW w:w="4007" w:type="dxa"/>
          </w:tcPr>
          <w:p w14:paraId="57B849C4" w14:textId="060438D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eters 1992: culture studies. Parthenogenetic gametes in culture, not clear if in nature. Can’t find records of fragmentation</w:t>
            </w:r>
          </w:p>
        </w:tc>
      </w:tr>
      <w:tr w:rsidR="00D349D0" w:rsidRPr="00FE6228" w14:paraId="4F4CD9B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9AA1B80"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tyostelium discoideum</w:t>
            </w:r>
          </w:p>
        </w:tc>
        <w:tc>
          <w:tcPr>
            <w:tcW w:w="1615" w:type="dxa"/>
          </w:tcPr>
          <w:p w14:paraId="4DEDD1F2" w14:textId="3C4E32F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stelium discoideum</w:t>
            </w:r>
          </w:p>
        </w:tc>
        <w:tc>
          <w:tcPr>
            <w:tcW w:w="1637" w:type="dxa"/>
          </w:tcPr>
          <w:p w14:paraId="4A6858BD" w14:textId="7112A76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Ub3duPC9BdXRob3I+PFllYXI+MTk3NzwvWWVhcj48UmVj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Ub3duPC9BdXRob3I+PFllYXI+MTk3NzwvWWVhcj48UmVj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6-60)</w:t>
            </w:r>
            <w:r w:rsidRPr="008C256E">
              <w:rPr>
                <w:rFonts w:ascii="Helvetica Neue" w:eastAsia="Times New Roman" w:hAnsi="Helvetica Neue" w:cs="Calibri"/>
                <w:color w:val="000000"/>
                <w:sz w:val="15"/>
                <w:szCs w:val="15"/>
              </w:rPr>
              <w:fldChar w:fldCharType="end"/>
            </w:r>
          </w:p>
        </w:tc>
        <w:tc>
          <w:tcPr>
            <w:tcW w:w="4007" w:type="dxa"/>
          </w:tcPr>
          <w:p w14:paraId="379BFF97" w14:textId="2B111BE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nd strassman: dicty tend to only produce single. Bloomfield 2013: sex in dicty</w:t>
            </w:r>
          </w:p>
        </w:tc>
      </w:tr>
      <w:tr w:rsidR="00D349D0" w:rsidRPr="00FE6228" w14:paraId="2A6EF8B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2488B2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tyostelium fasciculatum</w:t>
            </w:r>
          </w:p>
        </w:tc>
        <w:tc>
          <w:tcPr>
            <w:tcW w:w="1615" w:type="dxa"/>
          </w:tcPr>
          <w:p w14:paraId="440F6349" w14:textId="73DF660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stelium fasciculatum</w:t>
            </w:r>
          </w:p>
        </w:tc>
        <w:tc>
          <w:tcPr>
            <w:tcW w:w="1637" w:type="dxa"/>
          </w:tcPr>
          <w:p w14:paraId="34B29AF4" w14:textId="1C63410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25uZXI8L0F1dGhvcj48WWVhcj4yMDE1PC9ZZWFyPjxS
ZWNOdW0+MjM0NTwvUmVjTnVtPjxEaXNwbGF5VGV4dD4oNTgtNjEpPC9EaXNwbGF5VGV4dD48cmVj
b3JkPjxyZWMtbnVtYmVyPjIzNDU8L3JlYy1udW1iZXI+PGZvcmVpZ24ta2V5cz48a2V5IGFwcD0i
RU4iIGRiLWlkPSIwdnY1dDAwMDMyOWY1c2Uyd2FkeHZyNW1hYTkwZjJkejJyMnMiIHRpbWVzdGFt
cD0iMTYxODM5NzI3MyIgZ3VpZD0iOWQzZjY4NWQtMDUzNy00OWQ1LTlhNmItMjg3MGU4MjU5YmEz
Ij4yMzQ1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5NzwvUmVjTnVtPjxy
ZWNvcmQ+PHJlYy1udW1iZXI+MjM5NzwvcmVjLW51bWJlcj48Zm9yZWlnbi1rZXlzPjxrZXkgYXBw
PSJFTiIgZGItaWQ9IjB2djV0MDAwMzI5ZjVzZTJ3YWR4dnI1bWFhOTBmMmR6MnIycyIgdGltZXN0
YW1wPSIxNjIyMTMxOTUzIiBndWlkPSIzNTE4YmEwMC03NmQ4LTQ2MGMtYjU0Yi0wYmVhMDU4OTVi
NWEiPjIzOTc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0NDI8L1JlY051bT48cmVjb3JkPjxyZWMtbnVtYmVy
PjI0NDI8L3JlYy1udW1iZXI+PGZvcmVpZ24ta2V5cz48a2V5IGFwcD0iRU4iIGRiLWlkPSIwdnY1
dDAwMDMyOWY1c2Uyd2FkeHZyNW1hYTkwZjJkejJyMnMiIHRpbWVzdGFtcD0iMTYyNjQ0NjkwNCIg
Z3VpZD0iMTczNzkwNjAtNWJkMS00ZDlmLWE3N2MtZGYxZTBhODdkNGVhIj4yNDQy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QzPC9SZWNOdW0+PHJlY29yZD48cmVjLW51bWJlcj4yNDQzPC9yZWMtbnVtYmVyPjxm
b3JlaWduLWtleXM+PGtleSBhcHA9IkVOIiBkYi1pZD0iMHZ2NXQwMDAzMjlmNXNlMndhZHh2cjVt
YWE5MGYyZHoycjJzIiB0aW1lc3RhbXA9IjE2MjY0NDcyMTgiIGd1aWQ9IjU4Yjc1ZTNkLTU1NTQt
NDYxOS05N2FjLTA2ZjI4NDhiZmJhNiI+MjQ0Mz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25uZXI8L0F1dGhvcj48WWVhcj4yMDE1PC9ZZWFyPjxS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8-61)</w:t>
            </w:r>
            <w:r w:rsidRPr="008C256E">
              <w:rPr>
                <w:rFonts w:ascii="Helvetica Neue" w:eastAsia="Times New Roman" w:hAnsi="Helvetica Neue" w:cs="Calibri"/>
                <w:color w:val="000000"/>
                <w:sz w:val="15"/>
                <w:szCs w:val="15"/>
              </w:rPr>
              <w:fldChar w:fldCharType="end"/>
            </w:r>
          </w:p>
        </w:tc>
        <w:tc>
          <w:tcPr>
            <w:tcW w:w="4007" w:type="dxa"/>
          </w:tcPr>
          <w:p w14:paraId="1D60B4A0" w14:textId="2021331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nd strassman:group splits into multiple smaller sporogens in Ca. Bifurcatum, Sheikh 2018 for C. fasciculata</w:t>
            </w:r>
          </w:p>
        </w:tc>
      </w:tr>
      <w:tr w:rsidR="00D349D0" w:rsidRPr="00FE6228" w14:paraId="1E6902E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E479FE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tyostelium minutum</w:t>
            </w:r>
          </w:p>
        </w:tc>
        <w:tc>
          <w:tcPr>
            <w:tcW w:w="1615" w:type="dxa"/>
          </w:tcPr>
          <w:p w14:paraId="1CCF2A15" w14:textId="1945196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stelium minutum</w:t>
            </w:r>
          </w:p>
        </w:tc>
        <w:tc>
          <w:tcPr>
            <w:tcW w:w="1637" w:type="dxa"/>
          </w:tcPr>
          <w:p w14:paraId="73F809A3" w14:textId="1738D4F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YWlzZXI8L0F1dGhvcj48WWVhcj4xOTg2PC9ZZWFyPjxS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YWlzZXI8L0F1dGhvcj48WWVhcj4xOTg2PC9ZZWFyPjxS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7-59)</w:t>
            </w:r>
            <w:r w:rsidRPr="008C256E">
              <w:rPr>
                <w:rFonts w:ascii="Helvetica Neue" w:eastAsia="Times New Roman" w:hAnsi="Helvetica Neue" w:cs="Calibri"/>
                <w:color w:val="000000"/>
                <w:sz w:val="15"/>
                <w:szCs w:val="15"/>
              </w:rPr>
              <w:fldChar w:fldCharType="end"/>
            </w:r>
          </w:p>
        </w:tc>
        <w:tc>
          <w:tcPr>
            <w:tcW w:w="4007" w:type="dxa"/>
          </w:tcPr>
          <w:p w14:paraId="528E1928" w14:textId="42EF5E0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mp; Strassman</w:t>
            </w:r>
          </w:p>
        </w:tc>
      </w:tr>
      <w:tr w:rsidR="00D349D0" w:rsidRPr="00FE6228" w14:paraId="3ADE2B9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DA1B5DB"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tyostelium purpureum</w:t>
            </w:r>
          </w:p>
        </w:tc>
        <w:tc>
          <w:tcPr>
            <w:tcW w:w="1615" w:type="dxa"/>
          </w:tcPr>
          <w:p w14:paraId="7FCA6D25" w14:textId="0F911F8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stelium purpureum</w:t>
            </w:r>
          </w:p>
        </w:tc>
        <w:tc>
          <w:tcPr>
            <w:tcW w:w="1637" w:type="dxa"/>
          </w:tcPr>
          <w:p w14:paraId="67BDB669" w14:textId="66A4664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onner&lt;/Author&gt;&lt;Year&gt;2015&lt;/Year&gt;&lt;RecNum&gt;2345&lt;/RecNum&gt;&lt;DisplayText&gt;(58-60)&lt;/DisplayText&gt;&lt;record&gt;&lt;rec-number&gt;2345&lt;/rec-number&gt;&lt;foreign-keys&gt;&lt;key app="EN" db-id="0vv5t000329f5se2wadxvr5maa90f2dz2r2s" timestamp="1618397273" guid="9d3f685d-0537-49d5-9a6b-2870e8259ba3"&gt;2345&lt;/key&gt;&lt;/foreign-keys&gt;&lt;ref-type name="Book"&gt;6&lt;/ref-type&gt;&lt;contributors&gt;&lt;authors&gt;&lt;author&gt;Bonner, John Tyler&lt;/author&gt;&lt;/authors&gt;&lt;/contributors&gt;&lt;titles&gt;&lt;title&gt;Cellular slime molds&lt;/title&gt;&lt;/titles&gt;&lt;dates&gt;&lt;year&gt;2015&lt;/year&gt;&lt;/dates&gt;&lt;publisher&gt;Princeton University Press&lt;/publisher&gt;&lt;isbn&gt;1400876885&lt;/isbn&gt;&lt;urls&gt;&lt;/urls&gt;&lt;/record&gt;&lt;/Cite&gt;&lt;Cite&gt;&lt;Author&gt;Baldauf&lt;/Author&gt;&lt;Year&gt;2017&lt;/Year&gt;&lt;RecNum&gt;2397&lt;/RecNum&gt;&lt;record&gt;&lt;rec-number&gt;2397&lt;/rec-number&gt;&lt;foreign-keys&gt;&lt;key app="EN" db-id="0vv5t000329f5se2wadxvr5maa90f2dz2r2s" timestamp="1622131953" guid="3518ba00-76d8-460c-b54b-0bea05895b5a"&gt;2397&lt;/key&gt;&lt;/foreign-keys&gt;&lt;ref-type name="Book Section"&gt;5&lt;/ref-type&gt;&lt;contributors&gt;&lt;authors&gt;&lt;author&gt;Baldauf, Sandra L.&lt;/author&gt;&lt;author&gt;Strassmann, Joan E.&lt;/author&gt;&lt;/authors&gt;&lt;/contributors&gt;&lt;titles&gt;&lt;title&gt;Dictyostelia&lt;/title&gt;&lt;secondary-title&gt;Handbook of the Protists&lt;/secondary-title&gt;&lt;/titles&gt;&lt;pages&gt;1-45&lt;/pages&gt;&lt;section&gt;Chapter 14-1&lt;/section&gt;&lt;dates&gt;&lt;year&gt;2017&lt;/year&gt;&lt;/dates&gt;&lt;isbn&gt;978-3-319-32669-6&amp;#xD;978-3-319-32669-6&lt;/isbn&gt;&lt;urls&gt;&lt;/urls&gt;&lt;electronic-resource-num&gt;10.1007/978-3-319-32669-6_14-1&lt;/electronic-resource-num&gt;&lt;/record&gt;&lt;/Cite&gt;&lt;Cite&gt;&lt;Author&gt;Bloomfield&lt;/Author&gt;&lt;Year&gt;2013&lt;/Year&gt;&lt;RecNum&gt;2442&lt;/RecNum&gt;&lt;record&gt;&lt;rec-number&gt;2442&lt;/rec-number&gt;&lt;foreign-keys&gt;&lt;key app="EN" db-id="0vv5t000329f5se2wadxvr5maa90f2dz2r2s" timestamp="1626446904" guid="17379060-5bd1-4d9f-a77c-df1e0a87d4ea"&gt;2442&lt;/key&gt;&lt;/foreign-keys&gt;&lt;ref-type name="Book Section"&gt;5&lt;/ref-type&gt;&lt;contributors&gt;&lt;authors&gt;&lt;author&gt;Bloomfield, Gareth&lt;/author&gt;&lt;/authors&gt;&lt;/contributors&gt;&lt;titles&gt;&lt;title&gt;Sex in dictyostelia&lt;/title&gt;&lt;secondary-title&gt;Dictyostelids&lt;/secondary-title&gt;&lt;/titles&gt;&lt;pages&gt;129-148&lt;/pages&gt;&lt;dates&gt;&lt;year&gt;2013&lt;/year&gt;&lt;/dates&gt;&lt;publisher&gt;Springer&lt;/publisher&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8-60)</w:t>
            </w:r>
            <w:r w:rsidRPr="008C256E">
              <w:rPr>
                <w:rFonts w:ascii="Helvetica Neue" w:eastAsia="Times New Roman" w:hAnsi="Helvetica Neue" w:cs="Calibri"/>
                <w:color w:val="000000"/>
                <w:sz w:val="15"/>
                <w:szCs w:val="15"/>
              </w:rPr>
              <w:fldChar w:fldCharType="end"/>
            </w:r>
          </w:p>
        </w:tc>
        <w:tc>
          <w:tcPr>
            <w:tcW w:w="4007" w:type="dxa"/>
          </w:tcPr>
          <w:p w14:paraId="13CA1570" w14:textId="0D96A82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nd strassman: dicty tend to only produce single. Bloomfield 2013: sex in dicty</w:t>
            </w:r>
          </w:p>
        </w:tc>
      </w:tr>
      <w:tr w:rsidR="00D349D0" w:rsidRPr="00FE6228" w14:paraId="14E5FA8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83C41A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Dictyota binghamiae</w:t>
            </w:r>
          </w:p>
        </w:tc>
        <w:tc>
          <w:tcPr>
            <w:tcW w:w="1615" w:type="dxa"/>
          </w:tcPr>
          <w:p w14:paraId="3AAFD480" w14:textId="6B05893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ctyota binghamiae</w:t>
            </w:r>
          </w:p>
        </w:tc>
        <w:tc>
          <w:tcPr>
            <w:tcW w:w="1637" w:type="dxa"/>
          </w:tcPr>
          <w:p w14:paraId="006937B2" w14:textId="200A181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IZXJyZW48L0F1dGhvcj48WWVhcj4yMDA2PC9ZZWFyPjxS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Qm9nYWVydDwvQXV0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ZXJyZW48L0F1dGhvcj48WWVhcj4yMDA2PC9ZZWFyPjxS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 62-64)</w:t>
            </w:r>
            <w:r w:rsidRPr="008C256E">
              <w:rPr>
                <w:rFonts w:ascii="Helvetica Neue" w:eastAsia="Times New Roman" w:hAnsi="Helvetica Neue" w:cs="Calibri"/>
                <w:color w:val="000000"/>
                <w:sz w:val="15"/>
                <w:szCs w:val="15"/>
              </w:rPr>
              <w:fldChar w:fldCharType="end"/>
            </w:r>
          </w:p>
        </w:tc>
        <w:tc>
          <w:tcPr>
            <w:tcW w:w="4007" w:type="dxa"/>
          </w:tcPr>
          <w:p w14:paraId="0677FFC1" w14:textId="740BB69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hyperlink r:id="rId5" w:history="1">
              <w:r>
                <w:rPr>
                  <w:rStyle w:val="Hyperlink"/>
                  <w:rFonts w:ascii="Helvetica Neue" w:hAnsi="Helvetica Neue"/>
                  <w:sz w:val="15"/>
                  <w:szCs w:val="15"/>
                </w:rPr>
                <w:t>https://www.centralcoastbiodiversity.org/mermaids-gloves-bull-dictyota-binghamiae.html</w:t>
              </w:r>
            </w:hyperlink>
            <w:r>
              <w:rPr>
                <w:rFonts w:ascii="Helvetica Neue" w:hAnsi="Helvetica Neue"/>
                <w:color w:val="000000"/>
                <w:sz w:val="15"/>
                <w:szCs w:val="15"/>
              </w:rPr>
              <w:t xml:space="preserve"> Has stolons and produces gametes. Bogaert 2020: discussed dictyota genus, asexual reproduction. Apomixis in a Korean species Hwang 2005.</w:t>
            </w:r>
            <w:r>
              <w:rPr>
                <w:rStyle w:val="apple-converted-space"/>
                <w:rFonts w:ascii="Helvetica Neue" w:hAnsi="Helvetica Neue"/>
                <w:color w:val="000000"/>
                <w:sz w:val="15"/>
                <w:szCs w:val="15"/>
              </w:rPr>
              <w:t> </w:t>
            </w:r>
          </w:p>
        </w:tc>
      </w:tr>
      <w:tr w:rsidR="00D349D0" w:rsidRPr="00FE6228" w14:paraId="45CE8E89"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55C9CF3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yema typhus</w:t>
            </w:r>
            <w:r>
              <w:rPr>
                <w:rStyle w:val="apple-converted-space"/>
                <w:rFonts w:ascii="Helvetica Neue" w:hAnsi="Helvetica Neue"/>
                <w:color w:val="000000"/>
                <w:sz w:val="15"/>
                <w:szCs w:val="15"/>
              </w:rPr>
              <w:t> </w:t>
            </w:r>
          </w:p>
        </w:tc>
        <w:tc>
          <w:tcPr>
            <w:tcW w:w="1615" w:type="dxa"/>
          </w:tcPr>
          <w:p w14:paraId="3A200CBC" w14:textId="14AFD06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 xml:space="preserve">dicyema typhus </w:t>
            </w:r>
          </w:p>
        </w:tc>
        <w:tc>
          <w:tcPr>
            <w:tcW w:w="1637" w:type="dxa"/>
          </w:tcPr>
          <w:p w14:paraId="5B2A767D" w14:textId="57950BC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7)</w:t>
            </w:r>
            <w:r w:rsidRPr="008C256E">
              <w:rPr>
                <w:rFonts w:ascii="Helvetica Neue" w:eastAsia="Times New Roman" w:hAnsi="Helvetica Neue" w:cs="Calibri"/>
                <w:color w:val="000000"/>
                <w:sz w:val="15"/>
                <w:szCs w:val="15"/>
              </w:rPr>
              <w:fldChar w:fldCharType="end"/>
            </w:r>
          </w:p>
        </w:tc>
        <w:tc>
          <w:tcPr>
            <w:tcW w:w="4007" w:type="dxa"/>
          </w:tcPr>
          <w:p w14:paraId="7A955D43" w14:textId="5F8A63F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 species specific data, but asexual/sexual cycles in all dycemids according to furuya 2003</w:t>
            </w:r>
          </w:p>
        </w:tc>
      </w:tr>
      <w:tr w:rsidR="00D349D0" w:rsidRPr="00FE6228" w14:paraId="6765622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03F00FA"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yemmenea abelis</w:t>
            </w:r>
          </w:p>
        </w:tc>
        <w:tc>
          <w:tcPr>
            <w:tcW w:w="1615" w:type="dxa"/>
          </w:tcPr>
          <w:p w14:paraId="2C153D2E" w14:textId="7AC38B2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dicyemmenea abelis</w:t>
            </w:r>
          </w:p>
        </w:tc>
        <w:tc>
          <w:tcPr>
            <w:tcW w:w="1637" w:type="dxa"/>
          </w:tcPr>
          <w:p w14:paraId="21160267" w14:textId="3E40722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7)</w:t>
            </w:r>
            <w:r w:rsidRPr="008C256E">
              <w:rPr>
                <w:rFonts w:ascii="Helvetica Neue" w:eastAsia="Times New Roman" w:hAnsi="Helvetica Neue" w:cs="Calibri"/>
                <w:color w:val="000000"/>
                <w:sz w:val="15"/>
                <w:szCs w:val="15"/>
              </w:rPr>
              <w:fldChar w:fldCharType="end"/>
            </w:r>
          </w:p>
        </w:tc>
        <w:tc>
          <w:tcPr>
            <w:tcW w:w="4007" w:type="dxa"/>
          </w:tcPr>
          <w:p w14:paraId="45D8D6B1" w14:textId="07108DA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 species specific data, but asexual/sexual cycles in all dycemids according to furuya 2003</w:t>
            </w:r>
          </w:p>
        </w:tc>
      </w:tr>
      <w:tr w:rsidR="00D349D0" w:rsidRPr="00FE6228" w14:paraId="66E8B34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7746BBC"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cyemmenea lameerei</w:t>
            </w:r>
          </w:p>
        </w:tc>
        <w:tc>
          <w:tcPr>
            <w:tcW w:w="1615" w:type="dxa"/>
          </w:tcPr>
          <w:p w14:paraId="0855C9CA" w14:textId="34417CA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dicyemmenea lameerei</w:t>
            </w:r>
          </w:p>
        </w:tc>
        <w:tc>
          <w:tcPr>
            <w:tcW w:w="1637" w:type="dxa"/>
          </w:tcPr>
          <w:p w14:paraId="5A37C339" w14:textId="7BE7B27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Dc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kZ1cnV5YTwvQXV0aG9yPjxZZWFyPjIwMDM8L1llYXI+PFJlY051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47)</w:t>
            </w:r>
            <w:r w:rsidRPr="008C256E">
              <w:rPr>
                <w:rFonts w:ascii="Helvetica Neue" w:eastAsia="Times New Roman" w:hAnsi="Helvetica Neue" w:cs="Calibri"/>
                <w:color w:val="000000"/>
                <w:sz w:val="15"/>
                <w:szCs w:val="15"/>
              </w:rPr>
              <w:fldChar w:fldCharType="end"/>
            </w:r>
          </w:p>
        </w:tc>
        <w:tc>
          <w:tcPr>
            <w:tcW w:w="4007" w:type="dxa"/>
          </w:tcPr>
          <w:p w14:paraId="5E2B1097" w14:textId="6466E3A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 species specific data, but asexual/sexual cycles in all dycemids according to furuya 2003</w:t>
            </w:r>
          </w:p>
        </w:tc>
      </w:tr>
      <w:tr w:rsidR="00D349D0" w:rsidRPr="00FE6228" w14:paraId="4F1CC33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8326398"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lsea natashae</w:t>
            </w:r>
          </w:p>
        </w:tc>
        <w:tc>
          <w:tcPr>
            <w:tcW w:w="1615" w:type="dxa"/>
          </w:tcPr>
          <w:p w14:paraId="1023658F" w14:textId="675E8C1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lsea natashae</w:t>
            </w:r>
          </w:p>
        </w:tc>
        <w:tc>
          <w:tcPr>
            <w:tcW w:w="1637" w:type="dxa"/>
          </w:tcPr>
          <w:p w14:paraId="1E55A653" w14:textId="1019DD8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w:t>
            </w:r>
            <w:r w:rsidRPr="008C256E">
              <w:rPr>
                <w:rFonts w:ascii="Helvetica Neue" w:eastAsia="Times New Roman" w:hAnsi="Helvetica Neue" w:cs="Calibri"/>
                <w:color w:val="000000"/>
                <w:sz w:val="15"/>
                <w:szCs w:val="15"/>
              </w:rPr>
              <w:fldChar w:fldCharType="end"/>
            </w:r>
          </w:p>
        </w:tc>
        <w:tc>
          <w:tcPr>
            <w:tcW w:w="4007" w:type="dxa"/>
          </w:tcPr>
          <w:p w14:paraId="38FBE04A" w14:textId="284947D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65EE9F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D7A753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nophilus gyrociliatus</w:t>
            </w:r>
          </w:p>
        </w:tc>
        <w:tc>
          <w:tcPr>
            <w:tcW w:w="1615" w:type="dxa"/>
          </w:tcPr>
          <w:p w14:paraId="7DF097F2" w14:textId="780DF5E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nophilus gyrociliatus</w:t>
            </w:r>
          </w:p>
        </w:tc>
        <w:tc>
          <w:tcPr>
            <w:tcW w:w="1637" w:type="dxa"/>
          </w:tcPr>
          <w:p w14:paraId="17682697" w14:textId="7C8930DA"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2NS02Nyk8L0Rp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lphdHRhcmE8L0F1dGhvcj48WWVhcj4yMDE2PC9ZZWFy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c5LTkzPC9wYWdl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2NS02Nyk8L0Rp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lphdHRhcmE8L0F1dGhvcj48WWVhcj4yMDE2PC9ZZWFy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65-67)</w:t>
            </w:r>
            <w:r w:rsidRPr="008C256E">
              <w:rPr>
                <w:rFonts w:ascii="Helvetica Neue" w:eastAsia="Times New Roman" w:hAnsi="Helvetica Neue" w:cs="Calibri"/>
                <w:color w:val="000000"/>
                <w:sz w:val="15"/>
                <w:szCs w:val="15"/>
              </w:rPr>
              <w:fldChar w:fldCharType="end"/>
            </w:r>
          </w:p>
        </w:tc>
        <w:tc>
          <w:tcPr>
            <w:tcW w:w="4007" w:type="dxa"/>
          </w:tcPr>
          <w:p w14:paraId="1202299C" w14:textId="0E93390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Zattara: paratomy in D. rostratus, parthenogenetic strains recorded by Beauchamp 1910 &amp; Hartmann 1933 (see in Vandini 1965). No records of fission in d. Gyr that I can see.</w:t>
            </w:r>
          </w:p>
        </w:tc>
      </w:tr>
      <w:tr w:rsidR="00D349D0" w:rsidRPr="00FE6228" w14:paraId="6D9FFCF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2438D9E"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iurodrilus westheidei</w:t>
            </w:r>
          </w:p>
        </w:tc>
        <w:tc>
          <w:tcPr>
            <w:tcW w:w="1615" w:type="dxa"/>
          </w:tcPr>
          <w:p w14:paraId="149C9FCC" w14:textId="3FF42EE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iurodrilus westheidei</w:t>
            </w:r>
          </w:p>
        </w:tc>
        <w:tc>
          <w:tcPr>
            <w:tcW w:w="1637" w:type="dxa"/>
          </w:tcPr>
          <w:p w14:paraId="578DC245" w14:textId="482167D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YwPC9SZWNOdW0+PHJlY29yZD48cmVjLW51bWJlcj4xODYwPC9yZWMtbnVtYmVyPjxmb3Jl
aWduLWtleXM+PGtleSBhcHA9IkVOIiBkYi1pZD0iMHZ2NXQwMDAzMjlmNXNlMndhZHh2cjVtYWE5
MGYyZHoycjJzIiB0aW1lc3RhbXA9IjE1ODc2NTU3NjAiIGd1aWQ9ImRiZWQxNmEwLTk5ZjktNDcz
ZC04MzQ1LTM5NTlhZWViMzU1NCI+MTg2MD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TI1PC9SZWNOdW0+PHJlY29yZD48cmVjLW51bWJlcj4yMTI1PC9yZWMtbnVtYmVyPjxmb3Jl
aWduLWtleXM+PGtleSBhcHA9IkVOIiBkYi1pZD0iMHZ2NXQwMDAzMjlmNXNlMndhZHh2cjVtYWE5
MGYyZHoycjJzIiB0aW1lc3RhbXA9IjE2MTcxOTYwMDUiIGd1aWQ9ImY5MGI0NjI2LTIxNDUtNDkz
ZS04MWQxLWNlMTZmNDE0ZTgwZSI+MjEyNT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NDg2PC9SZWNOdW0+PHJlY29yZD48cmVjLW51bWJlcj40ODY8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YwPC9SZWNOdW0+PHJlY29yZD48cmVjLW51bWJlcj4xODYwPC9yZWMtbnVtYmVyPjxmb3Jl
aWduLWtleXM+PGtleSBhcHA9IkVOIiBkYi1pZD0iMHZ2NXQwMDAzMjlmNXNlMndhZHh2cjVtYWE5
MGYyZHoycjJzIiB0aW1lc3RhbXA9IjE1ODc2NTU3NjAiIGd1aWQ9ImRiZWQxNmEwLTk5ZjktNDcz
ZC04MzQ1LTM5NTlhZWViMzU1NCI+MTg2MD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TI1PC9SZWNOdW0+PHJlY29yZD48cmVjLW51bWJlcj4yMTI1PC9yZWMtbnVtYmVyPjxmb3Jl
aWduLWtleXM+PGtleSBhcHA9IkVOIiBkYi1pZD0iMHZ2NXQwMDAzMjlmNXNlMndhZHh2cjVtYWE5
MGYyZHoycjJzIiB0aW1lc3RhbXA9IjE2MTcxOTYwMDUiIGd1aWQ9ImY5MGI0NjI2LTIxNDUtNDkz
ZS04MWQxLWNlMTZmNDE0ZTgwZSI+MjEyNT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NDg2PC9SZWNOdW0+PHJlY29yZD48cmVjLW51bWJlcj40ODY8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ristensen&lt;/Author&gt;&lt;Year&gt;1995&lt;/Year&gt;&lt;RecNum&gt;2448&lt;/RecNum&gt;&lt;DisplayText&gt;(68)&lt;/DisplayText&gt;&lt;record&gt;&lt;rec-number&gt;2448&lt;/rec-number&gt;&lt;foreign-keys&gt;&lt;key app="EN" db-id="0vv5t000329f5se2wadxvr5maa90f2dz2r2s" timestamp="1626448165" guid="245fba91-f2a2-4e0e-a4c2-a444038b9d34"&gt;2448&lt;/key&gt;&lt;/foreign-keys&gt;&lt;ref-type name="Journal Article"&gt;17&lt;/ref-type&gt;&lt;contributors&gt;&lt;authors&gt;&lt;author&gt;Kristensen, Reinhardt Møbjerg&lt;/author&gt;&lt;author&gt;Eibye-Jacobsen, Danny&lt;/author&gt;&lt;/authors&gt;&lt;/contributors&gt;&lt;titles&gt;&lt;title&gt;Ultrastructure of spermiogenesis and spermatozoa in Diurodrilus subterraneus (Polychaeta, Diurodrilidae)&lt;/title&gt;&lt;secondary-title&gt;Zoomorphology&lt;/secondary-title&gt;&lt;/titles&gt;&lt;periodical&gt;&lt;full-title&gt;ZOOMORPHOLOGY&lt;/full-title&gt;&lt;/periodical&gt;&lt;pages&gt;117-132&lt;/pages&gt;&lt;volume&gt;115&lt;/volume&gt;&lt;number&gt;2&lt;/number&gt;&lt;dates&gt;&lt;year&gt;1995&lt;/year&gt;&lt;/dates&gt;&lt;isbn&gt;1432-234X&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68)</w:t>
            </w:r>
            <w:r>
              <w:rPr>
                <w:rFonts w:ascii="Helvetica Neue" w:eastAsia="Times New Roman" w:hAnsi="Helvetica Neue" w:cs="Calibri"/>
                <w:color w:val="000000"/>
                <w:sz w:val="15"/>
                <w:szCs w:val="15"/>
              </w:rPr>
              <w:fldChar w:fldCharType="end"/>
            </w:r>
          </w:p>
        </w:tc>
        <w:tc>
          <w:tcPr>
            <w:tcW w:w="4007" w:type="dxa"/>
          </w:tcPr>
          <w:p w14:paraId="57AB0DD4" w14:textId="119D388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rchitomy present in other dorvellids. BUT not sure whether diurodrilus is even an annelid? Kristensen 1995 describe sperm, but sex not definitively shown. Weird parasite things</w:t>
            </w:r>
          </w:p>
        </w:tc>
      </w:tr>
      <w:tr w:rsidR="00D349D0" w:rsidRPr="00FE6228" w14:paraId="308014B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DB984BA" w14:textId="777777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ucellieria chodatii</w:t>
            </w:r>
          </w:p>
        </w:tc>
        <w:tc>
          <w:tcPr>
            <w:tcW w:w="1615" w:type="dxa"/>
          </w:tcPr>
          <w:p w14:paraId="41258F23" w14:textId="4319B3F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ucellieria chodatii</w:t>
            </w:r>
          </w:p>
        </w:tc>
        <w:tc>
          <w:tcPr>
            <w:tcW w:w="1637" w:type="dxa"/>
          </w:tcPr>
          <w:p w14:paraId="095D0B48" w14:textId="0CCCD2A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Hesse&lt;/Author&gt;&lt;Year&gt;1989&lt;/Year&gt;&lt;RecNum&gt;2147&lt;/RecNum&gt;&lt;DisplayText&gt;(69)&lt;/DisplayText&gt;&lt;record&gt;&lt;rec-number&gt;2147&lt;/rec-number&gt;&lt;foreign-keys&gt;&lt;key app="EN" db-id="0vv5t000329f5se2wadxvr5maa90f2dz2r2s" timestamp="1617287073" guid="f26f2b0f-a3fd-494d-aa4c-a858d2fada74"&gt;2147&lt;/key&gt;&lt;/foreign-keys&gt;&lt;ref-type name="Journal Article"&gt;17&lt;/ref-type&gt;&lt;contributors&gt;&lt;authors&gt;&lt;author&gt;Hesse, Michael&lt;/author&gt;&lt;author&gt;Kusel-Fetzmann, Elsa&lt;/author&gt;&lt;author&gt;Carniel, Karl&lt;/author&gt;&lt;/authors&gt;&lt;/contributors&gt;&lt;titles&gt;&lt;title&gt;Life cycle and ultrastructure ofDucellieria chodati (Oomycetes)&lt;/title&gt;&lt;secondary-title&gt;Plant Systematics and Evolution&lt;/secondary-title&gt;&lt;/titles&gt;&lt;periodical&gt;&lt;full-title&gt;Plant Systematics and Evolution&lt;/full-title&gt;&lt;/periodical&gt;&lt;pages&gt;1-15&lt;/pages&gt;&lt;volume&gt;165&lt;/volume&gt;&lt;number&gt;1&lt;/number&gt;&lt;dates&gt;&lt;year&gt;1989&lt;/year&gt;&lt;pub-dates&gt;&lt;date&gt;1989/03/01&lt;/date&gt;&lt;/pub-dates&gt;&lt;/dates&gt;&lt;isbn&gt;1615-6110&lt;/isbn&gt;&lt;urls&gt;&lt;related-urls&gt;&lt;url&gt;https://doi.org/10.1007/BF00936030&lt;/url&gt;&lt;/related-urls&gt;&lt;/urls&gt;&lt;electronic-resource-num&gt;10.1007/BF0093603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69)</w:t>
            </w:r>
            <w:r w:rsidRPr="008C256E">
              <w:rPr>
                <w:rFonts w:ascii="Helvetica Neue" w:eastAsia="Times New Roman" w:hAnsi="Helvetica Neue" w:cs="Calibri"/>
                <w:color w:val="000000"/>
                <w:sz w:val="15"/>
                <w:szCs w:val="15"/>
              </w:rPr>
              <w:fldChar w:fldCharType="end"/>
            </w:r>
          </w:p>
        </w:tc>
        <w:tc>
          <w:tcPr>
            <w:tcW w:w="4007" w:type="dxa"/>
          </w:tcPr>
          <w:p w14:paraId="58F11B10" w14:textId="7462B23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ee Hesse 1989: infer sex, as multiple zoospores infect a single pollen grain then can produce a resting spore ‘probably by a sexual process’(as in other oomycetes). Always seems to be a single cell released by aggregates (which grows to sporangium which releases aggregates).</w:t>
            </w:r>
            <w:r>
              <w:rPr>
                <w:rStyle w:val="apple-converted-space"/>
                <w:rFonts w:ascii="Helvetica Neue" w:hAnsi="Helvetica Neue"/>
                <w:color w:val="000000"/>
                <w:sz w:val="15"/>
                <w:szCs w:val="15"/>
              </w:rPr>
              <w:t> </w:t>
            </w:r>
          </w:p>
        </w:tc>
      </w:tr>
      <w:tr w:rsidR="00D349D0" w:rsidRPr="00FE6228" w14:paraId="3EF3C52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CA83F59" w14:textId="3F8E98A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Durvillaea antarctica</w:t>
            </w:r>
          </w:p>
        </w:tc>
        <w:tc>
          <w:tcPr>
            <w:tcW w:w="1615" w:type="dxa"/>
          </w:tcPr>
          <w:p w14:paraId="1D930503" w14:textId="0F474F9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Durvillaea antarctica</w:t>
            </w:r>
          </w:p>
        </w:tc>
        <w:tc>
          <w:tcPr>
            <w:tcW w:w="1637" w:type="dxa"/>
          </w:tcPr>
          <w:p w14:paraId="320E8601" w14:textId="7B833716"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Coelho&lt;/Author&gt;&lt;Year&gt;2020&lt;/Year&gt;&lt;RecNum&gt;2142&lt;/RecNum&gt;&lt;DisplayText&gt;(10, 70)&lt;/DisplayText&gt;&lt;record&gt;&lt;rec-number&gt;2142&lt;/rec-number&gt;&lt;foreign-keys&gt;&lt;key app="EN" db-id="0vv5t000329f5se2wadxvr5maa90f2dz2r2s" timestamp="1617285582" guid="0ae1e9f1-181f-48ca-ba64-11517f29b3b4"&gt;2142&lt;/key&gt;&lt;/foreign-keys&gt;&lt;ref-type name="Journal Article"&gt;17&lt;/ref-type&gt;&lt;contributors&gt;&lt;authors&gt;&lt;author&gt;Coelho, Susana M.&lt;/author&gt;&lt;author&gt;Peters, Akira F.&lt;/author&gt;&lt;author&gt;Müller, Dieter&lt;/author&gt;&lt;author&gt;Cock, J. Mark&lt;/author&gt;&lt;/authors&gt;&lt;/contributors&gt;&lt;titles&gt;&lt;title&gt;Ectocarpus: an evo-devo model for the brown algae&lt;/title&gt;&lt;secondary-title&gt;EvoDevo&lt;/secondary-title&gt;&lt;/titles&gt;&lt;periodical&gt;&lt;full-title&gt;Evodevo&lt;/full-title&gt;&lt;/periodical&gt;&lt;pages&gt;19&lt;/pages&gt;&lt;volume&gt;11&lt;/volume&gt;&lt;number&gt;1&lt;/number&gt;&lt;dates&gt;&lt;year&gt;2020&lt;/year&gt;&lt;pub-dates&gt;&lt;date&gt;2020/08/31&lt;/date&gt;&lt;/pub-dates&gt;&lt;/dates&gt;&lt;isbn&gt;2041-9139&lt;/isbn&gt;&lt;urls&gt;&lt;related-urls&gt;&lt;url&gt;https://doi.org/10.1186/s13227-020-00164-9&lt;/url&gt;&lt;/related-urls&gt;&lt;/urls&gt;&lt;electronic-resource-num&gt;10.1186/s13227-020-00164-9&lt;/electronic-resource-num&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 70)</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ier&lt;/Author&gt;&lt;Year&gt;1997&lt;/Year&gt;&lt;RecNum&gt;2449&lt;/RecNum&gt;&lt;DisplayText&gt;(71)&lt;/DisplayText&gt;&lt;record&gt;&lt;rec-number&gt;2449&lt;/rec-number&gt;&lt;foreign-keys&gt;&lt;key app="EN" db-id="0vv5t000329f5se2wadxvr5maa90f2dz2r2s" timestamp="1626448266" guid="4999b057-c559-40d7-b2c1-17b857d9c035"&gt;2449&lt;/key&gt;&lt;/foreign-keys&gt;&lt;ref-type name="Journal Article"&gt;17&lt;/ref-type&gt;&lt;contributors&gt;&lt;authors&gt;&lt;author&gt;Maier, Ingo&lt;/author&gt;&lt;/authors&gt;&lt;/contributors&gt;&lt;titles&gt;&lt;title&gt;The fine structure of the male gamete of Ectocarpus siliculosus (Ectocarpales, Phaeophyceae). I. General structure of the cell&lt;/title&gt;&lt;secondary-title&gt;European Journal of Phycology&lt;/secondary-title&gt;&lt;/titles&gt;&lt;periodical&gt;&lt;full-title&gt;European Journal of Phycology&lt;/full-title&gt;&lt;/periodical&gt;&lt;pages&gt;241-253&lt;/pages&gt;&lt;volume&gt;32&lt;/volume&gt;&lt;number&gt;3&lt;/number&gt;&lt;dates&gt;&lt;year&gt;1997&lt;/year&gt;&lt;pub-dates&gt;&lt;date&gt;1997/08/18&lt;/date&gt;&lt;/pub-dates&gt;&lt;/dates&gt;&lt;publisher&gt;Taylor &amp;amp; Francis&lt;/publisher&gt;&lt;isbn&gt;0967-0262&lt;/isbn&gt;&lt;urls&gt;&lt;related-urls&gt;&lt;url&gt;https://doi.org/10.1080/09670269710001737169&lt;/url&gt;&lt;/related-urls&gt;&lt;/urls&gt;&lt;electronic-resource-num&gt;10.1080/09670269710001737169&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71)</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raser&lt;/Author&gt;&lt;Year&gt;2020&lt;/Year&gt;&lt;RecNum&gt;2450&lt;/RecNum&gt;&lt;DisplayText&gt;(72)&lt;/DisplayText&gt;&lt;record&gt;&lt;rec-number&gt;2450&lt;/rec-number&gt;&lt;foreign-keys&gt;&lt;key app="EN" db-id="0vv5t000329f5se2wadxvr5maa90f2dz2r2s" timestamp="1626448369" guid="e9861d20-358c-490e-b33c-c864d733ecc3"&gt;2450&lt;/key&gt;&lt;/foreign-keys&gt;&lt;ref-type name="Journal Article"&gt;17&lt;/ref-type&gt;&lt;contributors&gt;&lt;authors&gt;&lt;author&gt;Fraser, Ceridwen I&lt;/author&gt;&lt;author&gt;Velásquez, Marcel&lt;/author&gt;&lt;author&gt;Nelson, Wendy A&lt;/author&gt;&lt;author&gt;Macaya, Erasmo C&lt;/author&gt;&lt;author&gt;Hay, Cameron H&lt;/author&gt;&lt;/authors&gt;&lt;/contributors&gt;&lt;titles&gt;&lt;title&gt;The Biogeographic Importance of Buoyancy in Macroalgae: A Case Study of the Southern Bull‐Kelp Genus Durvillaea (Phaeophyceae), Including Descriptions of Two New Species1&lt;/title&gt;&lt;secondary-title&gt;Journal of phycology&lt;/secondary-title&gt;&lt;/titles&gt;&lt;periodical&gt;&lt;full-title&gt;Journal of Phycology&lt;/full-title&gt;&lt;abbr-1&gt;J Phycol&lt;/abbr-1&gt;&lt;/periodical&gt;&lt;pages&gt;23-36&lt;/pages&gt;&lt;volume&gt;56&lt;/volume&gt;&lt;number&gt;1&lt;/number&gt;&lt;dates&gt;&lt;year&gt;2020&lt;/year&gt;&lt;/dates&gt;&lt;isbn&gt;0022-3646&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72)</w:t>
            </w:r>
            <w:r>
              <w:rPr>
                <w:rFonts w:ascii="Helvetica Neue" w:eastAsia="Times New Roman" w:hAnsi="Helvetica Neue" w:cs="Calibri"/>
                <w:color w:val="000000"/>
                <w:sz w:val="15"/>
                <w:szCs w:val="15"/>
              </w:rPr>
              <w:fldChar w:fldCharType="end"/>
            </w:r>
          </w:p>
        </w:tc>
        <w:tc>
          <w:tcPr>
            <w:tcW w:w="4007" w:type="dxa"/>
          </w:tcPr>
          <w:p w14:paraId="2C34091A" w14:textId="2FDD3AC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outhern bull kelp— appears to have direct development, only short haploid phase. Velasquez 2019. Maier 1997 discuss parthenogenesis in related species</w:t>
            </w:r>
          </w:p>
        </w:tc>
      </w:tr>
      <w:tr w:rsidR="00D349D0" w:rsidRPr="00FE6228" w14:paraId="216D56C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8DEA8E2" w14:textId="3617B442"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ctocarpus siliculosus</w:t>
            </w:r>
          </w:p>
        </w:tc>
        <w:tc>
          <w:tcPr>
            <w:tcW w:w="1615" w:type="dxa"/>
          </w:tcPr>
          <w:p w14:paraId="01019F6D" w14:textId="56D4AE0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ctocarpus siliculosus</w:t>
            </w:r>
          </w:p>
        </w:tc>
        <w:tc>
          <w:tcPr>
            <w:tcW w:w="1637" w:type="dxa"/>
          </w:tcPr>
          <w:p w14:paraId="5B0C2A9E" w14:textId="3C684FC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3My03NSk8L0Rpc3BsYXlUZXh0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3My03NSk8L0Rpc3BsYXlUZXh0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73-75)</w:t>
            </w:r>
            <w:r w:rsidRPr="008C256E">
              <w:rPr>
                <w:rFonts w:ascii="Helvetica Neue" w:eastAsia="Times New Roman" w:hAnsi="Helvetica Neue" w:cs="Calibri"/>
                <w:color w:val="000000"/>
                <w:sz w:val="15"/>
                <w:szCs w:val="15"/>
              </w:rPr>
              <w:fldChar w:fldCharType="end"/>
            </w:r>
          </w:p>
        </w:tc>
        <w:tc>
          <w:tcPr>
            <w:tcW w:w="4007" w:type="dxa"/>
          </w:tcPr>
          <w:p w14:paraId="364DCA5A" w14:textId="5070B46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Diffuse: most cells capable of cell division. Lee textbook. Can't see fragmentation? Mueller &amp; Falk 1973: describe gametes. Isomorphous gametes, females drop and males swim. Charrier: parthenogenesis, mitospores as clonal reproduction. Searles 1980: sporophyte may reproduce asexually to produce unlimited sporophytes</w:t>
            </w:r>
          </w:p>
        </w:tc>
      </w:tr>
      <w:tr w:rsidR="00D349D0" w:rsidRPr="00FE6228" w14:paraId="59C7A54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AA6A784" w14:textId="13AD26C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lachista fucicola</w:t>
            </w:r>
          </w:p>
        </w:tc>
        <w:tc>
          <w:tcPr>
            <w:tcW w:w="1615" w:type="dxa"/>
          </w:tcPr>
          <w:p w14:paraId="66757EFE" w14:textId="6675D30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lachista fucicola</w:t>
            </w:r>
          </w:p>
        </w:tc>
        <w:tc>
          <w:tcPr>
            <w:tcW w:w="1637" w:type="dxa"/>
          </w:tcPr>
          <w:p w14:paraId="30C5FCE7" w14:textId="27E9C82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zY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lNraW5uZXI8L0F1dGhvcj48WWVhcj4xOTgzPC9ZZWFyPjxSZWNO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NzYpPC9EaXNwbGF5VGV4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76)</w:t>
            </w:r>
            <w:r w:rsidRPr="008C256E">
              <w:rPr>
                <w:rFonts w:ascii="Helvetica Neue" w:eastAsia="Times New Roman" w:hAnsi="Helvetica Neue" w:cs="Calibri"/>
                <w:color w:val="000000"/>
                <w:sz w:val="15"/>
                <w:szCs w:val="15"/>
              </w:rPr>
              <w:fldChar w:fldCharType="end"/>
            </w:r>
          </w:p>
        </w:tc>
        <w:tc>
          <w:tcPr>
            <w:tcW w:w="4007" w:type="dxa"/>
          </w:tcPr>
          <w:p w14:paraId="4495C2D8" w14:textId="69AD3FC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kinner 1983: van den Hoek describes E. Stellaris without sexual generation, Kylin showed direct life history, Koeman showed sexuality in fucicola. Skinner also describes stolon</w:t>
            </w:r>
          </w:p>
        </w:tc>
      </w:tr>
      <w:tr w:rsidR="00D349D0" w:rsidRPr="00FE6228" w14:paraId="2C5F719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B1DA6DB" w14:textId="4702C0D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ntersostomula graffi</w:t>
            </w:r>
          </w:p>
        </w:tc>
        <w:tc>
          <w:tcPr>
            <w:tcW w:w="1615" w:type="dxa"/>
          </w:tcPr>
          <w:p w14:paraId="1B9713A0" w14:textId="75F02AB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entersostomula graffi</w:t>
            </w:r>
          </w:p>
        </w:tc>
        <w:tc>
          <w:tcPr>
            <w:tcW w:w="1637" w:type="dxa"/>
          </w:tcPr>
          <w:p w14:paraId="7FE78E49" w14:textId="5B52AF8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Jones Jr&lt;/Author&gt;&lt;Year&gt;1941&lt;/Year&gt;&lt;RecNum&gt;2455&lt;/RecNum&gt;&lt;DisplayText&gt;(77)&lt;/DisplayText&gt;&lt;record&gt;&lt;rec-number&gt;2455&lt;/rec-number&gt;&lt;foreign-keys&gt;&lt;key app="EN" db-id="0vv5t000329f5se2wadxvr5maa90f2dz2r2s" timestamp="1626451218" guid="68ba3695-1eaa-46a3-96e5-81883b0fe410"&gt;2455&lt;/key&gt;&lt;/foreign-keys&gt;&lt;ref-type name="Journal Article"&gt;17&lt;/ref-type&gt;&lt;contributors&gt;&lt;authors&gt;&lt;author&gt;Jones Jr, E Ruffin&lt;/author&gt;&lt;/authors&gt;&lt;/contributors&gt;&lt;titles&gt;&lt;title&gt;The morphology of Enterostomula graffi (= Monoophorum graffi Beauchamp)&lt;/title&gt;&lt;secondary-title&gt;Journal of Morphology&lt;/secondary-title&gt;&lt;/titles&gt;&lt;periodical&gt;&lt;full-title&gt;Journal of Morphology&lt;/full-title&gt;&lt;/periodical&gt;&lt;pages&gt;215-230&lt;/pages&gt;&lt;volume&gt;68&lt;/volume&gt;&lt;number&gt;2&lt;/number&gt;&lt;dates&gt;&lt;year&gt;1941&lt;/year&gt;&lt;/dates&gt;&lt;isbn&gt;0362-2525&lt;/isbn&gt;&lt;urls&gt;&lt;/urls&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77)</w:t>
            </w:r>
            <w:r>
              <w:rPr>
                <w:rFonts w:ascii="Helvetica Neue" w:hAnsi="Helvetica Neue"/>
                <w:color w:val="000000"/>
                <w:sz w:val="15"/>
                <w:szCs w:val="15"/>
              </w:rPr>
              <w:fldChar w:fldCharType="end"/>
            </w:r>
          </w:p>
        </w:tc>
        <w:tc>
          <w:tcPr>
            <w:tcW w:w="4007" w:type="dxa"/>
          </w:tcPr>
          <w:p w14:paraId="0DD8A277" w14:textId="4D1A6D9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Jones 1941 describes sexual organs, does not mention asexual reproduction anywhere</w:t>
            </w:r>
          </w:p>
        </w:tc>
      </w:tr>
      <w:tr w:rsidR="00D349D0" w:rsidRPr="00FE6228" w14:paraId="07E3DAD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494681E" w14:textId="5A9985F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scherichia coli</w:t>
            </w:r>
          </w:p>
        </w:tc>
        <w:tc>
          <w:tcPr>
            <w:tcW w:w="1615" w:type="dxa"/>
          </w:tcPr>
          <w:p w14:paraId="2C6B39B1" w14:textId="08ED9A0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scherichia coli</w:t>
            </w:r>
          </w:p>
        </w:tc>
        <w:tc>
          <w:tcPr>
            <w:tcW w:w="1637" w:type="dxa"/>
          </w:tcPr>
          <w:p w14:paraId="52788074" w14:textId="432BAA9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oreira&lt;/Author&gt;&lt;Year&gt;2006&lt;/Year&gt;&lt;RecNum&gt;2176&lt;/RecNum&gt;&lt;DisplayText&gt;(78)&lt;/DisplayText&gt;&lt;record&gt;&lt;rec-number&gt;2176&lt;/rec-number&gt;&lt;foreign-keys&gt;&lt;key app="EN" db-id="0vv5t000329f5se2wadxvr5maa90f2dz2r2s" timestamp="1617369345" guid="c1b4795c-f87f-43ce-9aed-2a035361ed94"&gt;2176&lt;/key&gt;&lt;/foreign-keys&gt;&lt;ref-type name="Journal Article"&gt;17&lt;/ref-type&gt;&lt;contributors&gt;&lt;authors&gt;&lt;author&gt;Moreira, Cristiano G.&lt;/author&gt;&lt;author&gt;Palmer, Kelli&lt;/author&gt;&lt;author&gt;Whiteley, Marvin&lt;/author&gt;&lt;author&gt;Sircili, Marcelo P.&lt;/author&gt;&lt;author&gt;Trabulsi, Luiz R.&lt;/author&gt;&lt;author&gt;Castro, Antonio F. P.&lt;/author&gt;&lt;author&gt;Sperandio, Vanessa&lt;/author&gt;&lt;/authors&gt;&lt;/contributors&gt;&lt;titles&gt;&lt;title&gt;Bundle-Forming Pili and EspA Are Involved in Biofilm Formation by Enteropathogenic &amp;lt;em&amp;gt;Escherichia coli&amp;lt;/em&amp;gt;&lt;/title&gt;&lt;secondary-title&gt;Journal of Bacteriology&lt;/secondary-title&gt;&lt;/titles&gt;&lt;periodical&gt;&lt;full-title&gt;Journal of Bacteriology&lt;/full-title&gt;&lt;/periodical&gt;&lt;pages&gt;3952-3961&lt;/pages&gt;&lt;volume&gt;188&lt;/volume&gt;&lt;number&gt;11&lt;/number&gt;&lt;dates&gt;&lt;year&gt;2006&lt;/year&gt;&lt;/dates&gt;&lt;urls&gt;&lt;related-urls&gt;&lt;url&gt;https://jb.asm.org/content/jb/188/11/3952.full.pdf&lt;/url&gt;&lt;/related-urls&gt;&lt;/urls&gt;&lt;electronic-resource-num&gt;10.1128/jb.00177-06&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78)</w:t>
            </w:r>
            <w:r w:rsidRPr="008C256E">
              <w:rPr>
                <w:rFonts w:ascii="Helvetica Neue" w:eastAsia="Times New Roman" w:hAnsi="Helvetica Neue" w:cs="Calibri"/>
                <w:color w:val="000000"/>
                <w:sz w:val="15"/>
                <w:szCs w:val="15"/>
              </w:rPr>
              <w:fldChar w:fldCharType="end"/>
            </w:r>
          </w:p>
        </w:tc>
        <w:tc>
          <w:tcPr>
            <w:tcW w:w="4007" w:type="dxa"/>
          </w:tcPr>
          <w:p w14:paraId="2890F945" w14:textId="09DE81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uiting body formation</w:t>
            </w:r>
          </w:p>
        </w:tc>
      </w:tr>
      <w:tr w:rsidR="00D349D0" w:rsidRPr="00FE6228" w14:paraId="3695BDF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B4E39E0" w14:textId="15E57E71"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udorina cylindrica</w:t>
            </w:r>
          </w:p>
        </w:tc>
        <w:tc>
          <w:tcPr>
            <w:tcW w:w="1615" w:type="dxa"/>
          </w:tcPr>
          <w:p w14:paraId="130F17D3" w14:textId="6A068AD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udorina cylindrica</w:t>
            </w:r>
          </w:p>
        </w:tc>
        <w:tc>
          <w:tcPr>
            <w:tcW w:w="1637" w:type="dxa"/>
          </w:tcPr>
          <w:p w14:paraId="2B5C8337" w14:textId="1F3F427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4511BE23" w14:textId="58E4F1B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136E5A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9A58346" w14:textId="7C5A9262"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udorina elegans</w:t>
            </w:r>
          </w:p>
        </w:tc>
        <w:tc>
          <w:tcPr>
            <w:tcW w:w="1615" w:type="dxa"/>
          </w:tcPr>
          <w:p w14:paraId="4DA9E667" w14:textId="47791D8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udorina elegans</w:t>
            </w:r>
          </w:p>
        </w:tc>
        <w:tc>
          <w:tcPr>
            <w:tcW w:w="1637" w:type="dxa"/>
          </w:tcPr>
          <w:p w14:paraId="27CA8946" w14:textId="1B586B8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09F8CC52" w14:textId="1722A96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59D6950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215424A" w14:textId="7F6B61F5"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udorina minodii</w:t>
            </w:r>
          </w:p>
        </w:tc>
        <w:tc>
          <w:tcPr>
            <w:tcW w:w="1615" w:type="dxa"/>
          </w:tcPr>
          <w:p w14:paraId="549CC5B5" w14:textId="609EBD1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udorina minodii</w:t>
            </w:r>
          </w:p>
        </w:tc>
        <w:tc>
          <w:tcPr>
            <w:tcW w:w="1637" w:type="dxa"/>
          </w:tcPr>
          <w:p w14:paraId="640E271A" w14:textId="1AAEF47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1D598CC5" w14:textId="200111A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8D40AA6"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1820C674" w14:textId="0F28FC5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Eudorina unicocca</w:t>
            </w:r>
          </w:p>
        </w:tc>
        <w:tc>
          <w:tcPr>
            <w:tcW w:w="1615" w:type="dxa"/>
          </w:tcPr>
          <w:p w14:paraId="3C6A027E" w14:textId="799399A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Eudorina unicocca</w:t>
            </w:r>
          </w:p>
        </w:tc>
        <w:tc>
          <w:tcPr>
            <w:tcW w:w="1637" w:type="dxa"/>
          </w:tcPr>
          <w:p w14:paraId="08D33429" w14:textId="26A0710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49EE7803" w14:textId="0DFEF39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5646A39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9A93628" w14:textId="7AF23D3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Farlowia mollis</w:t>
            </w:r>
          </w:p>
        </w:tc>
        <w:tc>
          <w:tcPr>
            <w:tcW w:w="1615" w:type="dxa"/>
          </w:tcPr>
          <w:p w14:paraId="7B8F6AAE" w14:textId="2D5952C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Farlowia mollis</w:t>
            </w:r>
          </w:p>
        </w:tc>
        <w:tc>
          <w:tcPr>
            <w:tcW w:w="1637" w:type="dxa"/>
          </w:tcPr>
          <w:p w14:paraId="6252B02B" w14:textId="28B588C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3OS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lNtaXRoPC9BdXRob3I+PFllYXI+MTk0NDwvWWVhcj48UmVjTnVtPjIzMzI8L1JlY051bT48cmVj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3OS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lNtaXRoPC9BdXRob3I+PFllYXI+MTk0NDwvWWVhcj48UmVjTnVtPjIzMzI8L1JlY051bT48cmVj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79)</w:t>
            </w:r>
            <w:r w:rsidRPr="008C256E">
              <w:rPr>
                <w:rFonts w:ascii="Helvetica Neue" w:eastAsia="Times New Roman" w:hAnsi="Helvetica Neue" w:cs="Calibri"/>
                <w:color w:val="000000"/>
                <w:sz w:val="15"/>
                <w:szCs w:val="15"/>
              </w:rPr>
              <w:fldChar w:fldCharType="end"/>
            </w:r>
          </w:p>
        </w:tc>
        <w:tc>
          <w:tcPr>
            <w:tcW w:w="4007" w:type="dxa"/>
          </w:tcPr>
          <w:p w14:paraId="47FC805C" w14:textId="2984AFA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74B8D60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EFDC179" w14:textId="23A9560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Fischerella</w:t>
            </w:r>
          </w:p>
        </w:tc>
        <w:tc>
          <w:tcPr>
            <w:tcW w:w="1615" w:type="dxa"/>
          </w:tcPr>
          <w:p w14:paraId="17F429F5" w14:textId="70F805B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Fischerella</w:t>
            </w:r>
          </w:p>
        </w:tc>
        <w:tc>
          <w:tcPr>
            <w:tcW w:w="1637" w:type="dxa"/>
          </w:tcPr>
          <w:p w14:paraId="5E8EDEFC" w14:textId="5F31F33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0CFA5E2B" w14:textId="1A4B719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V</w:t>
            </w:r>
          </w:p>
        </w:tc>
      </w:tr>
      <w:tr w:rsidR="00D349D0" w:rsidRPr="00FE6228" w14:paraId="09B39DE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1F748D1" w14:textId="45AC21A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Fucus vesiculosus</w:t>
            </w:r>
          </w:p>
        </w:tc>
        <w:tc>
          <w:tcPr>
            <w:tcW w:w="1615" w:type="dxa"/>
          </w:tcPr>
          <w:p w14:paraId="36B17363" w14:textId="6CED0A5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Fucus vesiculosus</w:t>
            </w:r>
          </w:p>
        </w:tc>
        <w:tc>
          <w:tcPr>
            <w:tcW w:w="1637" w:type="dxa"/>
          </w:tcPr>
          <w:p w14:paraId="5B3DAEDC" w14:textId="6ABCFE5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UYXRhcmVua292PC9BdXRob3I+PFllYXI+MjAwNTwvWWVh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Q29sbGFkby1WaWRlczwvQXV0aG9yPjxZZWFyPjIwMDE8L1llYXI+PFJlY051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UYXRhcmVua292PC9BdXRob3I+PFllYXI+MjAwNTwvWWVh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80)</w:t>
            </w:r>
            <w:r w:rsidRPr="008C256E">
              <w:rPr>
                <w:rFonts w:ascii="Helvetica Neue" w:eastAsia="Times New Roman" w:hAnsi="Helvetica Neue" w:cs="Calibri"/>
                <w:color w:val="000000"/>
                <w:sz w:val="15"/>
                <w:szCs w:val="15"/>
              </w:rPr>
              <w:fldChar w:fldCharType="end"/>
            </w:r>
          </w:p>
        </w:tc>
        <w:tc>
          <w:tcPr>
            <w:tcW w:w="4007" w:type="dxa"/>
          </w:tcPr>
          <w:p w14:paraId="50A46160" w14:textId="4CECB40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Tatarenkov discusses asexual morph. Overton shows that parthenogenesis can be induced, but it requires specific lab techniques to mimic fertilisation (so unlikely in nature?). But Nagasato 2000 show parthenogenic development in another fucus species</w:t>
            </w:r>
          </w:p>
        </w:tc>
      </w:tr>
      <w:tr w:rsidR="00D349D0" w:rsidRPr="00FE6228" w14:paraId="41944E5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ABCE3A2" w14:textId="274E219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Fuirena ciliaris</w:t>
            </w:r>
          </w:p>
        </w:tc>
        <w:tc>
          <w:tcPr>
            <w:tcW w:w="1615" w:type="dxa"/>
          </w:tcPr>
          <w:p w14:paraId="4B759358" w14:textId="5B56D61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Fuirena ciliaris</w:t>
            </w:r>
          </w:p>
        </w:tc>
        <w:tc>
          <w:tcPr>
            <w:tcW w:w="1637" w:type="dxa"/>
          </w:tcPr>
          <w:p w14:paraId="460C1D45" w14:textId="7D25AA5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81)&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Rodrigues&lt;/Author&gt;&lt;Year&gt;2009&lt;/Year&gt;&lt;RecNum&gt;2337&lt;/RecNum&gt;&lt;record&gt;&lt;rec-number&gt;2337&lt;/rec-number&gt;&lt;foreign-keys&gt;&lt;key app="EN" db-id="0vv5t000329f5se2wadxvr5maa90f2dz2r2s" timestamp="1618392816" guid="cf3e5ba3-5a30-4807-8861-0fde5e1e40b7"&gt;2337&lt;/key&gt;&lt;/foreign-keys&gt;&lt;ref-type name="Journal Article"&gt;17&lt;/ref-type&gt;&lt;contributors&gt;&lt;authors&gt;&lt;author&gt;Rodrigues, A. C.&lt;/author&gt;&lt;author&gt;Estelita, M. E. M.&lt;/author&gt;&lt;/authors&gt;&lt;/contributors&gt;&lt;titles&gt;&lt;title&gt;Morphoanatomy of the stem in Cyperaceae&lt;/title&gt;&lt;secondary-title&gt;ACTA BOTANICA BRASILICA&lt;/secondary-title&gt;&lt;/titles&gt;&lt;periodical&gt;&lt;full-title&gt;ACTA BOTANICA BRASILICA&lt;/full-title&gt;&lt;/periodical&gt;&lt;pages&gt;889-901&lt;/pages&gt;&lt;volume&gt;23&lt;/volume&gt;&lt;number&gt;3&lt;/number&gt;&lt;dates&gt;&lt;year&gt;2009&lt;/year&gt;&lt;pub-dates&gt;&lt;date&gt;JUL-SEP&lt;/date&gt;&lt;/pub-dates&gt;&lt;/dates&gt;&lt;isbn&gt;0102-3306&amp;#xD;1677-941X&lt;/isbn&gt;&lt;accession-num&gt;WOS:000270489400030&lt;/accession-num&gt;&lt;urls&gt;&lt;/urls&gt;&lt;electronic-resource-num&gt;10.1590/S0102-3306200900030003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81)</w:t>
            </w:r>
            <w:r w:rsidRPr="008C256E">
              <w:rPr>
                <w:rFonts w:ascii="Helvetica Neue" w:eastAsia="Times New Roman" w:hAnsi="Helvetica Neue" w:cs="Calibri"/>
                <w:color w:val="000000"/>
                <w:sz w:val="15"/>
                <w:szCs w:val="15"/>
              </w:rPr>
              <w:fldChar w:fldCharType="end"/>
            </w:r>
          </w:p>
        </w:tc>
        <w:tc>
          <w:tcPr>
            <w:tcW w:w="4007" w:type="dxa"/>
          </w:tcPr>
          <w:p w14:paraId="78A27A78" w14:textId="0D75514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Rodrigues 2009: images of rhizome spreading</w:t>
            </w:r>
            <w:r>
              <w:rPr>
                <w:rStyle w:val="apple-converted-space"/>
                <w:rFonts w:ascii="Helvetica Neue" w:hAnsi="Helvetica Neue"/>
                <w:color w:val="000000"/>
                <w:sz w:val="15"/>
                <w:szCs w:val="15"/>
              </w:rPr>
              <w:t> </w:t>
            </w:r>
          </w:p>
        </w:tc>
      </w:tr>
      <w:tr w:rsidR="00D349D0" w:rsidRPr="00FE6228" w14:paraId="78261F4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18F71AB" w14:textId="01B16D3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Funaria hygrometrica</w:t>
            </w:r>
          </w:p>
        </w:tc>
        <w:tc>
          <w:tcPr>
            <w:tcW w:w="1615" w:type="dxa"/>
          </w:tcPr>
          <w:p w14:paraId="2708A130" w14:textId="663AF32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Funaria hygrometrica</w:t>
            </w:r>
          </w:p>
        </w:tc>
        <w:tc>
          <w:tcPr>
            <w:tcW w:w="1637" w:type="dxa"/>
          </w:tcPr>
          <w:p w14:paraId="7A25EE3D" w14:textId="7E15DC66"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gyLTg0KTwvRGlzcGxheVRleHQ+PHJl
Y29yZD48cmVjLW51bWJlcj4xODYwPC9yZWMtbnVtYmVyPjxmb3JlaWduLWtleXM+PGtleSBhcHA9
IkVOIiBkYi1pZD0iMHZ2NXQwMDAzMjlmNXNlMndhZHh2cjVtYWE5MGYyZHoycjJzIiB0aW1lc3Rh
bXA9IjE1ODc2NTU3NjAiIGd1aWQ9ImRiZWQxNmEwLTk5ZjktNDczZC04MzQ1LTM5NTlhZWViMzU1
NCI+MTg2MD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Wxsc29wcDwvQXV0aG9yPjxZZWFyPjE5NTg8L1llYXI+PFJlY051bT4yMTQ4PC9SZWNOdW0+PHJl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gyLTg0KTwvRGlzcGxheVRleHQ+PHJl
Y29yZD48cmVjLW51bWJlcj4xODYwPC9yZWMtbnVtYmVyPjxmb3JlaWduLWtleXM+PGtleSBhcHA9
IkVOIiBkYi1pZD0iMHZ2NXQwMDAzMjlmNXNlMndhZHh2cjVtYWE5MGYyZHoycjJzIiB0aW1lc3Rh
bXA9IjE1ODc2NTU3NjAiIGd1aWQ9ImRiZWQxNmEwLTk5ZjktNDczZC04MzQ1LTM5NTlhZWViMzU1
NCI+MTg2MD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Wxsc29wcDwvQXV0aG9yPjxZZWFyPjE5NTg8L1llYXI+PFJlY051bT4yMTQ4PC9SZWNOdW0+PHJl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82-84)</w:t>
            </w:r>
            <w:r w:rsidRPr="008C256E">
              <w:rPr>
                <w:rFonts w:ascii="Helvetica Neue" w:eastAsia="Times New Roman" w:hAnsi="Helvetica Neue" w:cs="Calibri"/>
                <w:color w:val="000000"/>
                <w:sz w:val="15"/>
                <w:szCs w:val="15"/>
              </w:rPr>
              <w:fldChar w:fldCharType="end"/>
            </w:r>
          </w:p>
        </w:tc>
        <w:tc>
          <w:tcPr>
            <w:tcW w:w="4007" w:type="dxa"/>
          </w:tcPr>
          <w:p w14:paraId="111C6FDA" w14:textId="406324E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hopra 1967: apogamy in funaria— development of sporophytes on gametophytes in culture</w:t>
            </w:r>
            <w:r>
              <w:rPr>
                <w:rStyle w:val="apple-converted-space"/>
                <w:rFonts w:ascii="Helvetica Neue" w:hAnsi="Helvetica Neue"/>
                <w:color w:val="000000"/>
                <w:sz w:val="15"/>
                <w:szCs w:val="15"/>
              </w:rPr>
              <w:t> </w:t>
            </w:r>
          </w:p>
        </w:tc>
      </w:tr>
      <w:tr w:rsidR="00D349D0" w:rsidRPr="00FE6228" w14:paraId="027D6F7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98A3AE2" w14:textId="4A09EA8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loeophycus koreanus</w:t>
            </w:r>
          </w:p>
        </w:tc>
        <w:tc>
          <w:tcPr>
            <w:tcW w:w="1615" w:type="dxa"/>
          </w:tcPr>
          <w:p w14:paraId="7701DF84" w14:textId="4EFEE75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loeophycus koreanus</w:t>
            </w:r>
          </w:p>
        </w:tc>
        <w:tc>
          <w:tcPr>
            <w:tcW w:w="1637" w:type="dxa"/>
          </w:tcPr>
          <w:p w14:paraId="36CAAA39" w14:textId="3871065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w:t>
            </w:r>
            <w:r w:rsidRPr="008C256E">
              <w:rPr>
                <w:rFonts w:ascii="Helvetica Neue" w:eastAsia="Times New Roman" w:hAnsi="Helvetica Neue" w:cs="Calibri"/>
                <w:color w:val="000000"/>
                <w:sz w:val="15"/>
                <w:szCs w:val="15"/>
              </w:rPr>
              <w:fldChar w:fldCharType="end"/>
            </w:r>
          </w:p>
        </w:tc>
        <w:tc>
          <w:tcPr>
            <w:tcW w:w="4007" w:type="dxa"/>
          </w:tcPr>
          <w:p w14:paraId="1DE8CEFB" w14:textId="630C2A7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49741F8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1294182" w14:textId="6496BD3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onium multicoccum</w:t>
            </w:r>
          </w:p>
        </w:tc>
        <w:tc>
          <w:tcPr>
            <w:tcW w:w="1615" w:type="dxa"/>
          </w:tcPr>
          <w:p w14:paraId="46C2CA95" w14:textId="51779C0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onium multicoccum</w:t>
            </w:r>
          </w:p>
        </w:tc>
        <w:tc>
          <w:tcPr>
            <w:tcW w:w="1637" w:type="dxa"/>
          </w:tcPr>
          <w:p w14:paraId="1621DFE9" w14:textId="0E6DFE6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eastAsia="Times New Roman" w:hAnsi="Helvetica Neue" w:cs="Calibri"/>
                <w:color w:val="000000"/>
                <w:sz w:val="15"/>
                <w:szCs w:val="15"/>
              </w:rPr>
              <w:fldChar w:fldCharType="begin">
                <w:fldData xml:space="preserve">PEVuZE5vdGU+PENpdGU+PEF1dGhvcj5FeHRhdm91cjwvQXV0aG9yPjxZZWFyPjIwMDM8L1llYXI+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FeHRhdm91cjwvQXV0aG9yPjxZZWFyPjIwMDM8L1llYXI+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6, 31, 85, 86)</w:t>
            </w:r>
            <w:r>
              <w:rPr>
                <w:rFonts w:ascii="Helvetica Neue" w:eastAsia="Times New Roman" w:hAnsi="Helvetica Neue" w:cs="Calibri"/>
                <w:color w:val="000000"/>
                <w:sz w:val="15"/>
                <w:szCs w:val="15"/>
              </w:rPr>
              <w:fldChar w:fldCharType="end"/>
            </w:r>
          </w:p>
        </w:tc>
        <w:tc>
          <w:tcPr>
            <w:tcW w:w="4007" w:type="dxa"/>
          </w:tcPr>
          <w:p w14:paraId="39E28302" w14:textId="7BFBC1B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arper 1912: discusses fragmentation in Gonium, but doesn’t specify the species. Hanschen 2017: all go through a single-celled bottleneck. Herron 2008: volvocine algae are facultatively asexual</w:t>
            </w:r>
          </w:p>
        </w:tc>
      </w:tr>
      <w:tr w:rsidR="00D349D0" w:rsidRPr="00FE6228" w14:paraId="1D71445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6E9985E" w14:textId="794323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onium octonarium</w:t>
            </w:r>
          </w:p>
        </w:tc>
        <w:tc>
          <w:tcPr>
            <w:tcW w:w="1615" w:type="dxa"/>
          </w:tcPr>
          <w:p w14:paraId="3B4A26C9" w14:textId="545730F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onium octonarium</w:t>
            </w:r>
          </w:p>
        </w:tc>
        <w:tc>
          <w:tcPr>
            <w:tcW w:w="1637" w:type="dxa"/>
          </w:tcPr>
          <w:p w14:paraId="503DD1BC" w14:textId="0F3BF2F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26BEBCBF" w14:textId="793001E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erron 2008 paper has good descriptions for the volvocine algae</w:t>
            </w:r>
          </w:p>
        </w:tc>
      </w:tr>
      <w:tr w:rsidR="00D349D0" w:rsidRPr="00FE6228" w14:paraId="08F4BF7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D58B2AD" w14:textId="6DB881D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onium pectorale</w:t>
            </w:r>
          </w:p>
        </w:tc>
        <w:tc>
          <w:tcPr>
            <w:tcW w:w="1615" w:type="dxa"/>
          </w:tcPr>
          <w:p w14:paraId="6ECB593B" w14:textId="46B1113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onium pectorale</w:t>
            </w:r>
          </w:p>
        </w:tc>
        <w:tc>
          <w:tcPr>
            <w:tcW w:w="1637" w:type="dxa"/>
          </w:tcPr>
          <w:p w14:paraId="23A1ECA8" w14:textId="7C41261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0A2B2A18" w14:textId="6A5E857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71C0EC8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06135C8" w14:textId="4EF891F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onium quadratum</w:t>
            </w:r>
          </w:p>
        </w:tc>
        <w:tc>
          <w:tcPr>
            <w:tcW w:w="1615" w:type="dxa"/>
          </w:tcPr>
          <w:p w14:paraId="1C590A6E" w14:textId="7DA1F4A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onium quadratum</w:t>
            </w:r>
          </w:p>
        </w:tc>
        <w:tc>
          <w:tcPr>
            <w:tcW w:w="1637" w:type="dxa"/>
          </w:tcPr>
          <w:p w14:paraId="30EE33FC" w14:textId="062FB6E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1EF1F076" w14:textId="16009F5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55A323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13F86BC" w14:textId="13A712D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Gonium viridistellatum</w:t>
            </w:r>
          </w:p>
        </w:tc>
        <w:tc>
          <w:tcPr>
            <w:tcW w:w="1615" w:type="dxa"/>
          </w:tcPr>
          <w:p w14:paraId="4D20A60D" w14:textId="5425326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onium viridistellatum</w:t>
            </w:r>
          </w:p>
        </w:tc>
        <w:tc>
          <w:tcPr>
            <w:tcW w:w="1637" w:type="dxa"/>
          </w:tcPr>
          <w:p w14:paraId="52EFC1D8" w14:textId="6C357C7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788F0CB2" w14:textId="3D4D20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48F2175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0462AC6" w14:textId="65670135"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Gymnoascus reessii</w:t>
            </w:r>
          </w:p>
        </w:tc>
        <w:tc>
          <w:tcPr>
            <w:tcW w:w="1615" w:type="dxa"/>
          </w:tcPr>
          <w:p w14:paraId="5EE3B4E3" w14:textId="55411E9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Gymnoascus reessii</w:t>
            </w:r>
          </w:p>
        </w:tc>
        <w:tc>
          <w:tcPr>
            <w:tcW w:w="1637" w:type="dxa"/>
          </w:tcPr>
          <w:p w14:paraId="50663FCD" w14:textId="7D45CA6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609F42D4" w14:textId="79734D5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t sure with fungi, can simply split hyphae into multiple pieces (fragmentation) and s'all good, but does this happen often naturally? In G. Reessii: asexual reproduction by conidia and gymnosperms</w:t>
            </w:r>
          </w:p>
        </w:tc>
      </w:tr>
      <w:tr w:rsidR="00D349D0" w:rsidRPr="00FE6228" w14:paraId="1EE46A4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A76A88C" w14:textId="707C90F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aliclystus haliclystus</w:t>
            </w:r>
          </w:p>
        </w:tc>
        <w:tc>
          <w:tcPr>
            <w:tcW w:w="1615" w:type="dxa"/>
          </w:tcPr>
          <w:p w14:paraId="052CB5F7" w14:textId="07C21A7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haliclystus haliclystus</w:t>
            </w:r>
          </w:p>
        </w:tc>
        <w:tc>
          <w:tcPr>
            <w:tcW w:w="1637" w:type="dxa"/>
          </w:tcPr>
          <w:p w14:paraId="0F9CCD27" w14:textId="2C1657C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iranda&lt;/Author&gt;&lt;Year&gt;2010&lt;/Year&gt;&lt;RecNum&gt;2458&lt;/RecNum&gt;&lt;DisplayText&gt;(87)&lt;/DisplayText&gt;&lt;record&gt;&lt;rec-number&gt;2458&lt;/rec-number&gt;&lt;foreign-keys&gt;&lt;key app="EN" db-id="0vv5t000329f5se2wadxvr5maa90f2dz2r2s" timestamp="1626451740" guid="735e673c-3db9-4846-b209-3c384f2be8aa"&gt;2458&lt;/key&gt;&lt;/foreign-keys&gt;&lt;ref-type name="Journal Article"&gt;17&lt;/ref-type&gt;&lt;contributors&gt;&lt;authors&gt;&lt;author&gt;Miranda, Lucilia S&lt;/author&gt;&lt;author&gt;Collins, Allen G&lt;/author&gt;&lt;author&gt;Marques, Antonio C&lt;/author&gt;&lt;/authors&gt;&lt;/contributors&gt;&lt;titles&gt;&lt;title&gt;Molecules clarify a cnidarian life cycle–the “hydrozoan” Microhydrula limopsicola is an early life stage of the staurozoan Haliclystus antarcticus&lt;/title&gt;&lt;secondary-title&gt;PLoS One&lt;/secondary-title&gt;&lt;/titles&gt;&lt;periodical&gt;&lt;full-title&gt;PLoS One&lt;/full-title&gt;&lt;/periodical&gt;&lt;pages&gt;e10182&lt;/pages&gt;&lt;volume&gt;5&lt;/volume&gt;&lt;number&gt;4&lt;/number&gt;&lt;dates&gt;&lt;year&gt;2010&lt;/year&gt;&lt;/dates&gt;&lt;isbn&gt;1932-6203&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87)</w:t>
            </w:r>
            <w:r>
              <w:rPr>
                <w:rFonts w:ascii="Helvetica Neue" w:eastAsia="Times New Roman" w:hAnsi="Helvetica Neue" w:cs="Calibri"/>
                <w:color w:val="000000"/>
                <w:sz w:val="15"/>
                <w:szCs w:val="15"/>
              </w:rPr>
              <w:fldChar w:fldCharType="end"/>
            </w:r>
          </w:p>
        </w:tc>
        <w:tc>
          <w:tcPr>
            <w:tcW w:w="4007" w:type="dxa"/>
          </w:tcPr>
          <w:p w14:paraId="1F4D7390" w14:textId="18F46B0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ay also be a typo? Can’t see anywhere, and can’t find Bell’s original citation. Haliclystus antarcticus can sexual and asexual by budding (Miranda 2010)</w:t>
            </w:r>
          </w:p>
        </w:tc>
      </w:tr>
      <w:tr w:rsidR="00D349D0" w:rsidRPr="00FE6228" w14:paraId="43B85AE4"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3BCD9024" w14:textId="1FCE364D"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alymenia asymmetrica</w:t>
            </w:r>
          </w:p>
        </w:tc>
        <w:tc>
          <w:tcPr>
            <w:tcW w:w="1615" w:type="dxa"/>
          </w:tcPr>
          <w:p w14:paraId="581F7BF6" w14:textId="4DBEE19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alymenia asymmetrica</w:t>
            </w:r>
          </w:p>
        </w:tc>
        <w:tc>
          <w:tcPr>
            <w:tcW w:w="1637" w:type="dxa"/>
          </w:tcPr>
          <w:p w14:paraId="291409F6" w14:textId="72BA80C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WYW4gRGVuIEhvZWs8L0F1dGhvcj48WWVhcj4xOTcwPC9Z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kNvbGxhZG8tVmlkZXM8L0F1dGhvcj48WWVh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WYW4gRGVuIEhvZWs8L0F1dGhvcj48WWVhcj4xOTcwPC9Z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kNvbGxhZG8tVmlkZXM8L0F1dGhvcj48WWVh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88, 89)</w:t>
            </w:r>
            <w:r w:rsidRPr="008C256E">
              <w:rPr>
                <w:rFonts w:ascii="Helvetica Neue" w:eastAsia="Times New Roman" w:hAnsi="Helvetica Neue" w:cs="Calibri"/>
                <w:color w:val="000000"/>
                <w:sz w:val="15"/>
                <w:szCs w:val="15"/>
              </w:rPr>
              <w:fldChar w:fldCharType="end"/>
            </w:r>
          </w:p>
        </w:tc>
        <w:tc>
          <w:tcPr>
            <w:tcW w:w="4007" w:type="dxa"/>
          </w:tcPr>
          <w:p w14:paraId="4AE35FC3" w14:textId="5A336BC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B5DD35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283B133" w14:textId="10587311"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aplospora globosa</w:t>
            </w:r>
          </w:p>
        </w:tc>
        <w:tc>
          <w:tcPr>
            <w:tcW w:w="1615" w:type="dxa"/>
          </w:tcPr>
          <w:p w14:paraId="6131B93B" w14:textId="1E6B005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aplospora globose (have prostrate system)</w:t>
            </w:r>
            <w:r w:rsidRPr="008C256E">
              <w:rPr>
                <w:rFonts w:ascii="Helvetica Neue" w:eastAsia="Times New Roman" w:hAnsi="Helvetica Neue" w:cs="Calibri"/>
                <w:color w:val="000000"/>
                <w:sz w:val="15"/>
                <w:szCs w:val="15"/>
              </w:rPr>
              <w:tab/>
            </w:r>
          </w:p>
        </w:tc>
        <w:tc>
          <w:tcPr>
            <w:tcW w:w="1637" w:type="dxa"/>
          </w:tcPr>
          <w:p w14:paraId="1D472A9B" w14:textId="5CD5733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9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Kuhlenkamp&lt;/Author&gt;&lt;Year&gt;2019&lt;/Year&gt;&lt;RecNum&gt;1976&lt;/RecNum&gt;&lt;record&gt;&lt;rec-number&gt;1976&lt;/rec-number&gt;&lt;foreign-keys&gt;&lt;key app="EN" db-id="0vv5t000329f5se2wadxvr5maa90f2dz2r2s" timestamp="1599237218" guid="b78e221d-39f0-4f8c-a6cb-8b88b6e2c5a0"&gt;1976&lt;/key&gt;&lt;/foreign-keys&gt;&lt;ref-type name="Journal Article"&gt;17&lt;/ref-type&gt;&lt;contributors&gt;&lt;authors&gt;&lt;author&gt;Kuhlenkamp, R.&lt;/author&gt;&lt;/authors&gt;&lt;/contributors&gt;&lt;titles&gt;&lt;title&gt;New observations on the Tilopteridaceae (Phaeophyceae). II. Culture studies determine Phaeosiphoniella as an arctic species and crusts as systems for perennation and propagation&lt;/title&gt;&lt;secondary-title&gt;Phycologia&lt;/secondary-title&gt;&lt;/titles&gt;&lt;periodical&gt;&lt;full-title&gt;Phycologia&lt;/full-title&gt;&lt;/periodical&gt;&lt;pages&gt;225-233&lt;/pages&gt;&lt;volume&gt;35&lt;/volume&gt;&lt;number&gt;3&lt;/number&gt;&lt;section&gt;225&lt;/section&gt;&lt;dates&gt;&lt;year&gt;2019&lt;/year&gt;&lt;/dates&gt;&lt;isbn&gt;0031-8884&amp;#xD;2330-2968&lt;/isbn&gt;&lt;urls&gt;&lt;/urls&gt;&lt;electronic-resource-num&gt;10.2216/i0031-8884-35-3-225.1&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90)</w:t>
            </w:r>
            <w:r w:rsidRPr="008C256E">
              <w:rPr>
                <w:rFonts w:ascii="Helvetica Neue" w:eastAsia="Times New Roman" w:hAnsi="Helvetica Neue" w:cs="Calibri"/>
                <w:color w:val="000000"/>
                <w:sz w:val="15"/>
                <w:szCs w:val="15"/>
              </w:rPr>
              <w:fldChar w:fldCharType="end"/>
            </w:r>
          </w:p>
        </w:tc>
        <w:tc>
          <w:tcPr>
            <w:tcW w:w="4007" w:type="dxa"/>
          </w:tcPr>
          <w:p w14:paraId="4B9C061E" w14:textId="7CA5062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Times" w:hAnsi="Times"/>
                <w:color w:val="000000"/>
                <w:sz w:val="12"/>
                <w:szCs w:val="12"/>
              </w:rPr>
              <w:t xml:space="preserve">Kuhlenkamp 1996 : fragments of </w:t>
            </w:r>
            <w:r>
              <w:rPr>
                <w:rFonts w:ascii="Times" w:hAnsi="Times"/>
                <w:color w:val="000000"/>
                <w:sz w:val="14"/>
                <w:szCs w:val="14"/>
              </w:rPr>
              <w:t xml:space="preserve">Haplospora </w:t>
            </w:r>
            <w:r>
              <w:rPr>
                <w:rFonts w:ascii="Times" w:hAnsi="Times"/>
                <w:color w:val="000000"/>
                <w:sz w:val="12"/>
                <w:szCs w:val="12"/>
              </w:rPr>
              <w:t>produced rhizoids at their basal ends in a similar manner, plus uprights from prostrate discs. Creeping rhizomes that can produce many uprights. Kuhlenkamp 1985: ‘sporophytes alternate with gametophytes without sexuality’. Isolated eggs developed normally, sperm are not attracted to eggs and fall and die.</w:t>
            </w:r>
            <w:r>
              <w:rPr>
                <w:rStyle w:val="apple-converted-space"/>
                <w:rFonts w:ascii="Times" w:hAnsi="Times"/>
                <w:color w:val="000000"/>
                <w:sz w:val="12"/>
                <w:szCs w:val="12"/>
              </w:rPr>
              <w:t> </w:t>
            </w:r>
          </w:p>
        </w:tc>
      </w:tr>
      <w:tr w:rsidR="00D349D0" w:rsidRPr="00FE6228" w14:paraId="1FCFBF7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9829125" w14:textId="25E99DB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elminthostachys zeylanica</w:t>
            </w:r>
          </w:p>
        </w:tc>
        <w:tc>
          <w:tcPr>
            <w:tcW w:w="1615" w:type="dxa"/>
          </w:tcPr>
          <w:p w14:paraId="110703AC" w14:textId="317301F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elminthostachys zeylanica</w:t>
            </w:r>
          </w:p>
        </w:tc>
        <w:tc>
          <w:tcPr>
            <w:tcW w:w="1637" w:type="dxa"/>
          </w:tcPr>
          <w:p w14:paraId="292590BF" w14:textId="09FB6D3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Times" w:hAnsi="Times"/>
                <w:color w:val="000000"/>
                <w:sz w:val="12"/>
                <w:szCs w:val="12"/>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kxLTkzKTwvRGlzcGxheVRleHQ+PHJl
Y29yZD48cmVjLW51bWJlcj4xODYwPC9yZWMtbnVtYmVyPjxmb3JlaWduLWtleXM+PGtleSBhcHA9
IkVOIiBkYi1pZD0iMHZ2NXQwMDAzMjlmNXNlMndhZHh2cjVtYWE5MGYyZHoycjJzIiB0aW1lc3Rh
bXA9IjE1ODc2NTU3NjAiIGd1aWQ9ImRiZWQxNmEwLTk5ZjktNDczZC04MzQ1LTM5NTlhZWViMzU1
NCI+MTg2MD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mFsYXN1YnJhbWFuaWFuPC9BdXRob3I+PFllYXI+MjAxMzwvWWVhcj48UmVjTnVtPjIwMzE8L1Jl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kxLTkzKTwvRGlzcGxheVRleHQ+PHJl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91-93)</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hittier&lt;/Author&gt;&lt;Year&gt;1987&lt;/Year&gt;&lt;RecNum&gt;2460&lt;/RecNum&gt;&lt;DisplayText&gt;(94)&lt;/DisplayText&gt;&lt;record&gt;&lt;rec-number&gt;2460&lt;/rec-number&gt;&lt;foreign-keys&gt;&lt;key app="EN" db-id="0vv5t000329f5se2wadxvr5maa90f2dz2r2s" timestamp="1626452084" guid="35df869f-b35d-4a8b-ba5c-18d71f719cfe"&gt;2460&lt;/key&gt;&lt;/foreign-keys&gt;&lt;ref-type name="Journal Article"&gt;17&lt;/ref-type&gt;&lt;contributors&gt;&lt;authors&gt;&lt;author&gt;Whittier, P&lt;/author&gt;&lt;/authors&gt;&lt;/contributors&gt;&lt;titles&gt;&lt;title&gt;Germination of Helminthostachys spores&lt;/title&gt;&lt;secondary-title&gt;American fern journal&lt;/secondary-title&gt;&lt;/titles&gt;&lt;periodical&gt;&lt;full-title&gt;American Fern Journal&lt;/full-title&gt;&lt;/periodical&gt;&lt;pages&gt;95-99&lt;/pages&gt;&lt;volume&gt;77&lt;/volume&gt;&lt;number&gt;3&lt;/number&gt;&lt;dates&gt;&lt;year&gt;1987&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94)</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zumder&lt;/Author&gt;&lt;Year&gt;2010&lt;/Year&gt;&lt;RecNum&gt;2461&lt;/RecNum&gt;&lt;DisplayText&gt;(95)&lt;/DisplayText&gt;&lt;record&gt;&lt;rec-number&gt;2461&lt;/rec-number&gt;&lt;foreign-keys&gt;&lt;key app="EN" db-id="0vv5t000329f5se2wadxvr5maa90f2dz2r2s" timestamp="1626452100" guid="ea7a30e3-bfbb-41bd-89c1-6b512abecd36"&gt;2461&lt;/key&gt;&lt;/foreign-keys&gt;&lt;ref-type name="Journal Article"&gt;17&lt;/ref-type&gt;&lt;contributors&gt;&lt;authors&gt;&lt;author&gt;Mazumder, PB&lt;/author&gt;&lt;author&gt;Sharma, GD&lt;/author&gt;&lt;author&gt;Chaudhury, M Dutta&lt;/author&gt;&lt;author&gt;Mazumder, Bonani&lt;/author&gt;&lt;author&gt;Nath, Deepa&lt;/author&gt;&lt;/authors&gt;&lt;/contributors&gt;&lt;titles&gt;&lt;title&gt;In Vitro Propagation of Helminthostachys zeylanica (L.) Hook-A Rare Medicinal Eern&lt;/title&gt;&lt;secondary-title&gt;Assam University Journal of Science and Technology&lt;/secondary-title&gt;&lt;/titles&gt;&lt;periodical&gt;&lt;full-title&gt;Assam University Journal of Science and Technology&lt;/full-title&gt;&lt;/periodical&gt;&lt;pages&gt;129-133&lt;/pages&gt;&lt;volume&gt;5&lt;/volume&gt;&lt;number&gt;1&lt;/number&gt;&lt;dates&gt;&lt;year&gt;2010&lt;/year&gt;&lt;/dates&gt;&lt;isbn&gt;0975-2773&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95)</w:t>
            </w:r>
            <w:r>
              <w:rPr>
                <w:rFonts w:ascii="Helvetica Neue" w:eastAsia="Times New Roman" w:hAnsi="Helvetica Neue" w:cs="Calibri"/>
                <w:color w:val="000000"/>
                <w:sz w:val="15"/>
                <w:szCs w:val="15"/>
              </w:rPr>
              <w:fldChar w:fldCharType="end"/>
            </w:r>
          </w:p>
        </w:tc>
        <w:tc>
          <w:tcPr>
            <w:tcW w:w="4007" w:type="dxa"/>
          </w:tcPr>
          <w:p w14:paraId="55249F0C" w14:textId="407FD2E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anna 2013: low spore germination rate and preference of vegetative propagation. Whittier 1987 discusses sporophyte/gametophyte. Mazumder 2010 discusses sex in H zeylanica.</w:t>
            </w:r>
            <w:r>
              <w:rPr>
                <w:rStyle w:val="apple-converted-space"/>
                <w:rFonts w:ascii="Helvetica Neue" w:hAnsi="Helvetica Neue"/>
                <w:color w:val="000000"/>
                <w:sz w:val="15"/>
                <w:szCs w:val="15"/>
              </w:rPr>
              <w:t> </w:t>
            </w:r>
          </w:p>
        </w:tc>
      </w:tr>
      <w:tr w:rsidR="00D349D0" w:rsidRPr="00FE6228" w14:paraId="25CFD08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FF12699" w14:textId="6BEE348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eteroglossum carnosum</w:t>
            </w:r>
          </w:p>
        </w:tc>
        <w:tc>
          <w:tcPr>
            <w:tcW w:w="1615" w:type="dxa"/>
          </w:tcPr>
          <w:p w14:paraId="6162AAC6" w14:textId="464E6B1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eteroglossum carnosum</w:t>
            </w:r>
          </w:p>
        </w:tc>
        <w:tc>
          <w:tcPr>
            <w:tcW w:w="1637" w:type="dxa"/>
          </w:tcPr>
          <w:p w14:paraId="18F37E60" w14:textId="58BCA95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w:t>
            </w:r>
            <w:r w:rsidRPr="008C256E">
              <w:rPr>
                <w:rFonts w:ascii="Helvetica Neue" w:eastAsia="Times New Roman" w:hAnsi="Helvetica Neue" w:cs="Calibri"/>
                <w:color w:val="000000"/>
                <w:sz w:val="15"/>
                <w:szCs w:val="15"/>
              </w:rPr>
              <w:fldChar w:fldCharType="end"/>
            </w:r>
          </w:p>
        </w:tc>
        <w:tc>
          <w:tcPr>
            <w:tcW w:w="4007" w:type="dxa"/>
          </w:tcPr>
          <w:p w14:paraId="213E5D0D" w14:textId="618C8C8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ery little on heteroglossum. Nothing on WoS and next to nothing on GS.</w:t>
            </w:r>
          </w:p>
        </w:tc>
      </w:tr>
      <w:tr w:rsidR="00D349D0" w:rsidRPr="00FE6228" w14:paraId="07B694A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07E841C" w14:textId="4A3BD24F"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eteroralfsia saxicola</w:t>
            </w:r>
          </w:p>
        </w:tc>
        <w:tc>
          <w:tcPr>
            <w:tcW w:w="1615" w:type="dxa"/>
          </w:tcPr>
          <w:p w14:paraId="009EF633" w14:textId="6B09C50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eteroralfsia Saxicola</w:t>
            </w:r>
          </w:p>
        </w:tc>
        <w:tc>
          <w:tcPr>
            <w:tcW w:w="1637" w:type="dxa"/>
          </w:tcPr>
          <w:p w14:paraId="5AEFA63F" w14:textId="18C8B5D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5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thd2FpPC9BdXRo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5Ni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kthd2FpPC9BdXRo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96)</w:t>
            </w:r>
            <w:r w:rsidRPr="008C256E">
              <w:rPr>
                <w:rFonts w:ascii="Helvetica Neue" w:eastAsia="Times New Roman" w:hAnsi="Helvetica Neue" w:cs="Calibri"/>
                <w:color w:val="000000"/>
                <w:sz w:val="15"/>
                <w:szCs w:val="15"/>
              </w:rPr>
              <w:fldChar w:fldCharType="end"/>
            </w:r>
          </w:p>
        </w:tc>
        <w:tc>
          <w:tcPr>
            <w:tcW w:w="4007" w:type="dxa"/>
          </w:tcPr>
          <w:p w14:paraId="6D57B5B3" w14:textId="2CB1115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Kawai 1989, fig 23.</w:t>
            </w:r>
          </w:p>
        </w:tc>
      </w:tr>
      <w:tr w:rsidR="00D349D0" w:rsidRPr="00FE6228" w14:paraId="71846EA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270FCE6" w14:textId="3C7DC5DA"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imantothallus grandifolius</w:t>
            </w:r>
          </w:p>
        </w:tc>
        <w:tc>
          <w:tcPr>
            <w:tcW w:w="1615" w:type="dxa"/>
          </w:tcPr>
          <w:p w14:paraId="43A2A233" w14:textId="4C041D2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imantothallus grandifolius</w:t>
            </w:r>
          </w:p>
        </w:tc>
        <w:tc>
          <w:tcPr>
            <w:tcW w:w="1637" w:type="dxa"/>
          </w:tcPr>
          <w:p w14:paraId="72F71B12" w14:textId="40FD95D3"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5Ny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dpZW5ja2U8L0F1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5Nyk8L0Rpc3BsYXlUZXh0Pjxy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97)</w:t>
            </w:r>
            <w:r w:rsidRPr="008C256E">
              <w:rPr>
                <w:rFonts w:ascii="Helvetica Neue" w:eastAsia="Times New Roman" w:hAnsi="Helvetica Neue" w:cs="Calibri"/>
                <w:color w:val="000000"/>
                <w:sz w:val="15"/>
                <w:szCs w:val="15"/>
              </w:rPr>
              <w:fldChar w:fldCharType="end"/>
            </w:r>
          </w:p>
        </w:tc>
        <w:tc>
          <w:tcPr>
            <w:tcW w:w="4007" w:type="dxa"/>
          </w:tcPr>
          <w:p w14:paraId="51356388" w14:textId="3A68B07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Wienke &amp; Clayton describe parthenogenesis &amp; gametes. Can’t see any record of vegetative growth</w:t>
            </w:r>
          </w:p>
        </w:tc>
      </w:tr>
      <w:tr w:rsidR="00D349D0" w:rsidRPr="00FE6228" w14:paraId="024F504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0971016" w14:textId="0E7540B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irudo medicinalis</w:t>
            </w:r>
          </w:p>
        </w:tc>
        <w:tc>
          <w:tcPr>
            <w:tcW w:w="1615" w:type="dxa"/>
          </w:tcPr>
          <w:p w14:paraId="3E50CDAC" w14:textId="0FE5301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irudo medicinalis</w:t>
            </w:r>
          </w:p>
        </w:tc>
        <w:tc>
          <w:tcPr>
            <w:tcW w:w="1637" w:type="dxa"/>
          </w:tcPr>
          <w:p w14:paraId="1A285FC6" w14:textId="4C7AA0F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YwPC9SZWNOdW0+PHJlY29yZD48cmVjLW51bWJlcj4xODYwPC9yZWMtbnVtYmVyPjxmb3Jl
aWduLWtleXM+PGtleSBhcHA9IkVOIiBkYi1pZD0iMHZ2NXQwMDAzMjlmNXNlMndhZHh2cjVtYWE5
MGYyZHoycjJzIiB0aW1lc3RhbXA9IjE1ODc2NTU3NjAiIGd1aWQ9ImRiZWQxNmEwLTk5ZjktNDcz
ZC04MzQ1LTM5NTlhZWViMzU1NCI+MTg2MD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TI1PC9SZWNOdW0+PHJlY29yZD48cmVjLW51bWJlcj4yMTI1PC9yZWMtbnVtYmVyPjxmb3Jl
aWduLWtleXM+PGtleSBhcHA9IkVOIiBkYi1pZD0iMHZ2NXQwMDAzMjlmNXNlMndhZHh2cjVtYWE5
MGYyZHoycjJzIiB0aW1lc3RhbXA9IjE2MTcxOTYwMDUiIGd1aWQ9ImY5MGI0NjI2LTIxNDUtNDkz
ZS04MWQxLWNlMTZmNDE0ZTgwZSI+MjEyNT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NDg2PC9SZWNOdW0+PHJlY29yZD48cmVjLW51bWJlcj40ODY8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QmVsbDwvQXV0aG9yPjxZZWFyPjIwMDg8L1llYXI+PFJlY051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w:t>
            </w:r>
            <w:r w:rsidRPr="008C256E">
              <w:rPr>
                <w:rFonts w:ascii="Helvetica Neue" w:eastAsia="Times New Roman" w:hAnsi="Helvetica Neue" w:cs="Calibri"/>
                <w:color w:val="000000"/>
                <w:sz w:val="15"/>
                <w:szCs w:val="15"/>
              </w:rPr>
              <w:fldChar w:fldCharType="end"/>
            </w:r>
          </w:p>
        </w:tc>
        <w:tc>
          <w:tcPr>
            <w:tcW w:w="4007" w:type="dxa"/>
          </w:tcPr>
          <w:p w14:paraId="3CEF035F" w14:textId="1CE58E4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irudinidae can't reproduce asexually,</w:t>
            </w:r>
            <w:r>
              <w:rPr>
                <w:rStyle w:val="apple-converted-space"/>
                <w:rFonts w:ascii="Helvetica Neue" w:hAnsi="Helvetica Neue"/>
                <w:color w:val="000000"/>
                <w:sz w:val="15"/>
                <w:szCs w:val="15"/>
              </w:rPr>
              <w:t> </w:t>
            </w:r>
          </w:p>
        </w:tc>
      </w:tr>
      <w:tr w:rsidR="00D349D0" w:rsidRPr="00FE6228" w14:paraId="7BC4C7C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7C81015" w14:textId="3E820C7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ummia onusta</w:t>
            </w:r>
          </w:p>
        </w:tc>
        <w:tc>
          <w:tcPr>
            <w:tcW w:w="1615" w:type="dxa"/>
          </w:tcPr>
          <w:p w14:paraId="111DD05F" w14:textId="2B64FC4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ummia onusta</w:t>
            </w:r>
          </w:p>
        </w:tc>
        <w:tc>
          <w:tcPr>
            <w:tcW w:w="1637" w:type="dxa"/>
          </w:tcPr>
          <w:p w14:paraId="7DBB1294" w14:textId="3B6EDE8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w:t>
            </w:r>
            <w:r w:rsidRPr="008C256E">
              <w:rPr>
                <w:rFonts w:ascii="Helvetica Neue" w:eastAsia="Times New Roman" w:hAnsi="Helvetica Neue" w:cs="Calibri"/>
                <w:color w:val="000000"/>
                <w:sz w:val="15"/>
                <w:szCs w:val="15"/>
              </w:rPr>
              <w:fldChar w:fldCharType="end"/>
            </w:r>
          </w:p>
        </w:tc>
        <w:tc>
          <w:tcPr>
            <w:tcW w:w="4007" w:type="dxa"/>
          </w:tcPr>
          <w:p w14:paraId="3FCF95B8" w14:textId="4752BB9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Don’t have access to Fiore 1976: describes gametes in abstract, may describe parthenogenesis. Can find little else</w:t>
            </w:r>
          </w:p>
        </w:tc>
      </w:tr>
      <w:tr w:rsidR="00D349D0" w:rsidRPr="00FE6228" w14:paraId="3055040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7323E58" w14:textId="1128E08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ydra vulgaris</w:t>
            </w:r>
          </w:p>
        </w:tc>
        <w:tc>
          <w:tcPr>
            <w:tcW w:w="1615" w:type="dxa"/>
          </w:tcPr>
          <w:p w14:paraId="6D8E9068" w14:textId="31A902E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ydra vulgaris</w:t>
            </w:r>
          </w:p>
        </w:tc>
        <w:tc>
          <w:tcPr>
            <w:tcW w:w="1637" w:type="dxa"/>
          </w:tcPr>
          <w:p w14:paraId="6FB8EEF2" w14:textId="2C34657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OTgsIDk5KTwvRGlzcGxh
eVRleHQ+PHJlY29yZD48cmVjLW51bWJlcj40NzA8L3JlYy1udW1iZXI+PGZvcmVpZ24ta2V5cz48
a2V5IGFwcD0iRU4iIGRiLWlkPSIwdnY1dDAwMDMyOWY1c2Uyd2FkeHZyNW1hYTkwZjJkejJyMnMi
IHRpbWVzdGFtcD0iMTU2OTQwMjUwMyIgZ3VpZD0iNGFmM2ZiNjQtZWEyYi00ZDViLTg4ZGItOWU2
NzgxMjRjN2QzIj40NzA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NDg2PC9SZWNOdW0+PHJlY29yZD48cmVjLW51bWJlcj40ODY8L3JlYy1udW1iZXI+
PGZvcmVpZ24ta2V5cz48a2V5IGFwcD0iRU4iIGRiLWlkPSIwdnY1dDAwMDMyOWY1c2Uyd2FkeHZy
NW1hYTkwZjJkejJyMnMiIHRpbWVzdGFtcD0iMTU2OTQwMjUwNSIgZ3VpZD0iOTM4OGYyMzEtYTI5
NS00MjllLTk2ZjAtNjI1YWUwZDY4YmIxIj40ODY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QYXJrPC9BdXRob3I+PFllYXI+MTk2MTwvWWVhcj48UmVj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OTgsIDk5KTwvRGlzcGxh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98, 99)</w:t>
            </w:r>
            <w:r w:rsidRPr="008C256E">
              <w:rPr>
                <w:rFonts w:ascii="Helvetica Neue" w:eastAsia="Times New Roman" w:hAnsi="Helvetica Neue" w:cs="Calibri"/>
                <w:color w:val="000000"/>
                <w:sz w:val="15"/>
                <w:szCs w:val="15"/>
              </w:rPr>
              <w:fldChar w:fldCharType="end"/>
            </w:r>
          </w:p>
        </w:tc>
        <w:tc>
          <w:tcPr>
            <w:tcW w:w="4007" w:type="dxa"/>
          </w:tcPr>
          <w:p w14:paraId="1146C8D7" w14:textId="62BAE52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udding in hydra may be more akin to fragmentation in this definition: bud growth is driven by cell migration, rather than cell division. Can’t find reports of parthenogenesis,</w:t>
            </w:r>
            <w:r>
              <w:rPr>
                <w:rStyle w:val="apple-converted-space"/>
                <w:rFonts w:ascii="Helvetica Neue" w:hAnsi="Helvetica Neue"/>
                <w:color w:val="000000"/>
                <w:sz w:val="15"/>
                <w:szCs w:val="15"/>
              </w:rPr>
              <w:t> </w:t>
            </w:r>
          </w:p>
        </w:tc>
      </w:tr>
      <w:tr w:rsidR="00D349D0" w:rsidRPr="00FE6228" w14:paraId="67118C4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8878E6D" w14:textId="4946794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Hymenophyllum tunbridgense</w:t>
            </w:r>
          </w:p>
        </w:tc>
        <w:tc>
          <w:tcPr>
            <w:tcW w:w="1615" w:type="dxa"/>
          </w:tcPr>
          <w:p w14:paraId="136FD34D" w14:textId="720C9B2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Hymenophyllum tunbridgense</w:t>
            </w:r>
          </w:p>
        </w:tc>
        <w:tc>
          <w:tcPr>
            <w:tcW w:w="1637" w:type="dxa"/>
          </w:tcPr>
          <w:p w14:paraId="1E67FDAE" w14:textId="245EB52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MCwgMTAxKTwvRGlzcGxheVRleHQ+
PHJlY29yZD48cmVjLW51bWJlcj4xODYwPC9yZWMtbnVtYmVyPjxmb3JlaWduLWtleXM+PGtleSBh
cHA9IkVOIiBkYi1pZD0iMHZ2NXQwMDAzMjlmNXNlMndhZHh2cjVtYWE5MGYyZHoycjJzIiB0aW1l
c3RhbXA9IjE1ODc2NTU3NjAiIGd1aWQ9ImRiZWQxNmEwLTk5ZjktNDczZC04MzQ1LTM5NTlhZWVi
MzU1NCI+MTg2MD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UmljaGFyZDwvQXV0aG9yPjxZZWFyPjE5NTg8L1llYXI+PFJlY051bT4yMDI5PC9SZWNOdW0+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MCwgMTAxKTwvRGlzcGxheVRleHQ+
PHJlY29yZD48cmVjLW51bWJlcj4xODYwPC9yZWMtbnVtYmVyPjxmb3JlaWduLWtleXM+PGtleSBh
cHA9IkVOIiBkYi1pZD0iMHZ2NXQwMDAzMjlmNXNlMndhZHh2cjVtYWE5MGYyZHoycjJzIiB0aW1l
c3RhbXA9IjE1ODc2NTU3NjAiIGd1aWQ9ImRiZWQxNmEwLTk5ZjktNDczZC04MzQ1LTM5NTlhZWVi
MzU1NCI+MTg2MD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UmljaGFyZDwvQXV0aG9yPjxZZWFyPjE5NTg8L1llYXI+PFJlY051bT4yMDI5PC9SZWNOdW0+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0, 101)</w:t>
            </w:r>
            <w:r w:rsidRPr="008C256E">
              <w:rPr>
                <w:rFonts w:ascii="Helvetica Neue" w:eastAsia="Times New Roman" w:hAnsi="Helvetica Neue" w:cs="Calibri"/>
                <w:color w:val="000000"/>
                <w:sz w:val="15"/>
                <w:szCs w:val="15"/>
              </w:rPr>
              <w:fldChar w:fldCharType="end"/>
            </w:r>
          </w:p>
        </w:tc>
        <w:tc>
          <w:tcPr>
            <w:tcW w:w="4007" w:type="dxa"/>
          </w:tcPr>
          <w:p w14:paraId="4409F36F" w14:textId="3C07DA4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Effective reproduction, at least under present conditions in great britain, seems to occur only vegetatively’. Mature gametophytes not observed, and young sporophytes not found. Richards 1972</w:t>
            </w:r>
          </w:p>
        </w:tc>
      </w:tr>
      <w:tr w:rsidR="00D349D0" w:rsidRPr="00FE6228" w14:paraId="44FE807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7403267" w14:textId="5D12779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Isthmoplea sphaerophora</w:t>
            </w:r>
          </w:p>
        </w:tc>
        <w:tc>
          <w:tcPr>
            <w:tcW w:w="1615" w:type="dxa"/>
          </w:tcPr>
          <w:p w14:paraId="64DA5762" w14:textId="5CA3455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Isthmoplea sphaerophora</w:t>
            </w:r>
          </w:p>
        </w:tc>
        <w:tc>
          <w:tcPr>
            <w:tcW w:w="1637" w:type="dxa"/>
          </w:tcPr>
          <w:p w14:paraId="22FE59E1" w14:textId="3909B22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SdWVuZXNzPC9BdXRob3I+PFllYXI+MTk3NDwvWWVhcj48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SdWVuZXNzPC9BdXRob3I+PFllYXI+MTk3NDwvWWVhcj48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02)</w:t>
            </w:r>
            <w:r w:rsidRPr="008C256E">
              <w:rPr>
                <w:rFonts w:ascii="Helvetica Neue" w:eastAsia="Times New Roman" w:hAnsi="Helvetica Neue" w:cs="Calibri"/>
                <w:color w:val="000000"/>
                <w:sz w:val="15"/>
                <w:szCs w:val="15"/>
              </w:rPr>
              <w:fldChar w:fldCharType="end"/>
            </w:r>
          </w:p>
        </w:tc>
        <w:tc>
          <w:tcPr>
            <w:tcW w:w="4007" w:type="dxa"/>
          </w:tcPr>
          <w:p w14:paraId="27572CC2" w14:textId="778D277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Rueness 1974: apomeiotically formed individuals. Propoagation by vegetative means regularly observed by ‘formation of downgrading rhizoids, distal portion then shed and continues growing’. This is somewhere between budding and fragmentation… closer to budding as in hydra</w:t>
            </w:r>
          </w:p>
        </w:tc>
      </w:tr>
      <w:tr w:rsidR="00D349D0" w:rsidRPr="00FE6228" w14:paraId="322DD7E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2930050" w14:textId="40CDAB4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Kurogiella saxatilis</w:t>
            </w:r>
          </w:p>
        </w:tc>
        <w:tc>
          <w:tcPr>
            <w:tcW w:w="1615" w:type="dxa"/>
          </w:tcPr>
          <w:p w14:paraId="0C7FE7EA" w14:textId="6B25A98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Kurogiella saxatilis</w:t>
            </w:r>
          </w:p>
        </w:tc>
        <w:tc>
          <w:tcPr>
            <w:tcW w:w="1637" w:type="dxa"/>
          </w:tcPr>
          <w:p w14:paraId="07A72ADF" w14:textId="568DB20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MD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TM8L1llYXI+PFJlY051bT4yNDY0PC9SZWNOdW0+PHJlY29yZD48cmVjLW51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MD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LYXdhaTwvQXV0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03)</w:t>
            </w:r>
            <w:r w:rsidRPr="008C256E">
              <w:rPr>
                <w:rFonts w:ascii="Helvetica Neue" w:eastAsia="Times New Roman" w:hAnsi="Helvetica Neue" w:cs="Calibri"/>
                <w:color w:val="000000"/>
                <w:sz w:val="15"/>
                <w:szCs w:val="15"/>
              </w:rPr>
              <w:fldChar w:fldCharType="end"/>
            </w:r>
          </w:p>
        </w:tc>
        <w:tc>
          <w:tcPr>
            <w:tcW w:w="4007" w:type="dxa"/>
          </w:tcPr>
          <w:p w14:paraId="21F0B063" w14:textId="1205C1D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don’t have access to Kawai 1993, but abstract says they lack a gametophyte, and figures show direct development. Very little info otherwise</w:t>
            </w:r>
          </w:p>
        </w:tc>
      </w:tr>
      <w:tr w:rsidR="00D349D0" w:rsidRPr="00FE6228" w14:paraId="0791F1A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3C14B75" w14:textId="38277BE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aminaria dentigera</w:t>
            </w:r>
          </w:p>
        </w:tc>
        <w:tc>
          <w:tcPr>
            <w:tcW w:w="1615" w:type="dxa"/>
          </w:tcPr>
          <w:p w14:paraId="49788F5C" w14:textId="3FEC8A3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aminaria dentigera</w:t>
            </w:r>
          </w:p>
        </w:tc>
        <w:tc>
          <w:tcPr>
            <w:tcW w:w="1637" w:type="dxa"/>
          </w:tcPr>
          <w:p w14:paraId="15AA8C2E" w14:textId="2496CE4A"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MDQ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CYXJ0c2NoPC9B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MDQ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CYXJ0c2NoPC9B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04)</w:t>
            </w:r>
            <w:r w:rsidRPr="008C256E">
              <w:rPr>
                <w:rFonts w:ascii="Helvetica Neue" w:eastAsia="Times New Roman" w:hAnsi="Helvetica Neue" w:cs="Calibri"/>
                <w:color w:val="000000"/>
                <w:sz w:val="15"/>
                <w:szCs w:val="15"/>
              </w:rPr>
              <w:fldChar w:fldCharType="end"/>
            </w:r>
          </w:p>
        </w:tc>
        <w:tc>
          <w:tcPr>
            <w:tcW w:w="4007" w:type="dxa"/>
          </w:tcPr>
          <w:p w14:paraId="31209DAE" w14:textId="506CF45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Laminaria digitata: Destombe shows male gametophytes fragments to reproduce. Life-cycle of general laminaria described in Bartsch 2008</w:t>
            </w:r>
          </w:p>
        </w:tc>
      </w:tr>
      <w:tr w:rsidR="00D349D0" w:rsidRPr="00FE6228" w14:paraId="538B0D4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4F086FD" w14:textId="606EC3F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eathesia difformis</w:t>
            </w:r>
          </w:p>
        </w:tc>
        <w:tc>
          <w:tcPr>
            <w:tcW w:w="1615" w:type="dxa"/>
          </w:tcPr>
          <w:p w14:paraId="1A7739EE" w14:textId="3A38E24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eathesia difformis</w:t>
            </w:r>
          </w:p>
        </w:tc>
        <w:tc>
          <w:tcPr>
            <w:tcW w:w="1637" w:type="dxa"/>
          </w:tcPr>
          <w:p w14:paraId="3B61F776" w14:textId="05C4E75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ynne&lt;/Author&gt;&lt;Year&gt;1985&lt;/Year&gt;&lt;RecNum&gt;2343&lt;/RecNum&gt;&lt;DisplayText&gt;(10, 28)&lt;/DisplayText&gt;&lt;record&gt;&lt;rec-number&gt;2343&lt;/rec-number&gt;&lt;foreign-keys&gt;&lt;key app="EN" db-id="0vv5t000329f5se2wadxvr5maa90f2dz2r2s" timestamp="1618396897" guid="3f1a8189-278b-453b-a6c7-40dc27cf3d29"&gt;2343&lt;/key&gt;&lt;/foreign-keys&gt;&lt;ref-type name="Book"&gt;6&lt;/ref-type&gt;&lt;contributors&gt;&lt;authors&gt;&lt;author&gt;Wynne, Michael J&lt;/author&gt;&lt;author&gt;Bold, HC&lt;/author&gt;&lt;/authors&gt;&lt;/contributors&gt;&lt;titles&gt;&lt;title&gt;Introduction to the Algae: Structure and Reproduction&lt;/title&gt;&lt;/titles&gt;&lt;dates&gt;&lt;year&gt;1985&lt;/year&gt;&lt;/dates&gt;&lt;publisher&gt;Prentice-Hall, Incorporated&lt;/publisher&gt;&lt;isbn&gt;0134777468&lt;/isbn&gt;&lt;urls&gt;&lt;/urls&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 28)</w:t>
            </w:r>
            <w:r w:rsidRPr="008C256E">
              <w:rPr>
                <w:rFonts w:ascii="Helvetica Neue" w:eastAsia="Times New Roman" w:hAnsi="Helvetica Neue" w:cs="Calibri"/>
                <w:color w:val="000000"/>
                <w:sz w:val="15"/>
                <w:szCs w:val="15"/>
              </w:rPr>
              <w:fldChar w:fldCharType="end"/>
            </w:r>
          </w:p>
        </w:tc>
        <w:tc>
          <w:tcPr>
            <w:tcW w:w="4007" w:type="dxa"/>
          </w:tcPr>
          <w:p w14:paraId="6AF624C4" w14:textId="2EF8BE1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Wynne Book: gametophytes can be formed by parthenogenesis, and form sporophytes when gametes fuse.</w:t>
            </w:r>
          </w:p>
        </w:tc>
      </w:tr>
      <w:tr w:rsidR="00D349D0" w:rsidRPr="00FE6228" w14:paraId="472E4608"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1889AAA0" w14:textId="7388130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emna minor</w:t>
            </w:r>
          </w:p>
        </w:tc>
        <w:tc>
          <w:tcPr>
            <w:tcW w:w="1615" w:type="dxa"/>
          </w:tcPr>
          <w:p w14:paraId="74636E53" w14:textId="581FFD4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emna minor</w:t>
            </w:r>
          </w:p>
        </w:tc>
        <w:tc>
          <w:tcPr>
            <w:tcW w:w="1637" w:type="dxa"/>
          </w:tcPr>
          <w:p w14:paraId="39A6E913" w14:textId="244F437C"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xl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xl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5)</w:t>
            </w:r>
            <w:r w:rsidRPr="008C256E">
              <w:rPr>
                <w:rFonts w:ascii="Helvetica Neue" w:eastAsia="Times New Roman" w:hAnsi="Helvetica Neue" w:cs="Calibri"/>
                <w:color w:val="000000"/>
                <w:sz w:val="15"/>
                <w:szCs w:val="15"/>
              </w:rPr>
              <w:fldChar w:fldCharType="end"/>
            </w:r>
          </w:p>
        </w:tc>
        <w:tc>
          <w:tcPr>
            <w:tcW w:w="4007" w:type="dxa"/>
          </w:tcPr>
          <w:p w14:paraId="258C5AD1" w14:textId="40EC26B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Lemon 2001: vegetative reproduction</w:t>
            </w:r>
          </w:p>
        </w:tc>
      </w:tr>
      <w:tr w:rsidR="00D349D0" w:rsidRPr="00FE6228" w14:paraId="563161D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5417E0B" w14:textId="540DE9A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omandra hermaphrodita</w:t>
            </w:r>
          </w:p>
        </w:tc>
        <w:tc>
          <w:tcPr>
            <w:tcW w:w="1615" w:type="dxa"/>
          </w:tcPr>
          <w:p w14:paraId="4C8D3D5E" w14:textId="0F4243D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omandra hermaphrodita</w:t>
            </w:r>
          </w:p>
        </w:tc>
        <w:tc>
          <w:tcPr>
            <w:tcW w:w="1637" w:type="dxa"/>
          </w:tcPr>
          <w:p w14:paraId="16A06520" w14:textId="14B0CAFA"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6)&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Ahmad&lt;/Author&gt;&lt;Year&gt;2014&lt;/Year&gt;&lt;RecNum&gt;2336&lt;/RecNum&gt;&lt;record&gt;&lt;rec-number&gt;2336&lt;/rec-number&gt;&lt;foreign-keys&gt;&lt;key app="EN" db-id="0vv5t000329f5se2wadxvr5maa90f2dz2r2s" timestamp="1618391734" guid="ea27c050-03b6-480c-af37-07a4fabaf1aa"&gt;2336&lt;/key&gt;&lt;/foreign-keys&gt;&lt;ref-type name="Journal Article"&gt;17&lt;/ref-type&gt;&lt;contributors&gt;&lt;authors&gt;&lt;author&gt;Ahmad, Nabil M.&lt;/author&gt;&lt;author&gt;Martin, Peter M.&lt;/author&gt;&lt;author&gt;Vella, John M.&lt;/author&gt;&lt;/authors&gt;&lt;/contributors&gt;&lt;titles&gt;&lt;title&gt;Clonal propagation of Lomandra longifolia by somatic embryogenesis&lt;/title&gt;&lt;secondary-title&gt;Scientia Horticulturae&lt;/secondary-title&gt;&lt;/titles&gt;&lt;periodical&gt;&lt;full-title&gt;Scientia Horticulturae&lt;/full-title&gt;&lt;/periodical&gt;&lt;pages&gt;102-110&lt;/pages&gt;&lt;volume&gt;180&lt;/volume&gt;&lt;section&gt;102&lt;/section&gt;&lt;dates&gt;&lt;year&gt;2014&lt;/year&gt;&lt;/dates&gt;&lt;isbn&gt;03044238&lt;/isbn&gt;&lt;urls&gt;&lt;/urls&gt;&lt;electronic-resource-num&gt;10.1016/j.scienta.2014.10.018&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6)</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RAUSS&lt;/Author&gt;&lt;Year&gt;2004&lt;/Year&gt;&lt;RecNum&gt;2466&lt;/RecNum&gt;&lt;DisplayText&gt;(107)&lt;/DisplayText&gt;&lt;record&gt;&lt;rec-number&gt;2466&lt;/rec-number&gt;&lt;foreign-keys&gt;&lt;key app="EN" db-id="0vv5t000329f5se2wadxvr5maa90f2dz2r2s" timestamp="1626453345" guid="e517566e-c0fb-425d-a0fd-804b90a96271"&gt;2466&lt;/key&gt;&lt;/foreign-keys&gt;&lt;ref-type name="Journal Article"&gt;17&lt;/ref-type&gt;&lt;contributors&gt;&lt;authors&gt;&lt;author&gt;KRAUSS, SIEGFRIED L.&lt;/author&gt;&lt;author&gt;KOCH, JOHN M.&lt;/author&gt;&lt;/authors&gt;&lt;/contributors&gt;&lt;titles&gt;&lt;title&gt;METHODOLOGICAL INSIGHTS: Rapid genetic delineation of provenance for plant community restoration&lt;/title&gt;&lt;secondary-title&gt;Journal of Applied Ecology&lt;/secondary-title&gt;&lt;/titles&gt;&lt;periodical&gt;&lt;full-title&gt;Journal of Applied Ecology&lt;/full-title&gt;&lt;/periodical&gt;&lt;pages&gt;1162-1173&lt;/pages&gt;&lt;volume&gt;41&lt;/volume&gt;&lt;number&gt;6&lt;/number&gt;&lt;dates&gt;&lt;year&gt;2004&lt;/year&gt;&lt;/dates&gt;&lt;isbn&gt;0021-8901&lt;/isbn&gt;&lt;urls&gt;&lt;related-urls&gt;&lt;url&gt;https://besjournals.onlinelibrary.wiley.com/doi/abs/10.1111/j.0021-8901.2004.00961.x&lt;/url&gt;&lt;/related-urls&gt;&lt;/urls&gt;&lt;electronic-resource-num&gt;https://doi.org/10.1111/j.0021-8901.2004.00961.x&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07)</w:t>
            </w:r>
            <w:r>
              <w:rPr>
                <w:rFonts w:ascii="Helvetica Neue" w:eastAsia="Times New Roman" w:hAnsi="Helvetica Neue" w:cs="Calibri"/>
                <w:color w:val="000000"/>
                <w:sz w:val="15"/>
                <w:szCs w:val="15"/>
              </w:rPr>
              <w:fldChar w:fldCharType="end"/>
            </w:r>
          </w:p>
        </w:tc>
        <w:tc>
          <w:tcPr>
            <w:tcW w:w="4007" w:type="dxa"/>
          </w:tcPr>
          <w:p w14:paraId="61782307" w14:textId="5D1A4D8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hmad 2014: lomandra longifolia, Kraus &amp; Koch 2004: rhizomatous, wind pollenated.</w:t>
            </w:r>
            <w:r>
              <w:rPr>
                <w:rStyle w:val="apple-converted-space"/>
                <w:rFonts w:ascii="Helvetica Neue" w:hAnsi="Helvetica Neue"/>
                <w:color w:val="000000"/>
                <w:sz w:val="15"/>
                <w:szCs w:val="15"/>
              </w:rPr>
              <w:t> </w:t>
            </w:r>
          </w:p>
        </w:tc>
      </w:tr>
      <w:tr w:rsidR="00D349D0" w:rsidRPr="00FE6228" w14:paraId="3634D0D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F845BB6" w14:textId="5D1D8E31"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oxosoma sultana</w:t>
            </w:r>
          </w:p>
        </w:tc>
        <w:tc>
          <w:tcPr>
            <w:tcW w:w="1615" w:type="dxa"/>
          </w:tcPr>
          <w:p w14:paraId="53BF3BB1" w14:textId="0239EBD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loxosoma sultana</w:t>
            </w:r>
          </w:p>
        </w:tc>
        <w:tc>
          <w:tcPr>
            <w:tcW w:w="1637" w:type="dxa"/>
          </w:tcPr>
          <w:p w14:paraId="134D410B" w14:textId="3BC05E0C"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A4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BU1NIRVRPTjwvQXV0aG9yPjxZZWFyPjE5MTI8L1llYXI+PFJl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A4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BU1NIRVRPTjwvQXV0aG9yPjxZZWFyPjE5MTI8L1llYXI+PFJl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08)</w:t>
            </w:r>
            <w:r w:rsidRPr="008C256E">
              <w:rPr>
                <w:rFonts w:ascii="Helvetica Neue" w:eastAsia="Times New Roman" w:hAnsi="Helvetica Neue" w:cs="Calibri"/>
                <w:color w:val="000000"/>
                <w:sz w:val="15"/>
                <w:szCs w:val="15"/>
              </w:rPr>
              <w:fldChar w:fldCharType="end"/>
            </w:r>
          </w:p>
        </w:tc>
        <w:tc>
          <w:tcPr>
            <w:tcW w:w="4007" w:type="dxa"/>
          </w:tcPr>
          <w:p w14:paraId="6A61E8B0" w14:textId="015788A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Only one description: describes oocyte, sperm &amp; few buds (assheton 1912) Appears that all Ectoprocta can bud, wiki. Perhaps with exception of L. isolata (Giere Meiobenthology)</w:t>
            </w:r>
          </w:p>
        </w:tc>
      </w:tr>
      <w:tr w:rsidR="00D349D0" w:rsidRPr="00FE6228" w14:paraId="14C67E0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33D3C73" w14:textId="522D405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umbricus terrestris</w:t>
            </w:r>
          </w:p>
        </w:tc>
        <w:tc>
          <w:tcPr>
            <w:tcW w:w="1615" w:type="dxa"/>
          </w:tcPr>
          <w:p w14:paraId="7F44C7EA" w14:textId="08B4790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umbricus terrestris</w:t>
            </w:r>
          </w:p>
        </w:tc>
        <w:tc>
          <w:tcPr>
            <w:tcW w:w="1637" w:type="dxa"/>
          </w:tcPr>
          <w:p w14:paraId="3FD735A3" w14:textId="0A82CD5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xMDk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CZWxsPC9BdXRob3I+PFllYXI+MjAwODwvWWVhcj48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xMDk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CZWxsPC9BdXRob3I+PFllYXI+MjAwODwvWWVhcj48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109)</w:t>
            </w:r>
            <w:r w:rsidRPr="008C256E">
              <w:rPr>
                <w:rFonts w:ascii="Helvetica Neue" w:eastAsia="Times New Roman" w:hAnsi="Helvetica Neue" w:cs="Calibri"/>
                <w:color w:val="000000"/>
                <w:sz w:val="15"/>
                <w:szCs w:val="15"/>
              </w:rPr>
              <w:fldChar w:fldCharType="end"/>
            </w:r>
          </w:p>
        </w:tc>
        <w:tc>
          <w:tcPr>
            <w:tcW w:w="4007" w:type="dxa"/>
          </w:tcPr>
          <w:p w14:paraId="0CB6486F" w14:textId="40D4EB1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 xml:space="preserve">No fission in lumbricus from zattara, or in Cosin Earthworm chapter: cross fertilising hermaphrodite. However parthenogenesis is common in lumbricidae, observed in lumbricus eiseni (Reynolds 1974). </w:t>
            </w:r>
            <w:r>
              <w:rPr>
                <w:rFonts w:ascii="Helvetica Neue" w:hAnsi="Helvetica Neue"/>
                <w:i/>
                <w:iCs/>
                <w:color w:val="000000"/>
                <w:sz w:val="15"/>
                <w:szCs w:val="15"/>
              </w:rPr>
              <w:t xml:space="preserve">Lumbriculus </w:t>
            </w:r>
            <w:r>
              <w:rPr>
                <w:rFonts w:ascii="Helvetica Neue" w:hAnsi="Helvetica Neue"/>
                <w:color w:val="000000"/>
                <w:sz w:val="15"/>
                <w:szCs w:val="15"/>
              </w:rPr>
              <w:t>can reproduce by fission (Martinez 2006), so beware of potential confusion</w:t>
            </w:r>
          </w:p>
        </w:tc>
      </w:tr>
      <w:tr w:rsidR="00D349D0" w:rsidRPr="00FE6228" w14:paraId="7F44D44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DDCED04" w14:textId="7D73CABD"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Lyngbya aestuarii</w:t>
            </w:r>
          </w:p>
        </w:tc>
        <w:tc>
          <w:tcPr>
            <w:tcW w:w="1615" w:type="dxa"/>
          </w:tcPr>
          <w:p w14:paraId="3F7D8792" w14:textId="594B42A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Lyngbya aestuarii</w:t>
            </w:r>
          </w:p>
        </w:tc>
        <w:tc>
          <w:tcPr>
            <w:tcW w:w="1637" w:type="dxa"/>
          </w:tcPr>
          <w:p w14:paraId="0F11DDAE" w14:textId="3CFA89A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110&lt;/RecNum&gt;&lt;DisplayText&gt;(16)&lt;/DisplayText&gt;&lt;record&gt;&lt;rec-number&gt;110&lt;/rec-number&gt;&lt;foreign-keys&gt;&lt;key app="EN" db-id="0vv5t000329f5se2wadxvr5maa90f2dz2r2s" timestamp="1569402486" guid="793e3ced-5c24-46ab-9387-ab2efb101b15"&gt;110&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w:t>
            </w:r>
            <w:r w:rsidRPr="008C256E">
              <w:rPr>
                <w:rFonts w:ascii="Helvetica Neue" w:eastAsia="Times New Roman" w:hAnsi="Helvetica Neue" w:cs="Calibri"/>
                <w:color w:val="000000"/>
                <w:sz w:val="15"/>
                <w:szCs w:val="15"/>
              </w:rPr>
              <w:fldChar w:fldCharType="end"/>
            </w:r>
          </w:p>
        </w:tc>
        <w:tc>
          <w:tcPr>
            <w:tcW w:w="4007" w:type="dxa"/>
          </w:tcPr>
          <w:p w14:paraId="4DC6D311" w14:textId="5C802F6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3</w:t>
            </w:r>
          </w:p>
        </w:tc>
      </w:tr>
      <w:tr w:rsidR="00D349D0" w:rsidRPr="00FE6228" w14:paraId="269B7A1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E9104AF" w14:textId="4F5F5D7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acrostomum gigas</w:t>
            </w:r>
          </w:p>
        </w:tc>
        <w:tc>
          <w:tcPr>
            <w:tcW w:w="1615" w:type="dxa"/>
          </w:tcPr>
          <w:p w14:paraId="6C6D7354" w14:textId="2105C57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macrostomum gigas</w:t>
            </w:r>
          </w:p>
        </w:tc>
        <w:tc>
          <w:tcPr>
            <w:tcW w:w="1637" w:type="dxa"/>
          </w:tcPr>
          <w:p w14:paraId="2490E4ED" w14:textId="7B8865E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wLCAxMTE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xhZHVybmVyPC9BdXRob3I+PFllYXI+MjAwMDwvWWVh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wLCAxMTE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xhZHVybmVyPC9BdXRob3I+PFllYXI+MjAwMDwvWWVh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10, 111)</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udarski&lt;/Author&gt;&lt;Year&gt;2020&lt;/Year&gt;&lt;RecNum&gt;2469&lt;/RecNum&gt;&lt;DisplayText&gt;(112)&lt;/DisplayText&gt;&lt;record&gt;&lt;rec-number&gt;2469&lt;/rec-number&gt;&lt;foreign-keys&gt;&lt;key app="EN" db-id="0vv5t000329f5se2wadxvr5maa90f2dz2r2s" timestamp="1626453561" guid="ecec1d91-e9c5-4bdb-94de-63b81dbbfbea"&gt;2469&lt;/key&gt;&lt;/foreign-keys&gt;&lt;ref-type name="Journal Article"&gt;17&lt;/ref-type&gt;&lt;contributors&gt;&lt;authors&gt;&lt;author&gt;Wudarski, Jakub&lt;/author&gt;&lt;author&gt;Egger, Bernhard&lt;/author&gt;&lt;author&gt;Ramm, Steven A.&lt;/author&gt;&lt;author&gt;Schärer, Lukas&lt;/author&gt;&lt;author&gt;Ladurner, Peter&lt;/author&gt;&lt;author&gt;Zadesenets, Kira S.&lt;/author&gt;&lt;author&gt;Rubtsov, Nikolay B.&lt;/author&gt;&lt;author&gt;Mouton, Stijn&lt;/author&gt;&lt;author&gt;Berezikov, Eugene&lt;/author&gt;&lt;/authors&gt;&lt;/contributors&gt;&lt;titles&gt;&lt;title&gt;The free-living flatworm Macrostomum lignano&lt;/title&gt;&lt;secondary-title&gt;EvoDevo&lt;/secondary-title&gt;&lt;/titles&gt;&lt;periodical&gt;&lt;full-title&gt;Evodevo&lt;/full-title&gt;&lt;/periodical&gt;&lt;pages&gt;5&lt;/pages&gt;&lt;volume&gt;11&lt;/volume&gt;&lt;number&gt;1&lt;/number&gt;&lt;dates&gt;&lt;year&gt;2020&lt;/year&gt;&lt;pub-dates&gt;&lt;date&gt;2020/03/02&lt;/date&gt;&lt;/pub-dates&gt;&lt;/dates&gt;&lt;isbn&gt;2041-9139&lt;/isbn&gt;&lt;urls&gt;&lt;related-urls&gt;&lt;url&gt;https://doi.org/10.1186/s13227-020-00150-1&lt;/url&gt;&lt;/related-urls&gt;&lt;/urls&gt;&lt;electronic-resource-num&gt;10.1186/s13227-020-00150-1&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2)</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fldData xml:space="preserve">PEVuZE5vdGU+PENpdGU+PEF1dGhvcj5XdWRhcnNraTwvQXV0aG9yPjxZZWFyPjIwMTc8L1llYXI+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XdWRhcnNraTwvQXV0aG9yPjxZZWFyPjIwMTc8L1llYXI+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3)</w:t>
            </w:r>
            <w:r>
              <w:rPr>
                <w:rFonts w:ascii="Helvetica Neue" w:eastAsia="Times New Roman" w:hAnsi="Helvetica Neue" w:cs="Calibri"/>
                <w:color w:val="000000"/>
                <w:sz w:val="15"/>
                <w:szCs w:val="15"/>
              </w:rPr>
              <w:fldChar w:fldCharType="end"/>
            </w:r>
          </w:p>
        </w:tc>
        <w:tc>
          <w:tcPr>
            <w:tcW w:w="4007" w:type="dxa"/>
          </w:tcPr>
          <w:p w14:paraId="3DEE61D7" w14:textId="2B80306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Egger: exclusively sexually reproducing genus. Wudarski 2017: describes production of inseminated eggs in genus</w:t>
            </w:r>
          </w:p>
        </w:tc>
      </w:tr>
      <w:tr w:rsidR="00D349D0" w:rsidRPr="00FE6228" w14:paraId="7532FB5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5A6DF47" w14:textId="2E65132F"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ammillaria elongata</w:t>
            </w:r>
          </w:p>
        </w:tc>
        <w:tc>
          <w:tcPr>
            <w:tcW w:w="1615" w:type="dxa"/>
          </w:tcPr>
          <w:p w14:paraId="5DD07F5B" w14:textId="57154CD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ammillaria elongata</w:t>
            </w:r>
          </w:p>
        </w:tc>
        <w:tc>
          <w:tcPr>
            <w:tcW w:w="1637" w:type="dxa"/>
          </w:tcPr>
          <w:p w14:paraId="55FDD71A" w14:textId="6E815A25" w:rsidR="00D349D0" w:rsidRPr="008C256E"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Calibri"/>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xN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Bh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xN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Bh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14)</w:t>
            </w:r>
            <w:r w:rsidRPr="008C256E">
              <w:rPr>
                <w:rFonts w:ascii="Helvetica Neue" w:eastAsia="Times New Roman" w:hAnsi="Helvetica Neue" w:cs="Calibri"/>
                <w:color w:val="000000"/>
                <w:sz w:val="15"/>
                <w:szCs w:val="15"/>
              </w:rPr>
              <w:fldChar w:fldCharType="end"/>
            </w:r>
          </w:p>
          <w:p w14:paraId="71C1CBB6" w14:textId="0631DD4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t>rhs.org.uk</w:t>
            </w:r>
          </w:p>
        </w:tc>
        <w:tc>
          <w:tcPr>
            <w:tcW w:w="4007" w:type="dxa"/>
          </w:tcPr>
          <w:p w14:paraId="22B2BAB9" w14:textId="49DE210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hyperlink r:id="rId6" w:history="1">
              <w:r>
                <w:rPr>
                  <w:rStyle w:val="Hyperlink"/>
                  <w:rFonts w:ascii="Helvetica Neue" w:hAnsi="Helvetica Neue"/>
                  <w:sz w:val="15"/>
                  <w:szCs w:val="15"/>
                </w:rPr>
                <w:t>res.org.uk</w:t>
              </w:r>
            </w:hyperlink>
          </w:p>
        </w:tc>
      </w:tr>
      <w:tr w:rsidR="00D349D0" w:rsidRPr="00FE6228" w14:paraId="1973B83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FE033AF" w14:textId="1C461CF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Membranoptera subtropica</w:t>
            </w:r>
          </w:p>
        </w:tc>
        <w:tc>
          <w:tcPr>
            <w:tcW w:w="1615" w:type="dxa"/>
          </w:tcPr>
          <w:p w14:paraId="172B91B9" w14:textId="57F05EE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embranoptera subtropica</w:t>
            </w:r>
          </w:p>
        </w:tc>
        <w:tc>
          <w:tcPr>
            <w:tcW w:w="1637" w:type="dxa"/>
          </w:tcPr>
          <w:p w14:paraId="4CF7C305" w14:textId="059860D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0)&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Collado-Vides&lt;/Author&gt;&lt;Year&gt;2001&lt;/Year&gt;&lt;RecNum&gt;1967&lt;/RecNum&gt;&lt;record&gt;&lt;rec-number&gt;1967&lt;/rec-number&gt;&lt;foreign-keys&gt;&lt;key app="EN" db-id="0vv5t000329f5se2wadxvr5maa90f2dz2r2s" timestamp="1599232451" guid="3a29c49c-3495-44ea-8c67-2214d76cead8"&gt;1967&lt;/key&gt;&lt;/foreign-keys&gt;&lt;ref-type name="Journal Article"&gt;17&lt;/ref-type&gt;&lt;contributors&gt;&lt;authors&gt;&lt;author&gt;Collado-Vides, Ligia&lt;/author&gt;&lt;/authors&gt;&lt;/contributors&gt;&lt;titles&gt;&lt;title&gt;Clonal architecture in marine macroalgae: ecological and evolutionary perspectives&lt;/title&gt;&lt;secondary-title&gt;Evolutionary Ecology&lt;/secondary-title&gt;&lt;/titles&gt;&lt;periodical&gt;&lt;full-title&gt;Evolutionary Ecology&lt;/full-title&gt;&lt;/periodical&gt;&lt;pages&gt;531-545&lt;/pages&gt;&lt;volume&gt;15&lt;/volume&gt;&lt;number&gt;4-6&lt;/number&gt;&lt;section&gt;531&lt;/section&gt;&lt;dates&gt;&lt;year&gt;2001&lt;/year&gt;&lt;/dates&gt;&lt;isbn&gt;0269-7653&amp;#xD;1573-8477&lt;/isbn&gt;&lt;urls&gt;&lt;/urls&gt;&lt;electronic-resource-num&gt;10.1023/a:1016009620560&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w:t>
            </w:r>
            <w:r w:rsidRPr="008C256E">
              <w:rPr>
                <w:rFonts w:ascii="Helvetica Neue" w:eastAsia="Times New Roman" w:hAnsi="Helvetica Neue" w:cs="Calibri"/>
                <w:color w:val="000000"/>
                <w:sz w:val="15"/>
                <w:szCs w:val="15"/>
              </w:rPr>
              <w:fldChar w:fldCharType="end"/>
            </w:r>
          </w:p>
        </w:tc>
        <w:tc>
          <w:tcPr>
            <w:tcW w:w="4007" w:type="dxa"/>
          </w:tcPr>
          <w:p w14:paraId="7D82352E" w14:textId="342B434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DE8737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76F4E4F" w14:textId="408BCC42"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ethanosarcina mazei</w:t>
            </w:r>
          </w:p>
        </w:tc>
        <w:tc>
          <w:tcPr>
            <w:tcW w:w="1615" w:type="dxa"/>
          </w:tcPr>
          <w:p w14:paraId="541BD9E1" w14:textId="2F846FD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ethanosarcina mazei</w:t>
            </w:r>
          </w:p>
        </w:tc>
        <w:tc>
          <w:tcPr>
            <w:tcW w:w="1637" w:type="dxa"/>
          </w:tcPr>
          <w:p w14:paraId="4B234501" w14:textId="2094AF1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ayerhofer&lt;/Author&gt;&lt;Year&gt;1991&lt;/Year&gt;&lt;RecNum&gt;2169&lt;/RecNum&gt;&lt;DisplayText&gt;(115)&lt;/DisplayText&gt;&lt;record&gt;&lt;rec-number&gt;2169&lt;/rec-number&gt;&lt;foreign-keys&gt;&lt;key app="EN" db-id="0vv5t000329f5se2wadxvr5maa90f2dz2r2s" timestamp="1617296372" guid="73ab6947-5f08-48e3-ae81-a397e4de3c2b"&gt;2169&lt;/key&gt;&lt;/foreign-keys&gt;&lt;ref-type name="Journal Article"&gt;17&lt;/ref-type&gt;&lt;contributors&gt;&lt;authors&gt;&lt;author&gt;Mayerhofer&lt;/author&gt;&lt;/authors&gt;&lt;/contributors&gt;&lt;titles&gt;&lt;title&gt;Lamina, a novel multicellular form of methanosarcina mazei s-6&lt;/title&gt;&lt;/titles&gt;&lt;dates&gt;&lt;year&gt;1991&lt;/year&gt;&lt;/dates&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5)</w:t>
            </w:r>
            <w:r w:rsidRPr="008C256E">
              <w:rPr>
                <w:rFonts w:ascii="Helvetica Neue" w:eastAsia="Times New Roman" w:hAnsi="Helvetica Neue" w:cs="Calibri"/>
                <w:color w:val="000000"/>
                <w:sz w:val="15"/>
                <w:szCs w:val="15"/>
              </w:rPr>
              <w:fldChar w:fldCharType="end"/>
            </w:r>
          </w:p>
        </w:tc>
        <w:tc>
          <w:tcPr>
            <w:tcW w:w="4007" w:type="dxa"/>
          </w:tcPr>
          <w:p w14:paraId="4B827AE2" w14:textId="18BCA52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t obligately multicellular: asexual cell division, and the laminar can be split and will regrow.</w:t>
            </w:r>
          </w:p>
        </w:tc>
      </w:tr>
      <w:tr w:rsidR="00D349D0" w:rsidRPr="00FE6228" w14:paraId="3CE251B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9A1C371" w14:textId="6940BF94"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icrocoleus chthonoplastes</w:t>
            </w:r>
          </w:p>
        </w:tc>
        <w:tc>
          <w:tcPr>
            <w:tcW w:w="1615" w:type="dxa"/>
          </w:tcPr>
          <w:p w14:paraId="3DD39686" w14:textId="1CEB608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icrocoleus chthonoplastes</w:t>
            </w:r>
          </w:p>
        </w:tc>
        <w:tc>
          <w:tcPr>
            <w:tcW w:w="1637" w:type="dxa"/>
          </w:tcPr>
          <w:p w14:paraId="600B2E16" w14:textId="1737AF8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110&lt;/RecNum&gt;&lt;DisplayText&gt;(16)&lt;/DisplayText&gt;&lt;record&gt;&lt;rec-number&gt;110&lt;/rec-number&gt;&lt;foreign-keys&gt;&lt;key app="EN" db-id="0vv5t000329f5se2wadxvr5maa90f2dz2r2s" timestamp="1569402486" guid="793e3ced-5c24-46ab-9387-ab2efb101b15"&gt;110&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w:t>
            </w:r>
            <w:r w:rsidRPr="008C256E">
              <w:rPr>
                <w:rFonts w:ascii="Helvetica Neue" w:eastAsia="Times New Roman" w:hAnsi="Helvetica Neue" w:cs="Calibri"/>
                <w:color w:val="000000"/>
                <w:sz w:val="15"/>
                <w:szCs w:val="15"/>
              </w:rPr>
              <w:fldChar w:fldCharType="end"/>
            </w:r>
          </w:p>
        </w:tc>
        <w:tc>
          <w:tcPr>
            <w:tcW w:w="4007" w:type="dxa"/>
          </w:tcPr>
          <w:p w14:paraId="79426FAA" w14:textId="3D342B0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3</w:t>
            </w:r>
          </w:p>
        </w:tc>
      </w:tr>
      <w:tr w:rsidR="00D349D0" w:rsidRPr="00FE6228" w14:paraId="2BF27E1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1656AB7" w14:textId="2049D9B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icrocystis aeruginosa</w:t>
            </w:r>
          </w:p>
        </w:tc>
        <w:tc>
          <w:tcPr>
            <w:tcW w:w="1615" w:type="dxa"/>
          </w:tcPr>
          <w:p w14:paraId="3ABBBFC7" w14:textId="524D5B4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icrocystis aeruginosa</w:t>
            </w:r>
          </w:p>
        </w:tc>
        <w:tc>
          <w:tcPr>
            <w:tcW w:w="1637" w:type="dxa"/>
          </w:tcPr>
          <w:p w14:paraId="55923A85" w14:textId="19C6CCD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urkert&lt;/Author&gt;&lt;Year&gt;2001&lt;/Year&gt;&lt;RecNum&gt;2173&lt;/RecNum&gt;&lt;DisplayText&gt;(116)&lt;/DisplayText&gt;&lt;record&gt;&lt;rec-number&gt;2173&lt;/rec-number&gt;&lt;foreign-keys&gt;&lt;key app="EN" db-id="0vv5t000329f5se2wadxvr5maa90f2dz2r2s" timestamp="1617365972" guid="54967021-476c-4a79-a18e-1183725c32d1"&gt;2173&lt;/key&gt;&lt;/foreign-keys&gt;&lt;ref-type name="Journal Article"&gt;17&lt;/ref-type&gt;&lt;contributors&gt;&lt;authors&gt;&lt;author&gt;Burkert, U.&lt;/author&gt;&lt;author&gt;Hyenstrand, P.&lt;/author&gt;&lt;author&gt;Drakare, S.&lt;/author&gt;&lt;author&gt;Blomqvist, P.&lt;/author&gt;&lt;/authors&gt;&lt;/contributors&gt;&lt;titles&gt;&lt;title&gt;Effects of the mixotrophic flagellate Ochromonas sp. on colony formation in Microcystis aeruginosa&lt;/title&gt;&lt;secondary-title&gt;Aquatic Ecology&lt;/secondary-title&gt;&lt;/titles&gt;&lt;periodical&gt;&lt;full-title&gt;Aquatic Ecology&lt;/full-title&gt;&lt;/periodical&gt;&lt;pages&gt;11-17&lt;/pages&gt;&lt;volume&gt;35&lt;/volume&gt;&lt;number&gt;1&lt;/number&gt;&lt;dates&gt;&lt;year&gt;2001&lt;/year&gt;&lt;pub-dates&gt;&lt;date&gt;2001/03/01&lt;/date&gt;&lt;/pub-dates&gt;&lt;/dates&gt;&lt;isbn&gt;1573-5125&lt;/isbn&gt;&lt;urls&gt;&lt;related-urls&gt;&lt;url&gt;https://doi.org/10.1023/A:1011454313607&lt;/url&gt;&lt;/related-urls&gt;&lt;/urls&gt;&lt;electronic-resource-num&gt;10.1023/A:1011454313607&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16)</w:t>
            </w:r>
            <w:r w:rsidRPr="008C256E">
              <w:rPr>
                <w:rFonts w:ascii="Helvetica Neue" w:eastAsia="Times New Roman" w:hAnsi="Helvetica Neue" w:cs="Calibri"/>
                <w:color w:val="000000"/>
                <w:sz w:val="15"/>
                <w:szCs w:val="15"/>
              </w:rPr>
              <w:fldChar w:fldCharType="end"/>
            </w:r>
          </w:p>
        </w:tc>
        <w:tc>
          <w:tcPr>
            <w:tcW w:w="4007" w:type="dxa"/>
          </w:tcPr>
          <w:p w14:paraId="4FB91234" w14:textId="61D6DCF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Unicellular</w:t>
            </w:r>
          </w:p>
        </w:tc>
      </w:tr>
      <w:tr w:rsidR="00D349D0" w:rsidRPr="00FE6228" w14:paraId="084C9B0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0DBEF95" w14:textId="53B7BA4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icrohydra rideri</w:t>
            </w:r>
          </w:p>
        </w:tc>
        <w:tc>
          <w:tcPr>
            <w:tcW w:w="1615" w:type="dxa"/>
          </w:tcPr>
          <w:p w14:paraId="6082D595" w14:textId="744B29D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microhydra rideri</w:t>
            </w:r>
          </w:p>
        </w:tc>
        <w:tc>
          <w:tcPr>
            <w:tcW w:w="1637" w:type="dxa"/>
          </w:tcPr>
          <w:p w14:paraId="3D69EC6C" w14:textId="13249CE8"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m9saW5vLVJvcmVtPC9BdXRob3I+PFllYXI+MjAxNjwvWWVh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m9saW5vLVJvcmVtPC9BdXRob3I+PFllYXI+MjAxNjwvWWVh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17)</w:t>
            </w:r>
            <w:r w:rsidRPr="008C256E">
              <w:rPr>
                <w:rFonts w:ascii="Helvetica Neue" w:eastAsia="Times New Roman" w:hAnsi="Helvetica Neue" w:cs="Calibri"/>
                <w:color w:val="000000"/>
                <w:sz w:val="15"/>
                <w:szCs w:val="15"/>
              </w:rPr>
              <w:fldChar w:fldCharType="end"/>
            </w:r>
          </w:p>
        </w:tc>
        <w:tc>
          <w:tcPr>
            <w:tcW w:w="4007" w:type="dxa"/>
          </w:tcPr>
          <w:p w14:paraId="1648A6A6" w14:textId="68EFA94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eshwater jellyfish: can bud polyps, frustules or medusae. Once mature, sperm or eggs released Folino-rorem 2015. No reports of parthenogenesis on WoS with new name. ‘Parthenogenesis may occur in Limnocodium’, but evidence is slight Fowler</w:t>
            </w:r>
          </w:p>
        </w:tc>
      </w:tr>
      <w:tr w:rsidR="00D349D0" w:rsidRPr="00FE6228" w14:paraId="73FCBAD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DE4C697" w14:textId="2236B11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onoclea forsteri</w:t>
            </w:r>
          </w:p>
        </w:tc>
        <w:tc>
          <w:tcPr>
            <w:tcW w:w="1615" w:type="dxa"/>
          </w:tcPr>
          <w:p w14:paraId="4CA387A4" w14:textId="3C0BE59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onoclea forsteri</w:t>
            </w:r>
          </w:p>
        </w:tc>
        <w:tc>
          <w:tcPr>
            <w:tcW w:w="1637" w:type="dxa"/>
          </w:tcPr>
          <w:p w14:paraId="4052FE5D" w14:textId="58B81A1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UwLCAxMTgpPC9EaXNw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FuZGFsbC1TdG90bGVyPC9BdXRob3I+PFllYXI+MjAw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0, 118)</w:t>
            </w:r>
            <w:r w:rsidRPr="008C256E">
              <w:rPr>
                <w:rFonts w:ascii="Helvetica Neue" w:eastAsia="Times New Roman" w:hAnsi="Helvetica Neue" w:cs="Calibri"/>
                <w:color w:val="000000"/>
                <w:sz w:val="15"/>
                <w:szCs w:val="15"/>
              </w:rPr>
              <w:fldChar w:fldCharType="end"/>
            </w:r>
          </w:p>
        </w:tc>
        <w:tc>
          <w:tcPr>
            <w:tcW w:w="4007" w:type="dxa"/>
          </w:tcPr>
          <w:p w14:paraId="389770ED" w14:textId="646DBCB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vers 1903: observe fragments regrowing</w:t>
            </w:r>
          </w:p>
        </w:tc>
      </w:tr>
      <w:tr w:rsidR="00D349D0" w:rsidRPr="00FE6228" w14:paraId="42EC469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197D96A" w14:textId="43122BD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orone saxatilis</w:t>
            </w:r>
          </w:p>
        </w:tc>
        <w:tc>
          <w:tcPr>
            <w:tcW w:w="1615" w:type="dxa"/>
          </w:tcPr>
          <w:p w14:paraId="797C8A27" w14:textId="5C56181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orone saxatilis</w:t>
            </w:r>
          </w:p>
        </w:tc>
        <w:tc>
          <w:tcPr>
            <w:tcW w:w="1637" w:type="dxa"/>
          </w:tcPr>
          <w:p w14:paraId="35BBA66E" w14:textId="327F52C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5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HZXJ2YXNpPC9BdXRob3I+PFllYXI+MjAxNTwvWWVhcj48UmVj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E5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HZXJ2YXNpPC9BdXRob3I+PFllYXI+MjAxNTwvWWVhcj48UmVj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19)</w:t>
            </w:r>
            <w:r w:rsidRPr="008C256E">
              <w:rPr>
                <w:rFonts w:ascii="Helvetica Neue" w:eastAsia="Times New Roman" w:hAnsi="Helvetica Neue" w:cs="Calibri"/>
                <w:color w:val="000000"/>
                <w:sz w:val="15"/>
                <w:szCs w:val="15"/>
              </w:rPr>
              <w:fldChar w:fldCharType="end"/>
            </w:r>
          </w:p>
        </w:tc>
        <w:tc>
          <w:tcPr>
            <w:tcW w:w="4007" w:type="dxa"/>
          </w:tcPr>
          <w:p w14:paraId="39CCE16B" w14:textId="5207C04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ervasi 2015: some reports of hermaphroditism, but rare. No reports of parthenogenesis</w:t>
            </w:r>
          </w:p>
        </w:tc>
      </w:tr>
      <w:tr w:rsidR="00D349D0" w:rsidRPr="00FE6228" w14:paraId="1249991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D5DD7B6" w14:textId="7B7F7445"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us musculus</w:t>
            </w:r>
          </w:p>
        </w:tc>
        <w:tc>
          <w:tcPr>
            <w:tcW w:w="1615" w:type="dxa"/>
          </w:tcPr>
          <w:p w14:paraId="142969CA" w14:textId="3B774E3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us musculus</w:t>
            </w:r>
          </w:p>
        </w:tc>
        <w:tc>
          <w:tcPr>
            <w:tcW w:w="1637" w:type="dxa"/>
          </w:tcPr>
          <w:p w14:paraId="5F750DC3" w14:textId="44A6882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Iw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b25vPC9BdXRob3I+PFllYXI+MjAwNDwvWWVhcj48UmVjTnVt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Iw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b25vPC9BdXRob3I+PFllYXI+MjAwNDwvWWVhcj48UmVjTnVt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20)</w:t>
            </w:r>
            <w:r w:rsidRPr="008C256E">
              <w:rPr>
                <w:rFonts w:ascii="Helvetica Neue" w:eastAsia="Times New Roman" w:hAnsi="Helvetica Neue" w:cs="Calibri"/>
                <w:color w:val="000000"/>
                <w:sz w:val="15"/>
                <w:szCs w:val="15"/>
              </w:rPr>
              <w:fldChar w:fldCharType="end"/>
            </w:r>
          </w:p>
        </w:tc>
        <w:tc>
          <w:tcPr>
            <w:tcW w:w="4007" w:type="dxa"/>
          </w:tcPr>
          <w:p w14:paraId="13CC29DA" w14:textId="49F5780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arthenogenesis can be induced in mouse, but embryos die after ~10 days? Kono 2004. (But some vertebrates do use parthenogenesis! Lizards, etc)</w:t>
            </w:r>
          </w:p>
        </w:tc>
      </w:tr>
      <w:tr w:rsidR="00D349D0" w:rsidRPr="00FE6228" w14:paraId="0AB1983A"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2C83D157" w14:textId="023AF9F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yxococcus fulvus</w:t>
            </w:r>
          </w:p>
        </w:tc>
        <w:tc>
          <w:tcPr>
            <w:tcW w:w="1615" w:type="dxa"/>
          </w:tcPr>
          <w:p w14:paraId="5802CE58" w14:textId="3A1DBE9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yxococcus fulvus</w:t>
            </w:r>
          </w:p>
        </w:tc>
        <w:tc>
          <w:tcPr>
            <w:tcW w:w="1637" w:type="dxa"/>
          </w:tcPr>
          <w:p w14:paraId="48E66085" w14:textId="56D63A20"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cmVzcGk8L0F1dGhvcj48WWVhcj4yMDAxPC9ZZWFyPjxS
ZWNOdW0+MjE3NTwvUmVjTnVtPjxEaXNwbGF5VGV4dD4oMzcsIDEyMSk8L0Rpc3BsYXlUZXh0Pjxy
ZWNvcmQ+PHJlYy1udW1iZXI+MjE3NTwvcmVjLW51bWJlcj48Zm9yZWlnbi1rZXlzPjxrZXkgYXBw
PSJFTiIgZGItaWQ9IjB2djV0MDAwMzI5ZjVzZTJ3YWR4dnI1bWFhOTBmMmR6MnIycyIgdGltZXN0
YW1wPSIxNjE3MzY4OTEwIiBndWlkPSIwNjE5ZGM3MC0xMWRmLTQ0YzctODQ0Yi1hMGI4Nzc4MTZi
MjAiPjIxNzU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aW4g
RWNvbG9neSAmYW1wOyBFdm9sdXRpb248L2Z1bGwtdGl0bGU+PGFiYnItMT5UcmVuZHMgRWNvbCBF
dm9s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NzQ8L1JlY051
bT48cmVjb3JkPjxyZWMtbnVtYmVyPjI0NzQ8L3JlYy1udW1iZXI+PGZvcmVpZ24ta2V5cz48a2V5
IGFwcD0iRU4iIGRiLWlkPSIwdnY1dDAwMDMyOWY1c2Uyd2FkeHZyNW1hYTkwZjJkejJyMnMiIHRp
bWVzdGFtcD0iMTYyNjQ1NDczMSIgZ3VpZD0iYjlhZmVlNmEtYTNhNS00NWMzLWEwZDYtZjU4Zjgy
ZjI0MzA5Ij4yNDc0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VzcGk8L0F1dGhvcj48WWVhcj4yMDAxPC9ZZWFyPjxS
ZWNOdW0+MjE3NTwvUmVjTnVtPjxEaXNwbGF5VGV4dD4oMzcsIDEyMSk8L0Rpc3BsYXlUZXh0Pjxy
ZWNvcmQ+PHJlYy1udW1iZXI+MjE3NTwvcmVjLW51bWJlcj48Zm9yZWlnbi1rZXlzPjxrZXkgYXBw
PSJFTiIgZGItaWQ9IjB2djV0MDAwMzI5ZjVzZTJ3YWR4dnI1bWFhOTBmMmR6MnIycyIgdGltZXN0
YW1wPSIxNjE3MzY4OTEwIiBndWlkPSIwNjE5ZGM3MC0xMWRmLTQ0YzctODQ0Yi1hMGI4Nzc4MTZi
MjAiPjIxNzU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aW4g
RWNvbG9neSAmYW1wOyBFdm9sdXRpb248L2Z1bGwtdGl0bGU+PGFiYnItMT5UcmVuZHMgRWNvbCBF
dm9s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NzQ8L1JlY051
bT48cmVjb3JkPjxyZWMtbnVtYmVyPjI0NzQ8L3JlYy1udW1iZXI+PGZvcmVpZ24ta2V5cz48a2V5
IGFwcD0iRU4iIGRiLWlkPSIwdnY1dDAwMDMyOWY1c2Uyd2FkeHZyNW1hYTkwZjJkejJyMnMiIHRp
bWVzdGFtcD0iMTYyNjQ1NDczMSIgZ3VpZD0iYjlhZmVlNmEtYTNhNS00NWMzLWEwZDYtZjU4Zjgy
ZjI0MzA5Ij4yNDc0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7, 121)</w:t>
            </w:r>
            <w:r w:rsidRPr="008C256E">
              <w:rPr>
                <w:rFonts w:ascii="Helvetica Neue" w:eastAsia="Times New Roman" w:hAnsi="Helvetica Neue" w:cs="Calibri"/>
                <w:color w:val="000000"/>
                <w:sz w:val="15"/>
                <w:szCs w:val="15"/>
              </w:rPr>
              <w:fldChar w:fldCharType="end"/>
            </w:r>
          </w:p>
        </w:tc>
        <w:tc>
          <w:tcPr>
            <w:tcW w:w="4007" w:type="dxa"/>
          </w:tcPr>
          <w:p w14:paraId="7EB2FAB4" w14:textId="00CE774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ood review in Muñoz-Dorado 2016. Cells have coordinated growth in swarms, but form fruiting bodies by aggregation during starvation</w:t>
            </w:r>
          </w:p>
        </w:tc>
      </w:tr>
      <w:tr w:rsidR="00D349D0" w:rsidRPr="00FE6228" w14:paraId="0B8F2CB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A29AB4E" w14:textId="65FC404F"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Myxococcus xanthus</w:t>
            </w:r>
          </w:p>
        </w:tc>
        <w:tc>
          <w:tcPr>
            <w:tcW w:w="1615" w:type="dxa"/>
          </w:tcPr>
          <w:p w14:paraId="0B9DBF0F" w14:textId="3F078C2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Myxococcus xanthus</w:t>
            </w:r>
          </w:p>
        </w:tc>
        <w:tc>
          <w:tcPr>
            <w:tcW w:w="1637" w:type="dxa"/>
          </w:tcPr>
          <w:p w14:paraId="468C4B45" w14:textId="515AC88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cmVzcGk8L0F1dGhvcj48WWVhcj4yMDAxPC9ZZWFyPjxS
ZWNOdW0+MjE3NTwvUmVjTnVtPjxEaXNwbGF5VGV4dD4oMzcsIDEyMSk8L0Rpc3BsYXlUZXh0Pjxy
ZWNvcmQ+PHJlYy1udW1iZXI+MjE3NTwvcmVjLW51bWJlcj48Zm9yZWlnbi1rZXlzPjxrZXkgYXBw
PSJFTiIgZGItaWQ9IjB2djV0MDAwMzI5ZjVzZTJ3YWR4dnI1bWFhOTBmMmR6MnIycyIgdGltZXN0
YW1wPSIxNjE3MzY4OTEwIiBndWlkPSIwNjE5ZGM3MC0xMWRmLTQ0YzctODQ0Yi1hMGI4Nzc4MTZi
MjAiPjIxNzU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aW4g
RWNvbG9neSAmYW1wOyBFdm9sdXRpb248L2Z1bGwtdGl0bGU+PGFiYnItMT5UcmVuZHMgRWNvbCBF
dm9s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NzQ8L1JlY051
bT48cmVjb3JkPjxyZWMtbnVtYmVyPjI0NzQ8L3JlYy1udW1iZXI+PGZvcmVpZ24ta2V5cz48a2V5
IGFwcD0iRU4iIGRiLWlkPSIwdnY1dDAwMDMyOWY1c2Uyd2FkeHZyNW1hYTkwZjJkejJyMnMiIHRp
bWVzdGFtcD0iMTYyNjQ1NDczMSIgZ3VpZD0iYjlhZmVlNmEtYTNhNS00NWMzLWEwZDYtZjU4Zjgy
ZjI0MzA5Ij4yNDc0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cmVzcGk8L0F1dGhvcj48WWVhcj4yMDAxPC9ZZWFyPjxS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7, 121)</w:t>
            </w:r>
            <w:r w:rsidRPr="008C256E">
              <w:rPr>
                <w:rFonts w:ascii="Helvetica Neue" w:eastAsia="Times New Roman" w:hAnsi="Helvetica Neue" w:cs="Calibri"/>
                <w:color w:val="000000"/>
                <w:sz w:val="15"/>
                <w:szCs w:val="15"/>
              </w:rPr>
              <w:fldChar w:fldCharType="end"/>
            </w:r>
          </w:p>
        </w:tc>
        <w:tc>
          <w:tcPr>
            <w:tcW w:w="4007" w:type="dxa"/>
          </w:tcPr>
          <w:p w14:paraId="3DB74F42" w14:textId="5A800A8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ood review in Muñoz-Dorado 2016. Cells have coordinated growth in swarms, but form fruiting bodies by aggregation during starvation</w:t>
            </w:r>
          </w:p>
        </w:tc>
      </w:tr>
      <w:tr w:rsidR="00D349D0" w:rsidRPr="00FE6228" w14:paraId="508B3EB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EB22F30" w14:textId="2E45104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Nais variabilis</w:t>
            </w:r>
          </w:p>
        </w:tc>
        <w:tc>
          <w:tcPr>
            <w:tcW w:w="1615" w:type="dxa"/>
          </w:tcPr>
          <w:p w14:paraId="64C8F058" w14:textId="58709C2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Nais variabilis</w:t>
            </w:r>
          </w:p>
        </w:tc>
        <w:tc>
          <w:tcPr>
            <w:tcW w:w="1637" w:type="dxa"/>
          </w:tcPr>
          <w:p w14:paraId="51AC18A8" w14:textId="0BED1DC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ywgMTIyLTEy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M1LTQ3PC9wYWdlcz48dm9sdW1lPjI5Nzwvdm9sdW1lPjxudW1iZXI+MTwvbnVt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lphdHRhcmE8L0F1dGhvcj48WWVhcj4yMDE2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ywgMTIyLTEy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23, 122-124)</w:t>
            </w:r>
            <w:r w:rsidRPr="008C256E">
              <w:rPr>
                <w:rFonts w:ascii="Helvetica Neue" w:eastAsia="Times New Roman" w:hAnsi="Helvetica Neue" w:cs="Calibri"/>
                <w:color w:val="000000"/>
                <w:sz w:val="15"/>
                <w:szCs w:val="15"/>
              </w:rPr>
              <w:fldChar w:fldCharType="end"/>
            </w:r>
          </w:p>
        </w:tc>
        <w:tc>
          <w:tcPr>
            <w:tcW w:w="4007" w:type="dxa"/>
          </w:tcPr>
          <w:p w14:paraId="0BB94ABF" w14:textId="40D817C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Lochhead and learner 1984 descibe sexual, 1983 for asexual, Parish 1981: most individuals asexual. Arthur: sexual specimens of naididae rarely found (Reproduction of marine invertebrates, v 3. pg 217)</w:t>
            </w:r>
          </w:p>
        </w:tc>
      </w:tr>
      <w:tr w:rsidR="00D349D0" w:rsidRPr="00FE6228" w14:paraId="4B4F750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8F0E279" w14:textId="06BF2FC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neomenia carinata</w:t>
            </w:r>
          </w:p>
        </w:tc>
        <w:tc>
          <w:tcPr>
            <w:tcW w:w="1615" w:type="dxa"/>
          </w:tcPr>
          <w:p w14:paraId="1C2CEB17" w14:textId="12498D6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neomenia carinata</w:t>
            </w:r>
          </w:p>
        </w:tc>
        <w:tc>
          <w:tcPr>
            <w:tcW w:w="1637" w:type="dxa"/>
          </w:tcPr>
          <w:p w14:paraId="355424AE" w14:textId="6F5C7D5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Koren&lt;/Author&gt;&lt;Year&gt;1877&lt;/Year&gt;&lt;RecNum&gt;2477&lt;/RecNum&gt;&lt;DisplayText&gt;(125)&lt;/DisplayText&gt;&lt;record&gt;&lt;rec-number&gt;2477&lt;/rec-number&gt;&lt;foreign-keys&gt;&lt;key app="EN" db-id="0vv5t000329f5se2wadxvr5maa90f2dz2r2s" timestamp="1626455037" guid="ed344761-d0e9-4556-86c6-d05550d92e19"&gt;2477&lt;/key&gt;&lt;/foreign-keys&gt;&lt;ref-type name="Book"&gt;6&lt;/ref-type&gt;&lt;contributors&gt;&lt;authors&gt;&lt;author&gt;Koren, Johan&lt;/author&gt;&lt;author&gt;Danielssen, Daniel Cornelius&lt;/author&gt;&lt;/authors&gt;&lt;/contributors&gt;&lt;titles&gt;&lt;title&gt;Beskrivelse over nye arter, henhørende til slaegten Solenopus, samt nogle oplysninger om dens organisation&lt;/title&gt;&lt;/titles&gt;&lt;dates&gt;&lt;year&gt;1877&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25)</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Tullberg&lt;/Author&gt;&lt;Year&gt;1875&lt;/Year&gt;&lt;RecNum&gt;2478&lt;/RecNum&gt;&lt;DisplayText&gt;(126)&lt;/DisplayText&gt;&lt;record&gt;&lt;rec-number&gt;2478&lt;/rec-number&gt;&lt;foreign-keys&gt;&lt;key app="EN" db-id="0vv5t000329f5se2wadxvr5maa90f2dz2r2s" timestamp="1626455070" guid="a15c4b35-e384-4f50-9328-114ff5fd0c19"&gt;2478&lt;/key&gt;&lt;/foreign-keys&gt;&lt;ref-type name="Book"&gt;6&lt;/ref-type&gt;&lt;contributors&gt;&lt;authors&gt;&lt;author&gt;Tullberg, Tycho&lt;/author&gt;&lt;/authors&gt;&lt;/contributors&gt;&lt;titles&gt;&lt;title&gt;Neomenia: a new genius of invertebrate animals&lt;/title&gt;&lt;/titles&gt;&lt;dates&gt;&lt;year&gt;1875&lt;/year&gt;&lt;/dates&gt;&lt;publisher&gt;Norstedt&lt;/publisher&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26)</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Thompson&lt;/Author&gt;&lt;Year&gt;1960&lt;/Year&gt;&lt;RecNum&gt;2479&lt;/RecNum&gt;&lt;DisplayText&gt;(127)&lt;/DisplayText&gt;&lt;record&gt;&lt;rec-number&gt;2479&lt;/rec-number&gt;&lt;foreign-keys&gt;&lt;key app="EN" db-id="0vv5t000329f5se2wadxvr5maa90f2dz2r2s" timestamp="1626455085" guid="7081550b-c845-48a5-860c-7347a435520b"&gt;2479&lt;/key&gt;&lt;/foreign-keys&gt;&lt;ref-type name="Journal Article"&gt;17&lt;/ref-type&gt;&lt;contributors&gt;&lt;authors&gt;&lt;author&gt;Thompson, T. E.&lt;/author&gt;&lt;/authors&gt;&lt;/contributors&gt;&lt;titles&gt;&lt;title&gt;The Development of Neomenia carinata Tullberg (Mollusca Aplacophora)&lt;/title&gt;&lt;secondary-title&gt;Proceedings of the Royal Society of London. Series B, Biological Sciences&lt;/secondary-title&gt;&lt;/titles&gt;&lt;periodical&gt;&lt;full-title&gt;Proceedings of the Royal Society of London. Series B, Biological Sciences&lt;/full-title&gt;&lt;/periodical&gt;&lt;pages&gt;263-278&lt;/pages&gt;&lt;volume&gt;153&lt;/volume&gt;&lt;number&gt;951&lt;/number&gt;&lt;dates&gt;&lt;year&gt;1960&lt;/year&gt;&lt;/dates&gt;&lt;publisher&gt;The Royal Society&lt;/publisher&gt;&lt;isbn&gt;00804649&lt;/isbn&gt;&lt;urls&gt;&lt;related-urls&gt;&lt;url&gt;http://www.jstor.org/stable/75355&lt;/url&gt;&lt;/related-urls&gt;&lt;/urls&gt;&lt;custom1&gt;Full publication date: Nov. 29, 1960&lt;/custom1&gt;&lt;remote-database-name&gt;JSTOR&lt;/remote-database-name&gt;&lt;access-date&gt;2021/07/16/&lt;/access-date&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27)</w:t>
            </w:r>
            <w:r>
              <w:rPr>
                <w:rFonts w:ascii="Helvetica Neue" w:eastAsia="Times New Roman" w:hAnsi="Helvetica Neue" w:cs="Calibri"/>
                <w:color w:val="000000"/>
                <w:sz w:val="15"/>
                <w:szCs w:val="15"/>
              </w:rPr>
              <w:fldChar w:fldCharType="end"/>
            </w:r>
          </w:p>
        </w:tc>
        <w:tc>
          <w:tcPr>
            <w:tcW w:w="4007" w:type="dxa"/>
          </w:tcPr>
          <w:p w14:paraId="02438E80" w14:textId="1B57FE3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dults known to have gonads: Koren &amp; Danielssen “Langs dyrets rugflade, I same renting som kjølen, I melee den of maven ligger Hermaphroditkjertelen”. Tullberg describes eggs in various stages of development. Eggs have been found (Thompson)</w:t>
            </w:r>
          </w:p>
        </w:tc>
      </w:tr>
      <w:tr w:rsidR="00D349D0" w:rsidRPr="00FE6228" w14:paraId="3363EE7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248BCFF" w14:textId="47C2C1EF"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Nodularia</w:t>
            </w:r>
          </w:p>
        </w:tc>
        <w:tc>
          <w:tcPr>
            <w:tcW w:w="1615" w:type="dxa"/>
          </w:tcPr>
          <w:p w14:paraId="7B87525B" w14:textId="049E5D8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Nodularia</w:t>
            </w:r>
          </w:p>
        </w:tc>
        <w:tc>
          <w:tcPr>
            <w:tcW w:w="1637" w:type="dxa"/>
          </w:tcPr>
          <w:p w14:paraId="1966DD00" w14:textId="6AF60BE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110&lt;/RecNum&gt;&lt;DisplayText&gt;(16)&lt;/DisplayText&gt;&lt;record&gt;&lt;rec-number&gt;110&lt;/rec-number&gt;&lt;foreign-keys&gt;&lt;key app="EN" db-id="0vv5t000329f5se2wadxvr5maa90f2dz2r2s" timestamp="1569402486" guid="793e3ced-5c24-46ab-9387-ab2efb101b15"&gt;110&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w:t>
            </w:r>
            <w:r w:rsidRPr="008C256E">
              <w:rPr>
                <w:rFonts w:ascii="Helvetica Neue" w:eastAsia="Times New Roman" w:hAnsi="Helvetica Neue" w:cs="Calibri"/>
                <w:color w:val="000000"/>
                <w:sz w:val="15"/>
                <w:szCs w:val="15"/>
              </w:rPr>
              <w:fldChar w:fldCharType="end"/>
            </w:r>
          </w:p>
        </w:tc>
        <w:tc>
          <w:tcPr>
            <w:tcW w:w="4007" w:type="dxa"/>
          </w:tcPr>
          <w:p w14:paraId="116F7774" w14:textId="499FCFF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ection IV in Schirrmeister</w:t>
            </w:r>
          </w:p>
        </w:tc>
      </w:tr>
      <w:tr w:rsidR="00D349D0" w:rsidRPr="00FE6228" w14:paraId="6FF61D5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BC0BB87" w14:textId="550C0FB4"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Nostoc</w:t>
            </w:r>
          </w:p>
        </w:tc>
        <w:tc>
          <w:tcPr>
            <w:tcW w:w="1615" w:type="dxa"/>
          </w:tcPr>
          <w:p w14:paraId="4BE6F186" w14:textId="63DF334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Nostoc</w:t>
            </w:r>
          </w:p>
        </w:tc>
        <w:tc>
          <w:tcPr>
            <w:tcW w:w="1637" w:type="dxa"/>
          </w:tcPr>
          <w:p w14:paraId="19290FC0" w14:textId="3D25F56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75CC8675" w14:textId="0029D6C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IV</w:t>
            </w:r>
          </w:p>
        </w:tc>
      </w:tr>
      <w:tr w:rsidR="00D349D0" w:rsidRPr="00FE6228" w14:paraId="02DD998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FD04ACD" w14:textId="42BA3C7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notholca acuminata</w:t>
            </w:r>
          </w:p>
        </w:tc>
        <w:tc>
          <w:tcPr>
            <w:tcW w:w="1615" w:type="dxa"/>
          </w:tcPr>
          <w:p w14:paraId="04D27D4F" w14:textId="2DDF9B0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notholca acuminata</w:t>
            </w:r>
          </w:p>
        </w:tc>
        <w:tc>
          <w:tcPr>
            <w:tcW w:w="1637" w:type="dxa"/>
          </w:tcPr>
          <w:p w14:paraId="665D5CDB" w14:textId="551295DF"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fldData xml:space="preserve">PEVuZE5vdGU+PENpdGU+PEF1dGhvcj5WaXJybzwvQXV0aG9yPjxZZWFyPjE5OTM8L1llYXI+PFJl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WaXJybzwvQXV0aG9yPjxZZWFyPjE5OTM8L1llYXI+PFJl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3, 128)</w:t>
            </w:r>
            <w:r>
              <w:rPr>
                <w:rFonts w:ascii="Helvetica Neue" w:eastAsia="Times New Roman" w:hAnsi="Helvetica Neue" w:cs="Calibri"/>
                <w:color w:val="000000"/>
                <w:sz w:val="15"/>
                <w:szCs w:val="15"/>
              </w:rPr>
              <w:fldChar w:fldCharType="end"/>
            </w:r>
          </w:p>
        </w:tc>
        <w:tc>
          <w:tcPr>
            <w:tcW w:w="4007" w:type="dxa"/>
          </w:tcPr>
          <w:p w14:paraId="1A1DE338" w14:textId="30E522F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 xml:space="preserve">No reports of males, but males may only be present transiently in rotifers anyway— so need regular collections to find them. Virro 1993 reports sex in N. squamula. Arthur book, vol 1: “with the exception of the order Seisonidea, asexual reproduction is the most common method of reproduction and is found in all species”. </w:t>
            </w:r>
          </w:p>
        </w:tc>
      </w:tr>
      <w:tr w:rsidR="00D349D0" w:rsidRPr="00FE6228" w14:paraId="448DADA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A56684B" w14:textId="28E53C8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Ophioglossum palmatum</w:t>
            </w:r>
          </w:p>
        </w:tc>
        <w:tc>
          <w:tcPr>
            <w:tcW w:w="1615" w:type="dxa"/>
          </w:tcPr>
          <w:p w14:paraId="2FEBBFD8" w14:textId="21A9CC0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Ophioglossum palmatum</w:t>
            </w:r>
          </w:p>
        </w:tc>
        <w:tc>
          <w:tcPr>
            <w:tcW w:w="1637" w:type="dxa"/>
          </w:tcPr>
          <w:p w14:paraId="37283DDC" w14:textId="35ADE566"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29)&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Bower&lt;/Author&gt;&lt;Year&gt;1911&lt;/Year&gt;&lt;RecNum&gt;2164&lt;/RecNum&gt;&lt;record&gt;&lt;rec-number&gt;2164&lt;/rec-number&gt;&lt;foreign-keys&gt;&lt;key app="EN" db-id="0vv5t000329f5se2wadxvr5maa90f2dz2r2s" timestamp="1617292655" guid="b3709762-3ba7-413b-a89d-6abbdc512d27"&gt;2164&lt;/key&gt;&lt;/foreign-keys&gt;&lt;ref-type name="Journal Article"&gt;17&lt;/ref-type&gt;&lt;contributors&gt;&lt;authors&gt;&lt;author&gt;Bower, F. O.&lt;/author&gt;&lt;/authors&gt;&lt;/contributors&gt;&lt;titles&gt;&lt;title&gt;Notes on the Morphology of Ophioglossum (Cheiroglossa) palmatum, L&lt;/title&gt;&lt;secondary-title&gt;Annals of Botany&lt;/secondary-title&gt;&lt;/titles&gt;&lt;periodical&gt;&lt;full-title&gt;Annals of Botany&lt;/full-title&gt;&lt;/periodical&gt;&lt;pages&gt;277-298&lt;/pages&gt;&lt;volume&gt;os-25&lt;/volume&gt;&lt;number&gt;2&lt;/number&gt;&lt;dates&gt;&lt;year&gt;1911&lt;/year&gt;&lt;/dates&gt;&lt;isbn&gt;0305-7364&lt;/isbn&gt;&lt;urls&gt;&lt;related-urls&gt;&lt;url&gt;https://doi.org/10.1093/oxfordjournals.aob.a089325&lt;/url&gt;&lt;/related-urls&gt;&lt;/urls&gt;&lt;electronic-resource-num&gt;10.1093/oxfordjournals.aob.a089325&lt;/electronic-resource-num&gt;&lt;access-date&gt;4/1/2021&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29)</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esler&lt;/Author&gt;&lt;Year&gt;1975&lt;/Year&gt;&lt;RecNum&gt;2482&lt;/RecNum&gt;&lt;DisplayText&gt;(130)&lt;/DisplayText&gt;&lt;record&gt;&lt;rec-number&gt;2482&lt;/rec-number&gt;&lt;foreign-keys&gt;&lt;key app="EN" db-id="0vv5t000329f5se2wadxvr5maa90f2dz2r2s" timestamp="1626456407" guid="5670aa19-7000-4963-842a-863256e11c82"&gt;2482&lt;/key&gt;&lt;/foreign-keys&gt;&lt;ref-type name="Journal Article"&gt;17&lt;/ref-type&gt;&lt;contributors&gt;&lt;authors&gt;&lt;author&gt;Mesler, Michael R&lt;/author&gt;&lt;/authors&gt;&lt;/contributors&gt;&lt;titles&gt;&lt;title&gt;The Gametophytes of Ophioglossum palmatum L&lt;/title&gt;&lt;secondary-title&gt;American Journal of Botany&lt;/secondary-title&gt;&lt;/titles&gt;&lt;periodical&gt;&lt;full-title&gt;American Journal of Botany&lt;/full-title&gt;&lt;/periodical&gt;&lt;pages&gt;982-992&lt;/pages&gt;&lt;volume&gt;62&lt;/volume&gt;&lt;number&gt;9&lt;/number&gt;&lt;dates&gt;&lt;year&gt;1975&lt;/year&gt;&lt;/dates&gt;&lt;isbn&gt;0002-9122&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0)</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Mesler&lt;/Author&gt;&lt;Year&gt;1975&lt;/Year&gt;&lt;RecNum&gt;2481&lt;/RecNum&gt;&lt;DisplayText&gt;(131, 132)&lt;/DisplayText&gt;&lt;record&gt;&lt;rec-number&gt;2481&lt;/rec-number&gt;&lt;foreign-keys&gt;&lt;key app="EN" db-id="0vv5t000329f5se2wadxvr5maa90f2dz2r2s" timestamp="1626456404" guid="1c1ee938-dc33-46d1-8d49-7a356e24657d"&gt;2481&lt;/key&gt;&lt;/foreign-keys&gt;&lt;ref-type name="Journal Article"&gt;17&lt;/ref-type&gt;&lt;contributors&gt;&lt;authors&gt;&lt;author&gt;Mesler, MR&lt;/author&gt;&lt;author&gt;MR, MESLER&lt;/author&gt;&lt;author&gt;RD, THOMAS&lt;/author&gt;&lt;/authors&gt;&lt;/contributors&gt;&lt;titles&gt;&lt;title&gt;MATURE GAMETOPHYTES AND YOUNG SPOROPHYTES OPHIOGLOSSUM NUDICAULE&lt;/title&gt;&lt;/titles&gt;&lt;dates&gt;&lt;year&gt;1975&lt;/year&gt;&lt;/dates&gt;&lt;urls&gt;&lt;/urls&gt;&lt;/record&gt;&lt;/Cite&gt;&lt;Cite&gt;&lt;Author&gt;McMaster&lt;/Author&gt;&lt;Year&gt;1996&lt;/Year&gt;&lt;RecNum&gt;2483&lt;/RecNum&gt;&lt;record&gt;&lt;rec-number&gt;2483&lt;/rec-number&gt;&lt;foreign-keys&gt;&lt;key app="EN" db-id="0vv5t000329f5se2wadxvr5maa90f2dz2r2s" timestamp="1626456447" guid="f97d2346-6cce-43a4-ba78-8c0beeec7b5c"&gt;2483&lt;/key&gt;&lt;/foreign-keys&gt;&lt;ref-type name="Journal Article"&gt;17&lt;/ref-type&gt;&lt;contributors&gt;&lt;authors&gt;&lt;author&gt;McMaster, Robert T&lt;/author&gt;&lt;/authors&gt;&lt;/contributors&gt;&lt;titles&gt;&lt;title&gt;Vegetative Reproduction Observed in Ophioglossum pusillum Raf&lt;/title&gt;&lt;secondary-title&gt;American Fern Journal&lt;/secondary-title&gt;&lt;/titles&gt;&lt;periodical&gt;&lt;full-title&gt;American Fern Journal&lt;/full-title&gt;&lt;/periodical&gt;&lt;pages&gt;58-60&lt;/pages&gt;&lt;dates&gt;&lt;year&gt;1996&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1, 132)</w:t>
            </w:r>
            <w:r>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Whittier&lt;/Author&gt;&lt;Year&gt;2011&lt;/Year&gt;&lt;RecNum&gt;2484&lt;/RecNum&gt;&lt;DisplayText&gt;(133)&lt;/DisplayText&gt;&lt;record&gt;&lt;rec-number&gt;2484&lt;/rec-number&gt;&lt;foreign-keys&gt;&lt;key app="EN" db-id="0vv5t000329f5se2wadxvr5maa90f2dz2r2s" timestamp="1626456472" guid="cb04abe9-9b1c-4e0b-a7ce-6c203e6b3ae3"&gt;2484&lt;/key&gt;&lt;/foreign-keys&gt;&lt;ref-type name="Journal Article"&gt;17&lt;/ref-type&gt;&lt;contributors&gt;&lt;authors&gt;&lt;author&gt;Whittier, Dean P&lt;/author&gt;&lt;author&gt;Braggins, John E&lt;/author&gt;&lt;/authors&gt;&lt;/contributors&gt;&lt;titles&gt;&lt;title&gt;The Gametophyte of Ophioglossum pendulum in Culture&lt;/title&gt;&lt;secondary-title&gt;American Fern Journal&lt;/secondary-title&gt;&lt;/titles&gt;&lt;periodical&gt;&lt;full-title&gt;American Fern Journal&lt;/full-title&gt;&lt;/periodical&gt;&lt;pages&gt;6-11&lt;/pages&gt;&lt;volume&gt;101&lt;/volume&gt;&lt;number&gt;1&lt;/number&gt;&lt;dates&gt;&lt;year&gt;2011&lt;/year&gt;&lt;/dates&gt;&lt;isbn&gt;0002-8444&lt;/isbn&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3)</w:t>
            </w:r>
            <w:r>
              <w:rPr>
                <w:rFonts w:ascii="Helvetica Neue" w:eastAsia="Times New Roman" w:hAnsi="Helvetica Neue" w:cs="Calibri"/>
                <w:color w:val="000000"/>
                <w:sz w:val="15"/>
                <w:szCs w:val="15"/>
              </w:rPr>
              <w:fldChar w:fldCharType="end"/>
            </w:r>
          </w:p>
        </w:tc>
        <w:tc>
          <w:tcPr>
            <w:tcW w:w="4007" w:type="dxa"/>
          </w:tcPr>
          <w:p w14:paraId="022B8D97" w14:textId="1C10D19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esler 1975 describes gametophytes, which lead to sporophytes in O palmatum (but says that apogamy cannot be rules out). Whittier 2011 describes ophioglossum pendulum gametophytes. McMaster 1996 describes vegetative spread by rhizome in ophioglossum pusillum.</w:t>
            </w:r>
            <w:r>
              <w:rPr>
                <w:rStyle w:val="apple-converted-space"/>
                <w:rFonts w:ascii="Helvetica Neue" w:hAnsi="Helvetica Neue"/>
                <w:color w:val="000000"/>
                <w:sz w:val="15"/>
                <w:szCs w:val="15"/>
              </w:rPr>
              <w:t> </w:t>
            </w:r>
          </w:p>
        </w:tc>
      </w:tr>
      <w:tr w:rsidR="00D349D0" w:rsidRPr="00FE6228" w14:paraId="684F2BF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A4C0138" w14:textId="7520E41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Oscillatoria sancta</w:t>
            </w:r>
          </w:p>
        </w:tc>
        <w:tc>
          <w:tcPr>
            <w:tcW w:w="1615" w:type="dxa"/>
          </w:tcPr>
          <w:p w14:paraId="20D76623" w14:textId="24F8F17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Oscillatoria sancta</w:t>
            </w:r>
          </w:p>
        </w:tc>
        <w:tc>
          <w:tcPr>
            <w:tcW w:w="1637" w:type="dxa"/>
          </w:tcPr>
          <w:p w14:paraId="4C0EB830" w14:textId="208D2B2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Schirrmeister&lt;/Author&gt;&lt;Year&gt;2011&lt;/Year&gt;&lt;RecNum&gt;110&lt;/RecNum&gt;&lt;DisplayText&gt;(16)&lt;/DisplayText&gt;&lt;record&gt;&lt;rec-number&gt;110&lt;/rec-number&gt;&lt;foreign-keys&gt;&lt;key app="EN" db-id="0vv5t000329f5se2wadxvr5maa90f2dz2r2s" timestamp="1569402486" guid="793e3ced-5c24-46ab-9387-ab2efb101b15"&gt;110&lt;/key&gt;&lt;/foreign-keys&gt;&lt;ref-type name="Journal Article"&gt;17&lt;/ref-type&gt;&lt;contributors&gt;&lt;authors&gt;&lt;author&gt;Schirrmeister, B. E.&lt;/author&gt;&lt;author&gt;Antonelli, A.&lt;/author&gt;&lt;author&gt;Bagheri, H. C.&lt;/author&gt;&lt;/authors&gt;&lt;/contributors&gt;&lt;auth-address&gt;Institute of Evolutionary Biology and Environmental Studies, University of Zurich, Zurich, Switzerland. bettina.schirrmeister@ieu.uzh.ch&lt;/auth-address&gt;&lt;titles&gt;&lt;title&gt;The origin of multicellularity in cyanobacteria&lt;/title&gt;&lt;secondary-title&gt;BMC Evol Biol&lt;/secondary-title&gt;&lt;/titles&gt;&lt;periodical&gt;&lt;full-title&gt;BMC Evol Biol&lt;/full-title&gt;&lt;/periodical&gt;&lt;pages&gt;45&lt;/pages&gt;&lt;volume&gt;11&lt;/volume&gt;&lt;keywords&gt;&lt;keyword&gt;Bayes Theorem&lt;/keyword&gt;&lt;keyword&gt;*Biological Evolution&lt;/keyword&gt;&lt;keyword&gt;Cyanobacteria/classification/*genetics&lt;/keyword&gt;&lt;keyword&gt;DNA, Bacterial/genetics&lt;/keyword&gt;&lt;keyword&gt;Likelihood Functions&lt;/keyword&gt;&lt;keyword&gt;Models, Genetic&lt;/keyword&gt;&lt;keyword&gt;*Phylogeny&lt;/keyword&gt;&lt;keyword&gt;RNA, Ribosomal, 16S/genetics&lt;/keyword&gt;&lt;keyword&gt;Sequence Alignment&lt;/keyword&gt;&lt;keyword&gt;Sequence Analysis, DNA&lt;/keyword&gt;&lt;/keywords&gt;&lt;dates&gt;&lt;year&gt;2011&lt;/year&gt;&lt;pub-dates&gt;&lt;date&gt;Feb 14&lt;/date&gt;&lt;/pub-dates&gt;&lt;/dates&gt;&lt;isbn&gt;1471-2148 (Electronic)&amp;#xD;1471-2148 (Linking)&lt;/isbn&gt;&lt;accession-num&gt;21320320&lt;/accession-num&gt;&lt;urls&gt;&lt;related-urls&gt;&lt;url&gt;https://www.ncbi.nlm.nih.gov/pubmed/21320320&lt;/url&gt;&lt;/related-urls&gt;&lt;/urls&gt;&lt;custom2&gt;PMC3271361&lt;/custom2&gt;&lt;electronic-resource-num&gt;10.1186/1471-2148-11-45&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w:t>
            </w:r>
            <w:r w:rsidRPr="008C256E">
              <w:rPr>
                <w:rFonts w:ascii="Helvetica Neue" w:eastAsia="Times New Roman" w:hAnsi="Helvetica Neue" w:cs="Calibri"/>
                <w:color w:val="000000"/>
                <w:sz w:val="15"/>
                <w:szCs w:val="15"/>
              </w:rPr>
              <w:fldChar w:fldCharType="end"/>
            </w:r>
          </w:p>
        </w:tc>
        <w:tc>
          <w:tcPr>
            <w:tcW w:w="4007" w:type="dxa"/>
          </w:tcPr>
          <w:p w14:paraId="02760750" w14:textId="04A5BD8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3</w:t>
            </w:r>
          </w:p>
        </w:tc>
      </w:tr>
      <w:tr w:rsidR="00D349D0" w:rsidRPr="00FE6228" w14:paraId="64D0097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0565ED0" w14:textId="3C5CABA1"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andorina colemaniae</w:t>
            </w:r>
          </w:p>
        </w:tc>
        <w:tc>
          <w:tcPr>
            <w:tcW w:w="1615" w:type="dxa"/>
          </w:tcPr>
          <w:p w14:paraId="4C80360A" w14:textId="1C2DE54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andorina colemaniae</w:t>
            </w:r>
          </w:p>
        </w:tc>
        <w:tc>
          <w:tcPr>
            <w:tcW w:w="1637" w:type="dxa"/>
          </w:tcPr>
          <w:p w14:paraId="48456E04" w14:textId="0F25219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6DA60DB9" w14:textId="39330E3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B01B26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C08850F" w14:textId="557DC18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andorina morum</w:t>
            </w:r>
          </w:p>
        </w:tc>
        <w:tc>
          <w:tcPr>
            <w:tcW w:w="1615" w:type="dxa"/>
          </w:tcPr>
          <w:p w14:paraId="0DE54DF8" w14:textId="7870528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andorina morum</w:t>
            </w:r>
          </w:p>
        </w:tc>
        <w:tc>
          <w:tcPr>
            <w:tcW w:w="1637" w:type="dxa"/>
          </w:tcPr>
          <w:p w14:paraId="0264214D" w14:textId="21E81BA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30ECDB71" w14:textId="2A9A741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D8FBD6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B25D9A1" w14:textId="5664514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edicillina echinata</w:t>
            </w:r>
          </w:p>
        </w:tc>
        <w:tc>
          <w:tcPr>
            <w:tcW w:w="1615" w:type="dxa"/>
          </w:tcPr>
          <w:p w14:paraId="561AE8E0" w14:textId="0FD8D14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pedicillina echinata</w:t>
            </w:r>
          </w:p>
        </w:tc>
        <w:tc>
          <w:tcPr>
            <w:tcW w:w="1637" w:type="dxa"/>
          </w:tcPr>
          <w:p w14:paraId="7531FF43" w14:textId="15A4EF8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0LTEzNi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U2hpcGxleTwvQXV0aG9yPjxZZWFyPjE4OTU8L1llYXI+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0LTEzNi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U2hpcGxleTwvQXV0aG9yPjxZZWFyPjE4OTU8L1llYXI+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34-136)</w:t>
            </w:r>
            <w:r w:rsidRPr="008C256E">
              <w:rPr>
                <w:rFonts w:ascii="Helvetica Neue" w:eastAsia="Times New Roman" w:hAnsi="Helvetica Neue" w:cs="Calibri"/>
                <w:color w:val="000000"/>
                <w:sz w:val="15"/>
                <w:szCs w:val="15"/>
              </w:rPr>
              <w:fldChar w:fldCharType="end"/>
            </w:r>
          </w:p>
        </w:tc>
        <w:tc>
          <w:tcPr>
            <w:tcW w:w="4007" w:type="dxa"/>
          </w:tcPr>
          <w:p w14:paraId="6164CF16" w14:textId="7A3CE8C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mbridge natural history, vol 2: pg 487 image of budding individuals forming colony. Costello 1957 pg 49 describe eggs. Hyman 1951— sometimes hermaphroditic, sometimes dioecious</w:t>
            </w:r>
          </w:p>
        </w:tc>
      </w:tr>
      <w:tr w:rsidR="00D349D0" w:rsidRPr="00FE6228" w14:paraId="6E6BD88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E613F2D" w14:textId="2E42A71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eriplaneta americana</w:t>
            </w:r>
          </w:p>
        </w:tc>
        <w:tc>
          <w:tcPr>
            <w:tcW w:w="1615" w:type="dxa"/>
          </w:tcPr>
          <w:p w14:paraId="73C194BC" w14:textId="0B5E9B6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eriplaneta americana</w:t>
            </w:r>
          </w:p>
        </w:tc>
        <w:tc>
          <w:tcPr>
            <w:tcW w:w="1637" w:type="dxa"/>
          </w:tcPr>
          <w:p w14:paraId="0C949E6A" w14:textId="5375306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YXRvaDwvQXV0aG9yPjxZZWFyPjIwMTc8L1llYXI+PFJlY051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M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YXRvaDwvQXV0aG9yPjxZZWFyPjIwMTc8L1llYXI+PFJlY051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37)</w:t>
            </w:r>
            <w:r w:rsidRPr="008C256E">
              <w:rPr>
                <w:rFonts w:ascii="Helvetica Neue" w:eastAsia="Times New Roman" w:hAnsi="Helvetica Neue" w:cs="Calibri"/>
                <w:color w:val="000000"/>
                <w:sz w:val="15"/>
                <w:szCs w:val="15"/>
              </w:rPr>
              <w:fldChar w:fldCharType="end"/>
            </w:r>
          </w:p>
        </w:tc>
        <w:tc>
          <w:tcPr>
            <w:tcW w:w="4007" w:type="dxa"/>
          </w:tcPr>
          <w:p w14:paraId="6473E602" w14:textId="7333D34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Katoh: facultative parthenogenesis</w:t>
            </w:r>
          </w:p>
        </w:tc>
      </w:tr>
      <w:tr w:rsidR="00D349D0" w:rsidRPr="00FE6228" w14:paraId="1078E70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A5F7B9B" w14:textId="50935DE7"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etermannia cirrosa</w:t>
            </w:r>
          </w:p>
        </w:tc>
        <w:tc>
          <w:tcPr>
            <w:tcW w:w="1615" w:type="dxa"/>
          </w:tcPr>
          <w:p w14:paraId="7C15AFD0" w14:textId="63DDA00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etermannia cirrosa</w:t>
            </w:r>
          </w:p>
        </w:tc>
        <w:tc>
          <w:tcPr>
            <w:tcW w:w="1637" w:type="dxa"/>
          </w:tcPr>
          <w:p w14:paraId="317B3C84" w14:textId="4A7E677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sidRPr="008C256E">
              <w:rPr>
                <w:rFonts w:ascii="Helvetica Neue" w:eastAsia="Times New Roman" w:hAnsi="Helvetica Neue" w:cs="Calibri"/>
                <w:color w:val="000000"/>
                <w:sz w:val="15"/>
                <w:szCs w:val="15"/>
              </w:rPr>
              <w:fldChar w:fldCharType="end"/>
            </w:r>
          </w:p>
        </w:tc>
        <w:tc>
          <w:tcPr>
            <w:tcW w:w="4007" w:type="dxa"/>
          </w:tcPr>
          <w:p w14:paraId="6706BBD7" w14:textId="3147830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ery little info, fruits described.</w:t>
            </w:r>
            <w:hyperlink r:id="rId7" w:history="1">
              <w:r>
                <w:rPr>
                  <w:rStyle w:val="Hyperlink"/>
                  <w:rFonts w:ascii="Helvetica Neue" w:hAnsi="Helvetica Neue"/>
                  <w:sz w:val="15"/>
                  <w:szCs w:val="15"/>
                </w:rPr>
                <w:t>https://bie.ala.org.au/species/https://id.biodiversity.org.au/node/apni/2906802</w:t>
              </w:r>
            </w:hyperlink>
          </w:p>
        </w:tc>
      </w:tr>
      <w:tr w:rsidR="00D349D0" w:rsidRPr="00FE6228" w14:paraId="38F8F77C"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0943DD86" w14:textId="7C7A211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hysarum polycephalum</w:t>
            </w:r>
          </w:p>
        </w:tc>
        <w:tc>
          <w:tcPr>
            <w:tcW w:w="1615" w:type="dxa"/>
          </w:tcPr>
          <w:p w14:paraId="0B961953" w14:textId="5374F55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hysarum polycephalum</w:t>
            </w:r>
          </w:p>
        </w:tc>
        <w:tc>
          <w:tcPr>
            <w:tcW w:w="1637" w:type="dxa"/>
          </w:tcPr>
          <w:p w14:paraId="670835C5" w14:textId="283AD2E9"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Everhart&lt;/Author&gt;&lt;Year&gt;2008&lt;/Year&gt;&lt;RecNum&gt;2347&lt;/RecNum&gt;&lt;DisplayText&gt;(138, 139)&lt;/DisplayText&gt;&lt;record&gt;&lt;rec-number&gt;2347&lt;/rec-number&gt;&lt;foreign-keys&gt;&lt;key app="EN" db-id="0vv5t000329f5se2wadxvr5maa90f2dz2r2s" timestamp="1618397483" guid="c499116f-9f2c-416e-9560-43ce895f09cc"&gt;2347&lt;/key&gt;&lt;/foreign-keys&gt;&lt;ref-type name="Journal Article"&gt;17&lt;/ref-type&gt;&lt;contributors&gt;&lt;authors&gt;&lt;author&gt;Everhart, Sydney E&lt;/author&gt;&lt;author&gt;Keller, Harold W&lt;/author&gt;&lt;/authors&gt;&lt;/contributors&gt;&lt;titles&gt;&lt;title&gt;Life history strategies of corticolous myxomycetes: the life cycle, plasmodial types, fruiting bodies, and taxonomic orders&lt;/title&gt;&lt;secondary-title&gt;Fungal Diversity&lt;/secondary-title&gt;&lt;/titles&gt;&lt;periodical&gt;&lt;full-title&gt;Fungal Diversity&lt;/full-title&gt;&lt;/periodical&gt;&lt;pages&gt;1-16&lt;/pages&gt;&lt;volume&gt;29&lt;/volume&gt;&lt;dates&gt;&lt;year&gt;2008&lt;/year&gt;&lt;/dates&gt;&lt;urls&gt;&lt;/urls&gt;&lt;/record&gt;&lt;/Cite&gt;&lt;Cite&gt;&lt;Author&gt;Howard&lt;/Author&gt;&lt;Year&gt;1931&lt;/Year&gt;&lt;RecNum&gt;2489&lt;/RecNum&gt;&lt;record&gt;&lt;rec-number&gt;2489&lt;/rec-number&gt;&lt;foreign-keys&gt;&lt;key app="EN" db-id="0vv5t000329f5se2wadxvr5maa90f2dz2r2s" timestamp="1626457074" guid="0773e199-4db7-4eed-8be8-60346ea9a56c"&gt;2489&lt;/key&gt;&lt;/foreign-keys&gt;&lt;ref-type name="Journal Article"&gt;17&lt;/ref-type&gt;&lt;contributors&gt;&lt;authors&gt;&lt;author&gt;Howard, Frank L&lt;/author&gt;&lt;/authors&gt;&lt;/contributors&gt;&lt;titles&gt;&lt;title&gt;The life history of Physarum polycephalum&lt;/title&gt;&lt;secondary-title&gt;American journal of botany&lt;/secondary-title&gt;&lt;/titles&gt;&lt;periodical&gt;&lt;full-title&gt;American Journal of Botany&lt;/full-title&gt;&lt;/periodical&gt;&lt;pages&gt;116-133&lt;/pages&gt;&lt;dates&gt;&lt;year&gt;1931&lt;/year&gt;&lt;/dates&gt;&lt;isbn&gt;0002-9122&lt;/isbn&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38, 139)</w:t>
            </w:r>
            <w:r w:rsidRPr="008C256E">
              <w:rPr>
                <w:rFonts w:ascii="Helvetica Neue" w:eastAsia="Times New Roman" w:hAnsi="Helvetica Neue" w:cs="Calibri"/>
                <w:color w:val="000000"/>
                <w:sz w:val="15"/>
                <w:szCs w:val="15"/>
              </w:rPr>
              <w:fldChar w:fldCharType="end"/>
            </w:r>
          </w:p>
        </w:tc>
        <w:tc>
          <w:tcPr>
            <w:tcW w:w="4007" w:type="dxa"/>
          </w:tcPr>
          <w:p w14:paraId="18564F1C" w14:textId="7F200B9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oward 1931: life history of physarum</w:t>
            </w:r>
          </w:p>
        </w:tc>
      </w:tr>
      <w:tr w:rsidR="00D349D0" w:rsidRPr="00FE6228" w14:paraId="0460E65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23B1B93" w14:textId="7112F65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inus monophylla</w:t>
            </w:r>
          </w:p>
        </w:tc>
        <w:tc>
          <w:tcPr>
            <w:tcW w:w="1615" w:type="dxa"/>
          </w:tcPr>
          <w:p w14:paraId="709DB3D6" w14:textId="7C3392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inus monophylla</w:t>
            </w:r>
          </w:p>
        </w:tc>
        <w:tc>
          <w:tcPr>
            <w:tcW w:w="1637" w:type="dxa"/>
          </w:tcPr>
          <w:p w14:paraId="0A17E231" w14:textId="77777777" w:rsidR="00D349D0" w:rsidRPr="008C256E"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Calibri"/>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sidRPr="008C256E">
              <w:rPr>
                <w:rFonts w:ascii="Helvetica Neue" w:eastAsia="Times New Roman" w:hAnsi="Helvetica Neue" w:cs="Calibri"/>
                <w:color w:val="000000"/>
                <w:sz w:val="15"/>
                <w:szCs w:val="15"/>
              </w:rPr>
              <w:fldChar w:fldCharType="end"/>
            </w:r>
          </w:p>
          <w:p w14:paraId="45C58994" w14:textId="4E7CEAE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t>fs.fed.us</w:t>
            </w:r>
            <w:r>
              <w:rPr>
                <w:rFonts w:ascii="Helvetica Neue" w:eastAsia="Times New Roman" w:hAnsi="Helvetica Neue" w:cs="Calibri"/>
                <w:color w:val="000000"/>
                <w:sz w:val="15"/>
                <w:szCs w:val="15"/>
              </w:rP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ryxell&lt;/Author&gt;&lt;Year&gt;1957&lt;/Year&gt;&lt;RecNum&gt;2025&lt;/RecNum&gt;&lt;DisplayText&gt;(140)&lt;/DisplayText&gt;&lt;record&gt;&lt;rec-number&gt;2025&lt;/rec-number&gt;&lt;foreign-keys&gt;&lt;key app="EN" db-id="0vv5t000329f5se2wadxvr5maa90f2dz2r2s" timestamp="1603207616" guid="ee0f924e-c601-45ae-ad19-6b78c5260226"&gt;2025&lt;/key&gt;&lt;/foreign-keys&gt;&lt;ref-type name="Journal Article"&gt;17&lt;/ref-type&gt;&lt;contributors&gt;&lt;authors&gt;&lt;author&gt;Fryxell&lt;/author&gt;&lt;/authors&gt;&lt;/contributors&gt;&lt;titles&gt;&lt;title&gt;Mode of Reproduction of Higher Plants&lt;/title&gt;&lt;/titles&gt;&lt;dates&gt;&lt;year&gt;1957&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40)</w:t>
            </w:r>
            <w:r>
              <w:rPr>
                <w:rFonts w:ascii="Helvetica Neue" w:eastAsia="Times New Roman" w:hAnsi="Helvetica Neue" w:cs="Calibri"/>
                <w:color w:val="000000"/>
                <w:sz w:val="15"/>
                <w:szCs w:val="15"/>
              </w:rPr>
              <w:fldChar w:fldCharType="end"/>
            </w:r>
          </w:p>
        </w:tc>
        <w:tc>
          <w:tcPr>
            <w:tcW w:w="4007" w:type="dxa"/>
          </w:tcPr>
          <w:p w14:paraId="6D0905FC" w14:textId="105593E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 be propagated without seed, but is it naturally occurring? Fryxell</w:t>
            </w:r>
          </w:p>
        </w:tc>
      </w:tr>
      <w:tr w:rsidR="00D349D0" w:rsidRPr="00FE6228" w14:paraId="6573C4E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47238AF" w14:textId="1B54143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isione remota</w:t>
            </w:r>
          </w:p>
        </w:tc>
        <w:tc>
          <w:tcPr>
            <w:tcW w:w="1615" w:type="dxa"/>
          </w:tcPr>
          <w:p w14:paraId="7CF53C34" w14:textId="6B07E32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isione remota</w:t>
            </w:r>
          </w:p>
        </w:tc>
        <w:tc>
          <w:tcPr>
            <w:tcW w:w="1637" w:type="dxa"/>
          </w:tcPr>
          <w:p w14:paraId="0024FC7A" w14:textId="150CF82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y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2MDwvUmVjTnVtPjxyZWNvcmQ+PHJlYy1udW1iZXI+MTg2MDwvcmVjLW51bWJlcj48
Zm9yZWlnbi1rZXlzPjxrZXkgYXBwPSJFTiIgZGItaWQ9IjB2djV0MDAwMzI5ZjVzZTJ3YWR4dnI1
bWFhOTBmMmR6MnIycyIgdGltZXN0YW1wPSIxNTg3NjU1NzYwIiBndWlkPSJkYmVkMTZhMC05OWY5
LTQ3M2QtODM0NS0zOTU5YWVlYjM1NTQiPjE4NjA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EyNTwvUmVjTnVtPjxyZWNvcmQ+PHJlYy1udW1iZXI+MjEyNTwvcmVjLW51bWJlcj48
Zm9yZWlnbi1rZXlzPjxrZXkgYXBwPSJFTiIgZGItaWQ9IjB2djV0MDAwMzI5ZjVzZTJ3YWR4dnI1
bWFhOTBmMmR6MnIycyIgdGltZXN0YW1wPSIxNjE3MTk2MDA1IiBndWlkPSJmOTBiNDYyNi0yMTQ1
LTQ5M2UtODFkMS1jZTE2ZjQxNGU4MGUiPjIxMjU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Q4NjwvUmVjTnVtPjxyZWNvcmQ+PHJlYy1udW1iZXI+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yMy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JlbGw8L0F1dGhvcj48WWVhcj4yMDA4PC9ZZWFyPjxS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23)</w:t>
            </w:r>
            <w:r w:rsidRPr="008C256E">
              <w:rPr>
                <w:rFonts w:ascii="Helvetica Neue" w:eastAsia="Times New Roman" w:hAnsi="Helvetica Neue" w:cs="Calibri"/>
                <w:color w:val="000000"/>
                <w:sz w:val="15"/>
                <w:szCs w:val="15"/>
              </w:rPr>
              <w:fldChar w:fldCharType="end"/>
            </w:r>
          </w:p>
        </w:tc>
        <w:tc>
          <w:tcPr>
            <w:tcW w:w="4007" w:type="dxa"/>
          </w:tcPr>
          <w:p w14:paraId="6713A4A7" w14:textId="5E018CA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rthur: complex reproductive system for copulation, sperm stored for months</w:t>
            </w:r>
          </w:p>
        </w:tc>
      </w:tr>
      <w:tr w:rsidR="00D349D0" w:rsidRPr="00FE6228" w14:paraId="5D82EC3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556A3EC" w14:textId="6D1D0371"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latydorina caudata</w:t>
            </w:r>
          </w:p>
        </w:tc>
        <w:tc>
          <w:tcPr>
            <w:tcW w:w="1615" w:type="dxa"/>
          </w:tcPr>
          <w:p w14:paraId="07DB56D3" w14:textId="0E9F436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atydorina caudata</w:t>
            </w:r>
          </w:p>
        </w:tc>
        <w:tc>
          <w:tcPr>
            <w:tcW w:w="1637" w:type="dxa"/>
          </w:tcPr>
          <w:p w14:paraId="7A7A34AC" w14:textId="65EF1EC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049E9813" w14:textId="44BFAD4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ADC414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2AC09BE" w14:textId="39F602C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Pleodorina californica</w:t>
            </w:r>
          </w:p>
        </w:tc>
        <w:tc>
          <w:tcPr>
            <w:tcW w:w="1615" w:type="dxa"/>
          </w:tcPr>
          <w:p w14:paraId="1CFE6DC1" w14:textId="274D848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eodorina californica</w:t>
            </w:r>
          </w:p>
        </w:tc>
        <w:tc>
          <w:tcPr>
            <w:tcW w:w="1637" w:type="dxa"/>
          </w:tcPr>
          <w:p w14:paraId="67095E57" w14:textId="5B037F6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67C553A3" w14:textId="3D43A47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711B37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EC0642F" w14:textId="03E6644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leodorina illinoisensis</w:t>
            </w:r>
          </w:p>
        </w:tc>
        <w:tc>
          <w:tcPr>
            <w:tcW w:w="1615" w:type="dxa"/>
          </w:tcPr>
          <w:p w14:paraId="05D02570" w14:textId="17F0BCD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eodorina illinoisensis</w:t>
            </w:r>
          </w:p>
        </w:tc>
        <w:tc>
          <w:tcPr>
            <w:tcW w:w="1637" w:type="dxa"/>
          </w:tcPr>
          <w:p w14:paraId="432B1035" w14:textId="686EC7FB"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1D38DC4F" w14:textId="6D752C2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391701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D1E2FCC" w14:textId="0213587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leodorina indica</w:t>
            </w:r>
          </w:p>
        </w:tc>
        <w:tc>
          <w:tcPr>
            <w:tcW w:w="1615" w:type="dxa"/>
          </w:tcPr>
          <w:p w14:paraId="3A1C89F7" w14:textId="6ACAFE7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eodorina indica</w:t>
            </w:r>
          </w:p>
        </w:tc>
        <w:tc>
          <w:tcPr>
            <w:tcW w:w="1637" w:type="dxa"/>
          </w:tcPr>
          <w:p w14:paraId="00D56895" w14:textId="3C8D3F5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73E58F16" w14:textId="6619A4D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718E11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D85C378" w14:textId="2903212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leodorina japonica</w:t>
            </w:r>
          </w:p>
        </w:tc>
        <w:tc>
          <w:tcPr>
            <w:tcW w:w="1615" w:type="dxa"/>
          </w:tcPr>
          <w:p w14:paraId="0FA8DDBD" w14:textId="5FE548C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eodorina japonica</w:t>
            </w:r>
          </w:p>
        </w:tc>
        <w:tc>
          <w:tcPr>
            <w:tcW w:w="1637" w:type="dxa"/>
          </w:tcPr>
          <w:p w14:paraId="7760BD6D" w14:textId="393D629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5C4F5AF9" w14:textId="1619D08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E62D5B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07F9F66" w14:textId="2FD4CC8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leurobrachia </w:t>
            </w:r>
          </w:p>
        </w:tc>
        <w:tc>
          <w:tcPr>
            <w:tcW w:w="1615" w:type="dxa"/>
          </w:tcPr>
          <w:p w14:paraId="3B12CB72" w14:textId="2BF12B9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leurobrachia </w:t>
            </w:r>
          </w:p>
        </w:tc>
        <w:tc>
          <w:tcPr>
            <w:tcW w:w="1637" w:type="dxa"/>
          </w:tcPr>
          <w:p w14:paraId="78ED6052" w14:textId="127DAC6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k8L0Rpc3BsYXlUZXh0Pjxy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w:t>
            </w:r>
            <w:r w:rsidRPr="008C256E">
              <w:rPr>
                <w:rFonts w:ascii="Helvetica Neue" w:eastAsia="Times New Roman" w:hAnsi="Helvetica Neue" w:cs="Calibri"/>
                <w:color w:val="000000"/>
                <w:sz w:val="15"/>
                <w:szCs w:val="15"/>
              </w:rPr>
              <w:fldChar w:fldCharType="end"/>
            </w:r>
          </w:p>
        </w:tc>
        <w:tc>
          <w:tcPr>
            <w:tcW w:w="4007" w:type="dxa"/>
          </w:tcPr>
          <w:p w14:paraId="5B13A184" w14:textId="6D2E9FE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 xml:space="preserve">No indication of which species Bell refers to. Apparently self-fertile hermaphrodites, can’t see any reports of asex in pleurobrachia. </w:t>
            </w:r>
          </w:p>
        </w:tc>
      </w:tr>
      <w:tr w:rsidR="00D349D0" w:rsidRPr="00FE6228" w14:paraId="29239A7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0AD71AB" w14:textId="50E02DAD"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cheina flagellata</w:t>
            </w:r>
          </w:p>
        </w:tc>
        <w:tc>
          <w:tcPr>
            <w:tcW w:w="1615" w:type="dxa"/>
          </w:tcPr>
          <w:p w14:paraId="78EEA321" w14:textId="45A6632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cheina flagellata</w:t>
            </w:r>
          </w:p>
        </w:tc>
        <w:tc>
          <w:tcPr>
            <w:tcW w:w="1637" w:type="dxa"/>
          </w:tcPr>
          <w:p w14:paraId="0287D458" w14:textId="14C03DE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Olive&lt;/Author&gt;&lt;Year&gt;1983&lt;/Year&gt;&lt;RecNum&gt;2490&lt;/RecNum&gt;&lt;DisplayText&gt;(141)&lt;/DisplayText&gt;&lt;record&gt;&lt;rec-number&gt;2490&lt;/rec-number&gt;&lt;foreign-keys&gt;&lt;key app="EN" db-id="0vv5t000329f5se2wadxvr5maa90f2dz2r2s" timestamp="1626457211" guid="c2e320f6-ddc0-4031-ac8e-dc67af27a0c0"&gt;2490&lt;/key&gt;&lt;/foreign-keys&gt;&lt;ref-type name="Journal Article"&gt;17&lt;/ref-type&gt;&lt;contributors&gt;&lt;authors&gt;&lt;author&gt;Olive, L. S.&lt;/author&gt;&lt;author&gt;Stoianovitch, Carmen&lt;/author&gt;&lt;author&gt;Bennett, W. E.&lt;/author&gt;&lt;/authors&gt;&lt;/contributors&gt;&lt;titles&gt;&lt;title&gt;Descriptions of Acrasid Cellular Slime Molds: Pocheina Rosea and a New Species, Pocheina Flagellata&lt;/title&gt;&lt;secondary-title&gt;Mycologia&lt;/secondary-title&gt;&lt;/titles&gt;&lt;periodical&gt;&lt;full-title&gt;Mycologia&lt;/full-title&gt;&lt;/periodical&gt;&lt;pages&gt;1019-1029&lt;/pages&gt;&lt;volume&gt;75&lt;/volume&gt;&lt;number&gt;6&lt;/number&gt;&lt;dates&gt;&lt;year&gt;1983&lt;/year&gt;&lt;pub-dates&gt;&lt;date&gt;1983/11/01&lt;/date&gt;&lt;/pub-dates&gt;&lt;/dates&gt;&lt;publisher&gt;Taylor &amp;amp; Francis&lt;/publisher&gt;&lt;isbn&gt;0027-5514&lt;/isbn&gt;&lt;urls&gt;&lt;related-urls&gt;&lt;url&gt;https://doi.org/10.1080/00275514.1983.12023788&lt;/url&gt;&lt;/related-urls&gt;&lt;/urls&gt;&lt;electronic-resource-num&gt;10.1080/00275514.1983.12023788&lt;/electronic-resource-num&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41)</w:t>
            </w:r>
            <w:r>
              <w:rPr>
                <w:rFonts w:ascii="Helvetica Neue" w:eastAsia="Times New Roman" w:hAnsi="Helvetica Neue" w:cs="Calibri"/>
                <w:color w:val="000000"/>
                <w:sz w:val="15"/>
                <w:szCs w:val="15"/>
              </w:rPr>
              <w:fldChar w:fldCharType="end"/>
            </w:r>
          </w:p>
        </w:tc>
        <w:tc>
          <w:tcPr>
            <w:tcW w:w="4007" w:type="dxa"/>
          </w:tcPr>
          <w:p w14:paraId="75F52C69" w14:textId="73D2E93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 Little data, abstract in Olive, but no access to paper.</w:t>
            </w:r>
          </w:p>
        </w:tc>
      </w:tr>
      <w:tr w:rsidR="00D349D0" w:rsidRPr="00FE6228" w14:paraId="7A747C5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5E97DED" w14:textId="4D423B98"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cheina rosea</w:t>
            </w:r>
          </w:p>
        </w:tc>
        <w:tc>
          <w:tcPr>
            <w:tcW w:w="1615" w:type="dxa"/>
          </w:tcPr>
          <w:p w14:paraId="7990DDDD" w14:textId="420641DD"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cheina rosea</w:t>
            </w:r>
          </w:p>
        </w:tc>
        <w:tc>
          <w:tcPr>
            <w:tcW w:w="1637" w:type="dxa"/>
          </w:tcPr>
          <w:p w14:paraId="399D8665" w14:textId="44D7F19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1, 3)&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Brown&lt;/Author&gt;&lt;Year&gt;2013&lt;/Year&gt;&lt;RecNum&gt;2166&lt;/RecNum&gt;&lt;record&gt;&lt;rec-number&gt;2166&lt;/rec-number&gt;&lt;foreign-keys&gt;&lt;key app="EN" db-id="0vv5t000329f5se2wadxvr5maa90f2dz2r2s" timestamp="1617293237" guid="0b8181c3-874d-4915-8f0f-237d7ce44853"&gt;2166&lt;/key&gt;&lt;/foreign-keys&gt;&lt;ref-type name="Book Section"&gt;5&lt;/ref-type&gt;&lt;contributors&gt;&lt;authors&gt;&lt;author&gt;Brown, Matthew&lt;/author&gt;&lt;author&gt;Silberman, Jeffrey&lt;/author&gt;&lt;/authors&gt;&lt;/contributors&gt;&lt;titles&gt;&lt;title&gt;The Non-dictyostelid Sorocarpic Amoebae&lt;/title&gt;&lt;alt-title&gt;Dictyostelids: Evolution, Genomics and Cell Biology&lt;/alt-title&gt;&lt;/titles&gt;&lt;pages&gt;219-242&lt;/pages&gt;&lt;dates&gt;&lt;year&gt;2013&lt;/year&gt;&lt;/dates&gt;&lt;isbn&gt;978-3-642-38487-5&lt;/isbn&gt;&lt;urls&gt;&lt;/urls&gt;&lt;electronic-resource-num&gt;10.1007/978-3-642-38487-5_12&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 3)</w:t>
            </w:r>
            <w:r w:rsidRPr="008C256E">
              <w:rPr>
                <w:rFonts w:ascii="Helvetica Neue" w:eastAsia="Times New Roman" w:hAnsi="Helvetica Neue" w:cs="Calibri"/>
                <w:color w:val="000000"/>
                <w:sz w:val="15"/>
                <w:szCs w:val="15"/>
              </w:rPr>
              <w:fldChar w:fldCharType="end"/>
            </w:r>
          </w:p>
        </w:tc>
        <w:tc>
          <w:tcPr>
            <w:tcW w:w="4007" w:type="dxa"/>
          </w:tcPr>
          <w:p w14:paraId="459C4F49" w14:textId="79BC83E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This may actually be A. rosea (brown). Life cycle in Brown &amp; Silberman</w:t>
            </w:r>
            <w:r>
              <w:rPr>
                <w:rStyle w:val="apple-converted-space"/>
                <w:rFonts w:ascii="Helvetica Neue" w:hAnsi="Helvetica Neue"/>
                <w:color w:val="000000"/>
                <w:sz w:val="15"/>
                <w:szCs w:val="15"/>
              </w:rPr>
              <w:t> </w:t>
            </w:r>
          </w:p>
        </w:tc>
      </w:tr>
      <w:tr w:rsidR="00D349D0" w:rsidRPr="00FE6228" w14:paraId="65B95FB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1D2B78C" w14:textId="533F6F1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gonatum neesii</w:t>
            </w:r>
          </w:p>
        </w:tc>
        <w:tc>
          <w:tcPr>
            <w:tcW w:w="1615" w:type="dxa"/>
          </w:tcPr>
          <w:p w14:paraId="6BD85AA3" w14:textId="3F1F197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gonatum neesii</w:t>
            </w:r>
          </w:p>
        </w:tc>
        <w:tc>
          <w:tcPr>
            <w:tcW w:w="1637" w:type="dxa"/>
          </w:tcPr>
          <w:p w14:paraId="1B2B194B" w14:textId="2DA28E6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42)&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Frey&lt;/Author&gt;&lt;Year&gt;2011&lt;/Year&gt;&lt;RecNum&gt;2491&lt;/RecNum&gt;&lt;record&gt;&lt;rec-number&gt;2491&lt;/rec-number&gt;&lt;foreign-keys&gt;&lt;key app="EN" db-id="0vv5t000329f5se2wadxvr5maa90f2dz2r2s" timestamp="1626457329" guid="073ee320-5f39-4ba2-934c-5c48c28bd031"&gt;2491&lt;/key&gt;&lt;/foreign-keys&gt;&lt;ref-type name="Journal Article"&gt;17&lt;/ref-type&gt;&lt;contributors&gt;&lt;authors&gt;&lt;author&gt;Frey, Wolfgang&lt;/author&gt;&lt;author&gt;Kürschner, Harald&lt;/author&gt;&lt;/authors&gt;&lt;/contributors&gt;&lt;titles&gt;&lt;title&gt;Asexual reproduction, habitat colonization and habitat maintenance in bryophytes&lt;/title&gt;&lt;secondary-title&gt;Flora-Morphology, Distribution, Functional Ecology of Plants&lt;/secondary-title&gt;&lt;/titles&gt;&lt;periodical&gt;&lt;full-title&gt;Flora-Morphology, Distribution, Functional Ecology of Plants&lt;/full-title&gt;&lt;/periodical&gt;&lt;pages&gt;173-184&lt;/pages&gt;&lt;volume&gt;206&lt;/volume&gt;&lt;number&gt;3&lt;/number&gt;&lt;dates&gt;&lt;year&gt;2011&lt;/year&gt;&lt;/dates&gt;&lt;isbn&gt;0367-2530&lt;/isbn&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42)</w:t>
            </w:r>
            <w:r w:rsidRPr="008C256E">
              <w:rPr>
                <w:rFonts w:ascii="Helvetica Neue" w:eastAsia="Times New Roman" w:hAnsi="Helvetica Neue" w:cs="Calibri"/>
                <w:color w:val="000000"/>
                <w:sz w:val="15"/>
                <w:szCs w:val="15"/>
              </w:rPr>
              <w:fldChar w:fldCharType="end"/>
            </w:r>
          </w:p>
        </w:tc>
        <w:tc>
          <w:tcPr>
            <w:tcW w:w="4007" w:type="dxa"/>
          </w:tcPr>
          <w:p w14:paraId="661A04D1" w14:textId="10B32F1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ey: protonemata can spread and produce multiple plants</w:t>
            </w:r>
          </w:p>
        </w:tc>
      </w:tr>
      <w:tr w:rsidR="00D349D0" w:rsidRPr="00FE6228" w14:paraId="0B8CDA5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39938B6" w14:textId="5BAD7975"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lysphondylium pallidum</w:t>
            </w:r>
          </w:p>
        </w:tc>
        <w:tc>
          <w:tcPr>
            <w:tcW w:w="1615" w:type="dxa"/>
          </w:tcPr>
          <w:p w14:paraId="78215A0F" w14:textId="20F45AA5"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lysphondylium pallidum</w:t>
            </w:r>
          </w:p>
        </w:tc>
        <w:tc>
          <w:tcPr>
            <w:tcW w:w="1637" w:type="dxa"/>
          </w:tcPr>
          <w:p w14:paraId="4E2DD739" w14:textId="5C645417"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dGVuaG91c2U8L0F1dGhvcj48WWVhcj4xOTgxPC9ZZWFy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dGVuaG91c2U8L0F1dGhvcj48WWVhcj4xOTgxPC9ZZWFy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8, 143)</w:t>
            </w:r>
            <w:r w:rsidRPr="008C256E">
              <w:rPr>
                <w:rFonts w:ascii="Helvetica Neue" w:eastAsia="Times New Roman" w:hAnsi="Helvetica Neue" w:cs="Calibri"/>
                <w:color w:val="000000"/>
                <w:sz w:val="15"/>
                <w:szCs w:val="15"/>
              </w:rPr>
              <w:fldChar w:fldCharType="end"/>
            </w:r>
          </w:p>
        </w:tc>
        <w:tc>
          <w:tcPr>
            <w:tcW w:w="4007" w:type="dxa"/>
          </w:tcPr>
          <w:p w14:paraId="3288D747" w14:textId="2F6EBCA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nd strassman:group splits into multiple smaller orogens</w:t>
            </w:r>
          </w:p>
        </w:tc>
      </w:tr>
      <w:tr w:rsidR="00D349D0" w:rsidRPr="00FE6228" w14:paraId="19C5845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5A18E61" w14:textId="4E29E644"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lysphondylium violaceum</w:t>
            </w:r>
          </w:p>
        </w:tc>
        <w:tc>
          <w:tcPr>
            <w:tcW w:w="1615" w:type="dxa"/>
          </w:tcPr>
          <w:p w14:paraId="11DFF75B" w14:textId="776BA14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lysphondylium violaceum</w:t>
            </w:r>
          </w:p>
        </w:tc>
        <w:tc>
          <w:tcPr>
            <w:tcW w:w="1637" w:type="dxa"/>
          </w:tcPr>
          <w:p w14:paraId="422A2783" w14:textId="67D0F8A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onner&lt;/Author&gt;&lt;Year&gt;2015&lt;/Year&gt;&lt;RecNum&gt;2345&lt;/RecNum&gt;&lt;DisplayText&gt;(58, 60)&lt;/DisplayText&gt;&lt;record&gt;&lt;rec-number&gt;2345&lt;/rec-number&gt;&lt;foreign-keys&gt;&lt;key app="EN" db-id="0vv5t000329f5se2wadxvr5maa90f2dz2r2s" timestamp="1618397273" guid="9d3f685d-0537-49d5-9a6b-2870e8259ba3"&gt;2345&lt;/key&gt;&lt;/foreign-keys&gt;&lt;ref-type name="Book"&gt;6&lt;/ref-type&gt;&lt;contributors&gt;&lt;authors&gt;&lt;author&gt;Bonner, John Tyler&lt;/author&gt;&lt;/authors&gt;&lt;/contributors&gt;&lt;titles&gt;&lt;title&gt;Cellular slime molds&lt;/title&gt;&lt;/titles&gt;&lt;dates&gt;&lt;year&gt;2015&lt;/year&gt;&lt;/dates&gt;&lt;publisher&gt;Princeton University Press&lt;/publisher&gt;&lt;isbn&gt;1400876885&lt;/isbn&gt;&lt;urls&gt;&lt;/urls&gt;&lt;/record&gt;&lt;/Cite&gt;&lt;Cite&gt;&lt;Author&gt;Baldauf&lt;/Author&gt;&lt;Year&gt;2017&lt;/Year&gt;&lt;RecNum&gt;2397&lt;/RecNum&gt;&lt;record&gt;&lt;rec-number&gt;2397&lt;/rec-number&gt;&lt;foreign-keys&gt;&lt;key app="EN" db-id="0vv5t000329f5se2wadxvr5maa90f2dz2r2s" timestamp="1622131953" guid="3518ba00-76d8-460c-b54b-0bea05895b5a"&gt;2397&lt;/key&gt;&lt;/foreign-keys&gt;&lt;ref-type name="Book Section"&gt;5&lt;/ref-type&gt;&lt;contributors&gt;&lt;authors&gt;&lt;author&gt;Baldauf, Sandra L.&lt;/author&gt;&lt;author&gt;Strassmann, Joan E.&lt;/author&gt;&lt;/authors&gt;&lt;/contributors&gt;&lt;titles&gt;&lt;title&gt;Dictyostelia&lt;/title&gt;&lt;secondary-title&gt;Handbook of the Protists&lt;/secondary-title&gt;&lt;/titles&gt;&lt;pages&gt;1-45&lt;/pages&gt;&lt;section&gt;Chapter 14-1&lt;/section&gt;&lt;dates&gt;&lt;year&gt;2017&lt;/year&gt;&lt;/dates&gt;&lt;isbn&gt;978-3-319-32669-6&amp;#xD;978-3-319-32669-6&lt;/isbn&gt;&lt;urls&gt;&lt;/urls&gt;&lt;electronic-resource-num&gt;10.1007/978-3-319-32669-6_14-1&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58, 60)</w:t>
            </w:r>
            <w:r w:rsidRPr="008C256E">
              <w:rPr>
                <w:rFonts w:ascii="Helvetica Neue" w:eastAsia="Times New Roman" w:hAnsi="Helvetica Neue" w:cs="Calibri"/>
                <w:color w:val="000000"/>
                <w:sz w:val="15"/>
                <w:szCs w:val="15"/>
              </w:rPr>
              <w:fldChar w:fldCharType="end"/>
            </w:r>
          </w:p>
        </w:tc>
        <w:tc>
          <w:tcPr>
            <w:tcW w:w="4007" w:type="dxa"/>
          </w:tcPr>
          <w:p w14:paraId="582128E9" w14:textId="3A80AA9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Baldauf and strassman:group splits into multiple smaller sporogens</w:t>
            </w:r>
          </w:p>
        </w:tc>
      </w:tr>
      <w:tr w:rsidR="00D349D0" w:rsidRPr="00FE6228" w14:paraId="79AAA4A6"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49725A8A" w14:textId="4802E366"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lytrichum commune</w:t>
            </w:r>
          </w:p>
        </w:tc>
        <w:tc>
          <w:tcPr>
            <w:tcW w:w="1615" w:type="dxa"/>
          </w:tcPr>
          <w:p w14:paraId="430839AC" w14:textId="47326F4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lytrichum commune</w:t>
            </w:r>
          </w:p>
        </w:tc>
        <w:tc>
          <w:tcPr>
            <w:tcW w:w="1637" w:type="dxa"/>
          </w:tcPr>
          <w:p w14:paraId="74F285E7" w14:textId="39632F7D"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0MiwgMTQ0KTwvRGlzcGxheVRleHQ+
PHJlY29yZD48cmVjLW51bWJlcj4xODYwPC9yZWMtbnVtYmVyPjxmb3JlaWduLWtleXM+PGtleSBh
cHA9IkVOIiBkYi1pZD0iMHZ2NXQwMDAzMjlmNXNlMndhZHh2cjVtYWE5MGYyZHoycjJzIiB0aW1l
c3RhbXA9IjE1ODc2NTU3NjAiIGd1aWQ9ImRiZWQxNmEwLTk5ZjktNDczZC04MzQ1LTM5NTlhZWVi
MzU1NCI+MTg2MD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V2lnZ2xlc3dvcnRoPC9BdXRob3I+PFllYXI+MTk0NzwvWWVhcj48UmVjTnVtPjIxNTA8L1Jl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0MiwgMTQ0KTwvRGlzcGxheVRleHQ+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42, 144)</w:t>
            </w:r>
            <w:r w:rsidRPr="008C256E">
              <w:rPr>
                <w:rFonts w:ascii="Helvetica Neue" w:eastAsia="Times New Roman" w:hAnsi="Helvetica Neue" w:cs="Calibri"/>
                <w:color w:val="000000"/>
                <w:sz w:val="15"/>
                <w:szCs w:val="15"/>
              </w:rPr>
              <w:fldChar w:fldCharType="end"/>
            </w:r>
          </w:p>
        </w:tc>
        <w:tc>
          <w:tcPr>
            <w:tcW w:w="4007" w:type="dxa"/>
          </w:tcPr>
          <w:p w14:paraId="2D9957A6" w14:textId="41FAEBE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ey: rhizoid that then disintegrates to leave separate ramets. Mickiewicz 1975, vegetative multiplication and regeneration. Van Der velds 2001 show sex based on microsats in genus. Gemmae common— are they found here?</w:t>
            </w:r>
          </w:p>
        </w:tc>
      </w:tr>
      <w:tr w:rsidR="00D349D0" w:rsidRPr="00FE6228" w14:paraId="7790CAC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27B7482" w14:textId="28E1A84A"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omatoceros triqueter</w:t>
            </w:r>
          </w:p>
        </w:tc>
        <w:tc>
          <w:tcPr>
            <w:tcW w:w="1615" w:type="dxa"/>
          </w:tcPr>
          <w:p w14:paraId="753170F8" w14:textId="4082B33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omatoceros triqueter</w:t>
            </w:r>
          </w:p>
        </w:tc>
        <w:tc>
          <w:tcPr>
            <w:tcW w:w="1637" w:type="dxa"/>
          </w:tcPr>
          <w:p w14:paraId="26170DE4" w14:textId="197B8A8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xNDUsIDE0Nik8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3pwb2xhdDwvQXV0aG9yPjxZZWFyPjIwMTY8L1ll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00LCA2LCA3LCAxNDUsIDE0Nik8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4, 6, 7, 145, 146)</w:t>
            </w:r>
            <w:r w:rsidRPr="008C256E">
              <w:rPr>
                <w:rFonts w:ascii="Helvetica Neue" w:eastAsia="Times New Roman" w:hAnsi="Helvetica Neue" w:cs="Calibri"/>
                <w:color w:val="000000"/>
                <w:sz w:val="15"/>
                <w:szCs w:val="15"/>
              </w:rPr>
              <w:fldChar w:fldCharType="end"/>
            </w:r>
          </w:p>
        </w:tc>
        <w:tc>
          <w:tcPr>
            <w:tcW w:w="4007" w:type="dxa"/>
          </w:tcPr>
          <w:p w14:paraId="04C7E0D2" w14:textId="4DB3A97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rthur: sex ratio description, protandrous. Cotter 2003,</w:t>
            </w:r>
            <w:r>
              <w:rPr>
                <w:rStyle w:val="apple-converted-space"/>
                <w:rFonts w:ascii="Helvetica Neue" w:hAnsi="Helvetica Neue"/>
                <w:color w:val="000000"/>
                <w:sz w:val="15"/>
                <w:szCs w:val="15"/>
              </w:rPr>
              <w:t> </w:t>
            </w:r>
          </w:p>
        </w:tc>
      </w:tr>
      <w:tr w:rsidR="00D349D0" w:rsidRPr="00FE6228" w14:paraId="29B3FC8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8BFF483" w14:textId="08905B5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tilophora scalaramosa</w:t>
            </w:r>
          </w:p>
        </w:tc>
        <w:tc>
          <w:tcPr>
            <w:tcW w:w="1615" w:type="dxa"/>
          </w:tcPr>
          <w:p w14:paraId="47140341" w14:textId="555E73A9"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Ptilophora scalaramosa</w:t>
            </w:r>
          </w:p>
        </w:tc>
        <w:tc>
          <w:tcPr>
            <w:tcW w:w="1637" w:type="dxa"/>
          </w:tcPr>
          <w:p w14:paraId="12072304" w14:textId="0B21049E"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0Ny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Ry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0Ny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Ry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47)</w:t>
            </w:r>
            <w:r w:rsidRPr="008C256E">
              <w:rPr>
                <w:rFonts w:ascii="Helvetica Neue" w:eastAsia="Times New Roman" w:hAnsi="Helvetica Neue" w:cs="Calibri"/>
                <w:color w:val="000000"/>
                <w:sz w:val="15"/>
                <w:szCs w:val="15"/>
              </w:rPr>
              <w:fldChar w:fldCharType="end"/>
            </w:r>
          </w:p>
        </w:tc>
        <w:tc>
          <w:tcPr>
            <w:tcW w:w="4007" w:type="dxa"/>
          </w:tcPr>
          <w:p w14:paraId="65CDC142" w14:textId="2DBC82F7"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t find much info about reproduction. Tronchin et al 2004: discuss male/female reproductive structures, nothing about asexual reproduction</w:t>
            </w:r>
          </w:p>
        </w:tc>
      </w:tr>
      <w:tr w:rsidR="00D349D0" w:rsidRPr="00FE6228" w14:paraId="6F90A86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8EAE6C2" w14:textId="61AE48C2"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pycnophyes frequens</w:t>
            </w:r>
          </w:p>
        </w:tc>
        <w:tc>
          <w:tcPr>
            <w:tcW w:w="1615" w:type="dxa"/>
          </w:tcPr>
          <w:p w14:paraId="66A39104" w14:textId="350FCCA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pycnophyes frequens</w:t>
            </w:r>
          </w:p>
        </w:tc>
        <w:tc>
          <w:tcPr>
            <w:tcW w:w="1637" w:type="dxa"/>
          </w:tcPr>
          <w:p w14:paraId="530D9E1B" w14:textId="5803E597" w:rsidR="00D349D0" w:rsidRPr="008C256E"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Calibri"/>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Q4LTE1MC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TmV1aGF1czwvQXV0aG9yPjxZZWFyPjIwMDI8L1llYXI+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Q4LTE1MC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TmV1aGF1czwvQXV0aG9yPjxZZWFyPjIwMDI8L1llYXI+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48-150)</w:t>
            </w:r>
            <w:r w:rsidRPr="008C256E">
              <w:rPr>
                <w:rFonts w:ascii="Helvetica Neue" w:eastAsia="Times New Roman" w:hAnsi="Helvetica Neue" w:cs="Calibri"/>
                <w:color w:val="000000"/>
                <w:sz w:val="15"/>
                <w:szCs w:val="15"/>
              </w:rPr>
              <w:fldChar w:fldCharType="end"/>
            </w:r>
          </w:p>
          <w:p w14:paraId="740618E0" w14:textId="7ADB886C"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
        </w:tc>
        <w:tc>
          <w:tcPr>
            <w:tcW w:w="4007" w:type="dxa"/>
          </w:tcPr>
          <w:p w14:paraId="2BFF4010" w14:textId="3428CA6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permatophores observed in genus, but not sex not observed (herranz 2014). Blake 1930 describes sexes in species, but not sex</w:t>
            </w:r>
          </w:p>
        </w:tc>
      </w:tr>
      <w:tr w:rsidR="00D349D0" w:rsidRPr="00FE6228" w14:paraId="3538878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B994B1E" w14:textId="4C61FF29"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Ralfsia verrucosa</w:t>
            </w:r>
          </w:p>
        </w:tc>
        <w:tc>
          <w:tcPr>
            <w:tcW w:w="1615" w:type="dxa"/>
          </w:tcPr>
          <w:p w14:paraId="62E36D54" w14:textId="3985DD9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Ralfsia verrucosa</w:t>
            </w:r>
          </w:p>
        </w:tc>
        <w:tc>
          <w:tcPr>
            <w:tcW w:w="1637" w:type="dxa"/>
          </w:tcPr>
          <w:p w14:paraId="661FD868" w14:textId="37A727BA"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Db2xsYWRvLVZpZGVzPC9BdXRob3I+PFllYXI+MjAwMTwv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Db2xsYWRvLVZpZGVzPC9BdXRob3I+PFllYXI+MjAwMTwv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51, 152)</w:t>
            </w:r>
            <w:r w:rsidRPr="008C256E">
              <w:rPr>
                <w:rFonts w:ascii="Helvetica Neue" w:eastAsia="Times New Roman" w:hAnsi="Helvetica Neue" w:cs="Calibri"/>
                <w:color w:val="000000"/>
                <w:sz w:val="15"/>
                <w:szCs w:val="15"/>
              </w:rPr>
              <w:fldChar w:fldCharType="end"/>
            </w:r>
          </w:p>
        </w:tc>
        <w:tc>
          <w:tcPr>
            <w:tcW w:w="4007" w:type="dxa"/>
          </w:tcPr>
          <w:p w14:paraId="4968C11C" w14:textId="77777777" w:rsidR="00D349D0" w:rsidRDefault="00D349D0" w:rsidP="00B179A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Forms crust, lives in symbiosis with a limpet. Scraps of filaments could remain after crust disappearance and formed early recruitment (Kain 2008). Can’t see gametes mentioned, but spores are produced by small erect thalli. No mention of macrothallus present that I can find. Nelson 1982: “As noted previously,the life histories of Ralfsiaceae/Lithodermatace which have been examined to date show two basic patterns—either a directtypewith- out evidenceof sexuality,or onewhich showsthe cruststo be stagesin the life historyof plantsin the Scytosiphonal“</w:t>
            </w:r>
          </w:p>
          <w:p w14:paraId="49E60888" w14:textId="7E4C1FB1"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D8598B7"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4B41025" w14:textId="553403C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rastrognathhia macrostoma</w:t>
            </w:r>
          </w:p>
        </w:tc>
        <w:tc>
          <w:tcPr>
            <w:tcW w:w="1615" w:type="dxa"/>
          </w:tcPr>
          <w:p w14:paraId="1ADC4DEF" w14:textId="2E33887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rastrognathhia macrostoma</w:t>
            </w:r>
          </w:p>
        </w:tc>
        <w:tc>
          <w:tcPr>
            <w:tcW w:w="1637" w:type="dxa"/>
          </w:tcPr>
          <w:p w14:paraId="0C286E5A" w14:textId="4ACC97C0" w:rsidR="00D349D0" w:rsidRDefault="00D349D0" w:rsidP="00B179A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hAnsi="Helvetica Neue" w:cs="Calibri"/>
                <w:color w:val="000000"/>
                <w:sz w:val="15"/>
                <w:szCs w:val="15"/>
              </w:rPr>
              <w:fldChar w:fldCharType="begin">
                <w:fldData xml:space="preserve">PEVuZE5vdGU+PENpdGU+PEF1dGhvcj5CbGFja3N0b25lPC9BdXRob3I+PFllYXI+MjAwMzwvWWVh
cj48UmVjTnVtPjQ3MDwvUmVjTnVtPjxEaXNwbGF5VGV4dD4oMiwgNiwgMTUzLCAxNTQ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5pZWxzZW48L0F1dGhvcj48WWVhcj4yMDEyPC9ZZWFy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</w:fldData>
              </w:fldChar>
            </w:r>
            <w:r>
              <w:rPr>
                <w:rFonts w:ascii="Helvetica Neue" w:hAnsi="Helvetica Neue" w:cs="Calibri"/>
                <w:color w:val="000000"/>
                <w:sz w:val="15"/>
                <w:szCs w:val="15"/>
              </w:rPr>
              <w:instrText xml:space="preserve"> ADDIN EN.CITE </w:instrText>
            </w:r>
            <w:r>
              <w:rPr>
                <w:rFonts w:ascii="Helvetica Neue" w:hAnsi="Helvetica Neue" w:cs="Calibri"/>
                <w:color w:val="000000"/>
                <w:sz w:val="15"/>
                <w:szCs w:val="15"/>
              </w:rPr>
              <w:fldChar w:fldCharType="begin">
                <w:fldData xml:space="preserve">PEVuZE5vdGU+PENpdGU+PEF1dGhvcj5CbGFja3N0b25lPC9BdXRob3I+PFllYXI+MjAwMzwvWWVh
cj48UmVjTnVtPjQ3MDwvUmVjTnVtPjxEaXNwbGF5VGV4dD4oMiwgNiwgMTUzLCAxNTQ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5pZWxzZW48L0F1dGhvcj48WWVhcj4yMDEyPC9ZZWFy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</w:fldData>
              </w:fldChar>
            </w:r>
            <w:r>
              <w:rPr>
                <w:rFonts w:ascii="Helvetica Neue" w:hAnsi="Helvetica Neue" w:cs="Calibri"/>
                <w:color w:val="000000"/>
                <w:sz w:val="15"/>
                <w:szCs w:val="15"/>
              </w:rPr>
              <w:instrText xml:space="preserve"> ADDIN EN.CITE.DATA </w:instrText>
            </w:r>
            <w:r>
              <w:rPr>
                <w:rFonts w:ascii="Helvetica Neue" w:hAnsi="Helvetica Neue" w:cs="Calibri"/>
                <w:color w:val="000000"/>
                <w:sz w:val="15"/>
                <w:szCs w:val="15"/>
              </w:rPr>
            </w:r>
            <w:r>
              <w:rPr>
                <w:rFonts w:ascii="Helvetica Neue" w:hAnsi="Helvetica Neue" w:cs="Calibri"/>
                <w:color w:val="000000"/>
                <w:sz w:val="15"/>
                <w:szCs w:val="15"/>
              </w:rPr>
              <w:fldChar w:fldCharType="end"/>
            </w:r>
            <w:r w:rsidRPr="008C256E">
              <w:rPr>
                <w:rFonts w:ascii="Helvetica Neue" w:hAnsi="Helvetica Neue" w:cs="Calibri"/>
                <w:color w:val="000000"/>
                <w:sz w:val="15"/>
                <w:szCs w:val="15"/>
              </w:rPr>
              <w:fldChar w:fldCharType="separate"/>
            </w:r>
            <w:r>
              <w:rPr>
                <w:rFonts w:ascii="Helvetica Neue" w:hAnsi="Helvetica Neue" w:cs="Calibri"/>
                <w:noProof/>
                <w:color w:val="000000"/>
                <w:sz w:val="15"/>
                <w:szCs w:val="15"/>
              </w:rPr>
              <w:t>(2, 6, 153, 154)</w:t>
            </w:r>
            <w:r w:rsidRPr="008C256E">
              <w:rPr>
                <w:rFonts w:ascii="Helvetica Neue" w:hAnsi="Helvetica Neue" w:cs="Calibri"/>
                <w:color w:val="000000"/>
                <w:sz w:val="15"/>
                <w:szCs w:val="15"/>
              </w:rPr>
              <w:fldChar w:fldCharType="end"/>
            </w:r>
          </w:p>
        </w:tc>
        <w:tc>
          <w:tcPr>
            <w:tcW w:w="4007" w:type="dxa"/>
          </w:tcPr>
          <w:p w14:paraId="10A69248" w14:textId="73528C4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nathostomulids: simultaneous hermaphrodites, eggs rupture through body wall! (Wiki) can’t really find much. Nielsen 2011: all species are hermaphrodites (Animal evolution: interrelationships of the living phyla). Kristensen 1977— describe oocytes and sperm</w:t>
            </w:r>
          </w:p>
        </w:tc>
      </w:tr>
      <w:tr w:rsidR="00D349D0" w:rsidRPr="00FE6228" w14:paraId="2CEE1A0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9408EE1" w14:textId="42D7F67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rhabditis monhystera</w:t>
            </w:r>
          </w:p>
        </w:tc>
        <w:tc>
          <w:tcPr>
            <w:tcW w:w="1615" w:type="dxa"/>
          </w:tcPr>
          <w:p w14:paraId="7CB624E0" w14:textId="68D45F4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rhabditis monhystera</w:t>
            </w:r>
          </w:p>
        </w:tc>
        <w:tc>
          <w:tcPr>
            <w:tcW w:w="1637" w:type="dxa"/>
          </w:tcPr>
          <w:p w14:paraId="4E3AF130" w14:textId="5EEB79E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U1LCAxNTY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bDqWxpeDwvQXV0aG9yPjxZZWFyPjIwMDQ8L1llYXI+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U1LCAxNTY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bDqWxpeDwvQXV0aG9yPjxZZWFyPjIwMDQ8L1llYXI+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55, 156)</w:t>
            </w:r>
            <w:r w:rsidRPr="008C256E">
              <w:rPr>
                <w:rFonts w:ascii="Helvetica Neue" w:eastAsia="Times New Roman" w:hAnsi="Helvetica Neue" w:cs="Calibri"/>
                <w:color w:val="000000"/>
                <w:sz w:val="15"/>
                <w:szCs w:val="15"/>
              </w:rPr>
              <w:fldChar w:fldCharType="end"/>
            </w:r>
          </w:p>
        </w:tc>
        <w:tc>
          <w:tcPr>
            <w:tcW w:w="4007" w:type="dxa"/>
          </w:tcPr>
          <w:p w14:paraId="54652157" w14:textId="77777777" w:rsidR="00D349D0" w:rsidRDefault="00D349D0" w:rsidP="00B179A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ex described in genus in shakes 2011 &amp; Felix 2004. See also table at Nigon VM, Félix MA. History of research on C. elegans and other free-living nematodes as model organisms. In: WormBook: The Online Review of C. elegans Biology [Internet]. Pasadena (CA): WormBook; 2005-2018. [Table], Table 3. Available from: </w:t>
            </w:r>
            <w:hyperlink r:id="rId8" w:history="1">
              <w:r>
                <w:rPr>
                  <w:rStyle w:val="Hyperlink"/>
                  <w:rFonts w:ascii="Helvetica Neue" w:hAnsi="Helvetica Neue"/>
                  <w:sz w:val="15"/>
                  <w:szCs w:val="15"/>
                </w:rPr>
                <w:t>https://www.ncbi.nlm.nih.gov/books/NBK453431/table/nematodeshistory_table3/</w:t>
              </w:r>
            </w:hyperlink>
          </w:p>
          <w:p w14:paraId="72B1AF17" w14:textId="57EDAF26"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DF1FB0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56894E5" w14:textId="1563FA6B"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rhopalura granosa</w:t>
            </w:r>
          </w:p>
        </w:tc>
        <w:tc>
          <w:tcPr>
            <w:tcW w:w="1615" w:type="dxa"/>
          </w:tcPr>
          <w:p w14:paraId="5824EAAF" w14:textId="4DABD498"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rhopalura granosa</w:t>
            </w:r>
          </w:p>
        </w:tc>
        <w:tc>
          <w:tcPr>
            <w:tcW w:w="1637" w:type="dxa"/>
          </w:tcPr>
          <w:p w14:paraId="2DC20499" w14:textId="0E7F409C" w:rsidR="00D349D0" w:rsidRDefault="00D349D0" w:rsidP="00B179A7">
            <w:pPr>
              <w:pStyle w:val="NormalWeb"/>
              <w:spacing w:before="0" w:beforeAutospacing="0" w:after="0" w:afterAutospacing="0"/>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hAnsi="Helvetica Neue" w:cs="Calibri"/>
                <w:color w:val="000000"/>
                <w:sz w:val="15"/>
                <w:szCs w:val="15"/>
              </w:rPr>
              <w:fldChar w:fldCharType="begin">
                <w:fldData xml:space="preserve">PEVuZE5vdGU+PENpdGU+PEF1dGhvcj5CbGFja3N0b25lPC9BdXRob3I+PFllYXI+MjAwMzwvWWVh
cj48UmVjTnVtPjQ3MDwvUmVjTnVtPjxEaXNwbGF5VGV4dD4oMiwgNiwgMTU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BdGtpbnM8L0F1dGhvcj48WWVhcj4xOTMzPC9ZZWFyPjxSZWNO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</w:fldData>
              </w:fldChar>
            </w:r>
            <w:r>
              <w:rPr>
                <w:rFonts w:ascii="Helvetica Neue" w:hAnsi="Helvetica Neue" w:cs="Calibri"/>
                <w:color w:val="000000"/>
                <w:sz w:val="15"/>
                <w:szCs w:val="15"/>
              </w:rPr>
              <w:instrText xml:space="preserve"> ADDIN EN.CITE </w:instrText>
            </w:r>
            <w:r>
              <w:rPr>
                <w:rFonts w:ascii="Helvetica Neue" w:hAnsi="Helvetica Neue" w:cs="Calibri"/>
                <w:color w:val="000000"/>
                <w:sz w:val="15"/>
                <w:szCs w:val="15"/>
              </w:rPr>
              <w:fldChar w:fldCharType="begin">
                <w:fldData xml:space="preserve">PEVuZE5vdGU+PENpdGU+PEF1dGhvcj5CbGFja3N0b25lPC9BdXRob3I+PFllYXI+MjAwMzwvWWVh
cj48UmVjTnVtPjQ3MDwvUmVjTnVtPjxEaXNwbGF5VGV4dD4oMiwgNiwgMTU3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BdGtpbnM8L0F1dGhvcj48WWVhcj4xOTMzPC9ZZWFyPjxSZWNO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</w:fldData>
              </w:fldChar>
            </w:r>
            <w:r>
              <w:rPr>
                <w:rFonts w:ascii="Helvetica Neue" w:hAnsi="Helvetica Neue" w:cs="Calibri"/>
                <w:color w:val="000000"/>
                <w:sz w:val="15"/>
                <w:szCs w:val="15"/>
              </w:rPr>
              <w:instrText xml:space="preserve"> ADDIN EN.CITE.DATA </w:instrText>
            </w:r>
            <w:r>
              <w:rPr>
                <w:rFonts w:ascii="Helvetica Neue" w:hAnsi="Helvetica Neue" w:cs="Calibri"/>
                <w:color w:val="000000"/>
                <w:sz w:val="15"/>
                <w:szCs w:val="15"/>
              </w:rPr>
            </w:r>
            <w:r>
              <w:rPr>
                <w:rFonts w:ascii="Helvetica Neue" w:hAnsi="Helvetica Neue" w:cs="Calibri"/>
                <w:color w:val="000000"/>
                <w:sz w:val="15"/>
                <w:szCs w:val="15"/>
              </w:rPr>
              <w:fldChar w:fldCharType="end"/>
            </w:r>
            <w:r w:rsidRPr="008C256E">
              <w:rPr>
                <w:rFonts w:ascii="Helvetica Neue" w:hAnsi="Helvetica Neue" w:cs="Calibri"/>
                <w:color w:val="000000"/>
                <w:sz w:val="15"/>
                <w:szCs w:val="15"/>
              </w:rPr>
              <w:fldChar w:fldCharType="separate"/>
            </w:r>
            <w:r>
              <w:rPr>
                <w:rFonts w:ascii="Helvetica Neue" w:hAnsi="Helvetica Neue" w:cs="Calibri"/>
                <w:noProof/>
                <w:color w:val="000000"/>
                <w:sz w:val="15"/>
                <w:szCs w:val="15"/>
              </w:rPr>
              <w:t>(2, 6, 157)</w:t>
            </w:r>
            <w:r w:rsidRPr="008C256E">
              <w:rPr>
                <w:rFonts w:ascii="Helvetica Neue" w:hAnsi="Helvetica Neue" w:cs="Calibri"/>
                <w:color w:val="000000"/>
                <w:sz w:val="15"/>
                <w:szCs w:val="15"/>
              </w:rPr>
              <w:fldChar w:fldCharType="end"/>
            </w:r>
          </w:p>
        </w:tc>
        <w:tc>
          <w:tcPr>
            <w:tcW w:w="4007" w:type="dxa"/>
          </w:tcPr>
          <w:p w14:paraId="1B4C1F15" w14:textId="70D2041F"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arasite with sexual/asexual stages: Atkins 1933</w:t>
            </w:r>
          </w:p>
        </w:tc>
      </w:tr>
      <w:tr w:rsidR="00D349D0" w:rsidRPr="00FE6228" w14:paraId="13AFC856"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736E0D5" w14:textId="58C046CC"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Rivularia</w:t>
            </w:r>
          </w:p>
        </w:tc>
        <w:tc>
          <w:tcPr>
            <w:tcW w:w="1615" w:type="dxa"/>
          </w:tcPr>
          <w:p w14:paraId="2F5BF6D7" w14:textId="475C1F3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Rivularia</w:t>
            </w:r>
          </w:p>
        </w:tc>
        <w:tc>
          <w:tcPr>
            <w:tcW w:w="1637" w:type="dxa"/>
          </w:tcPr>
          <w:p w14:paraId="6D2EAD0F" w14:textId="016DA09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r>
              <w:t xml:space="preserve"> </w:t>
            </w:r>
            <w:r>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Vasishta&lt;/Author&gt;&lt;Year&gt;1962&lt;/Year&gt;&lt;RecNum&gt;2502&lt;/RecNum&gt;&lt;DisplayText&gt;(158)&lt;/DisplayText&gt;&lt;record&gt;&lt;rec-number&gt;2502&lt;/rec-number&gt;&lt;foreign-keys&gt;&lt;key app="EN" db-id="0vv5t000329f5se2wadxvr5maa90f2dz2r2s" timestamp="1626458103" guid="90fba9b5-ab54-4211-821f-eae6faa98988"&gt;2502&lt;/key&gt;&lt;/foreign-keys&gt;&lt;ref-type name="Journal Article"&gt;17&lt;/ref-type&gt;&lt;contributors&gt;&lt;authors&gt;&lt;author&gt;Vasishta, PC&lt;/author&gt;&lt;/authors&gt;&lt;/contributors&gt;&lt;titles&gt;&lt;title&gt;Some Observations on the Life-History of Rivularia Joshii Sp. Nov. from Hoshiarpur, Punjab, India&lt;/title&gt;&lt;/titles&gt;&lt;dates&gt;&lt;year&gt;1962&lt;/year&gt;&lt;/dates&gt;&lt;urls&gt;&lt;/urls&gt;&lt;/record&gt;&lt;/Cite&gt;&lt;/EndNote&gt;</w:instrText>
            </w:r>
            <w:r>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58)</w:t>
            </w:r>
            <w:r>
              <w:rPr>
                <w:rFonts w:ascii="Helvetica Neue" w:eastAsia="Times New Roman" w:hAnsi="Helvetica Neue" w:cs="Calibri"/>
                <w:color w:val="000000"/>
                <w:sz w:val="15"/>
                <w:szCs w:val="15"/>
              </w:rPr>
              <w:fldChar w:fldCharType="end"/>
            </w:r>
          </w:p>
        </w:tc>
        <w:tc>
          <w:tcPr>
            <w:tcW w:w="4007" w:type="dxa"/>
          </w:tcPr>
          <w:p w14:paraId="76195711" w14:textId="36AB571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asishta 1961: always reproduce vegetatively through hormogonia. Algaebase: reproduction by disintegration of trichomes whithin colonies and heterocytes and by hormogonia, separating after the separation of the hair by the help of necridic cells and sometimes liberating from the colonies</w:t>
            </w:r>
          </w:p>
        </w:tc>
      </w:tr>
      <w:tr w:rsidR="00D349D0" w:rsidRPr="00FE6228" w14:paraId="570A4D9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9A537C0" w14:textId="4A2D3D8D"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Saccharomyces cerevisiae</w:t>
            </w:r>
          </w:p>
        </w:tc>
        <w:tc>
          <w:tcPr>
            <w:tcW w:w="1615" w:type="dxa"/>
          </w:tcPr>
          <w:p w14:paraId="3258968B" w14:textId="2D20C3A4"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accharomyces cerevisiae</w:t>
            </w:r>
          </w:p>
        </w:tc>
        <w:tc>
          <w:tcPr>
            <w:tcW w:w="1637" w:type="dxa"/>
          </w:tcPr>
          <w:p w14:paraId="7340A93E" w14:textId="28FEB652"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H. Koschwanez&lt;/Author&gt;&lt;Year&gt;2011&lt;/Year&gt;&lt;RecNum&gt;2511&lt;/RecNum&gt;&lt;DisplayText&gt;(159)&lt;/DisplayText&gt;&lt;record&gt;&lt;rec-number&gt;2511&lt;/rec-number&gt;&lt;foreign-keys&gt;&lt;key app="EN" db-id="0vv5t000329f5se2wadxvr5maa90f2dz2r2s" timestamp="1626686516" guid="e1cfc907-c655-4676-bab2-1d83e6696001"&gt;2511&lt;/key&gt;&lt;/foreign-keys&gt;&lt;ref-type name="Journal Article"&gt;17&lt;/ref-type&gt;&lt;contributors&gt;&lt;authors&gt;&lt;author&gt;H. Koschwanez, John&lt;/author&gt;&lt;author&gt;R. Foster, Kevin&lt;/author&gt;&lt;author&gt;W. Murray, Andrew&lt;/author&gt;&lt;/authors&gt;&lt;/contributors&gt;&lt;titles&gt;&lt;title&gt;Sucrose Utilization in Budding Yeast as a Model for the Origin of Undifferentiated Multicellularity&lt;/title&gt;&lt;secondary-title&gt;PLOS Biology&lt;/secondary-title&gt;&lt;/titles&gt;&lt;periodical&gt;&lt;full-title&gt;PLoS biology&lt;/full-title&gt;&lt;/periodical&gt;&lt;pages&gt;e1001122&lt;/pages&gt;&lt;volume&gt;9&lt;/volume&gt;&lt;number&gt;8&lt;/number&gt;&lt;dates&gt;&lt;year&gt;2011&lt;/year&gt;&lt;/dates&gt;&lt;publisher&gt;Public Library of Science&lt;/publisher&gt;&lt;urls&gt;&lt;related-urls&gt;&lt;url&gt;https://doi.org/10.1371/journal.pbio.1001122&lt;/url&gt;&lt;/related-urls&gt;&lt;/urls&gt;&lt;electronic-resource-num&gt;10.1371/journal.pbio.1001122&lt;/electronic-resource-num&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159)</w:t>
            </w:r>
            <w:r>
              <w:rPr>
                <w:rFonts w:ascii="Helvetica Neue" w:hAnsi="Helvetica Neue"/>
                <w:color w:val="000000"/>
                <w:sz w:val="15"/>
                <w:szCs w:val="15"/>
              </w:rPr>
              <w:fldChar w:fldCharType="end"/>
            </w:r>
          </w:p>
        </w:tc>
        <w:tc>
          <w:tcPr>
            <w:tcW w:w="4007" w:type="dxa"/>
          </w:tcPr>
          <w:p w14:paraId="0B942B84" w14:textId="3DFCFEE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Has sex, cels can bud— but can pseudohyphae fragment?</w:t>
            </w:r>
            <w:r>
              <w:rPr>
                <w:rStyle w:val="apple-converted-space"/>
                <w:rFonts w:ascii="Helvetica Neue" w:hAnsi="Helvetica Neue"/>
                <w:color w:val="000000"/>
                <w:sz w:val="15"/>
                <w:szCs w:val="15"/>
              </w:rPr>
              <w:t> </w:t>
            </w:r>
            <w:r>
              <w:rPr>
                <w:rFonts w:ascii="Helvetica Neue" w:hAnsi="Helvetica Neue"/>
                <w:color w:val="000000"/>
                <w:sz w:val="15"/>
                <w:szCs w:val="15"/>
              </w:rPr>
              <w:t>Koschwanez 2011: clumps fragment</w:t>
            </w:r>
          </w:p>
        </w:tc>
      </w:tr>
      <w:tr w:rsidR="00D349D0" w:rsidRPr="00FE6228" w14:paraId="3E19EC4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14FD70D" w14:textId="277F53C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Sagittaria lancifolia</w:t>
            </w:r>
          </w:p>
        </w:tc>
        <w:tc>
          <w:tcPr>
            <w:tcW w:w="1615" w:type="dxa"/>
          </w:tcPr>
          <w:p w14:paraId="2EF9D9DA" w14:textId="20B358A2"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agittaria lancifolia</w:t>
            </w:r>
          </w:p>
        </w:tc>
        <w:tc>
          <w:tcPr>
            <w:tcW w:w="1637" w:type="dxa"/>
          </w:tcPr>
          <w:p w14:paraId="119971F9" w14:textId="05EA7564"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2M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Zh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2M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lZh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60)</w:t>
            </w:r>
            <w:r w:rsidRPr="008C256E">
              <w:rPr>
                <w:rFonts w:ascii="Helvetica Neue" w:eastAsia="Times New Roman" w:hAnsi="Helvetica Neue" w:cs="Calibri"/>
                <w:color w:val="000000"/>
                <w:sz w:val="15"/>
                <w:szCs w:val="15"/>
              </w:rPr>
              <w:fldChar w:fldCharType="end"/>
            </w:r>
          </w:p>
        </w:tc>
        <w:tc>
          <w:tcPr>
            <w:tcW w:w="4007" w:type="dxa"/>
          </w:tcPr>
          <w:p w14:paraId="422748A7" w14:textId="09DAE40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Van Drunen: sexual vs asexual. Spreads by rhizomes</w:t>
            </w:r>
          </w:p>
        </w:tc>
      </w:tr>
      <w:tr w:rsidR="00D349D0" w:rsidRPr="00FE6228" w14:paraId="61DF785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38B56D0" w14:textId="279162F0"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lastRenderedPageBreak/>
              <w:t>Salmo gairdneri</w:t>
            </w:r>
          </w:p>
        </w:tc>
        <w:tc>
          <w:tcPr>
            <w:tcW w:w="1615" w:type="dxa"/>
          </w:tcPr>
          <w:p w14:paraId="138E2150" w14:textId="3388B9E0"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almo gairdneri</w:t>
            </w:r>
          </w:p>
        </w:tc>
        <w:tc>
          <w:tcPr>
            <w:tcW w:w="1637" w:type="dxa"/>
          </w:tcPr>
          <w:p w14:paraId="5554E8B9" w14:textId="5222E3F5"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Yx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b21lbjwvQXV0aG9yPjxZZWFyPjIwMDc8L1llYXI+PFJlY051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YxKTwvRGlzcGxheVRl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61)</w:t>
            </w:r>
            <w:r w:rsidRPr="008C256E">
              <w:rPr>
                <w:rFonts w:ascii="Helvetica Neue" w:eastAsia="Times New Roman" w:hAnsi="Helvetica Neue" w:cs="Calibri"/>
                <w:color w:val="000000"/>
                <w:sz w:val="15"/>
                <w:szCs w:val="15"/>
              </w:rPr>
              <w:fldChar w:fldCharType="end"/>
            </w:r>
          </w:p>
        </w:tc>
        <w:tc>
          <w:tcPr>
            <w:tcW w:w="4007" w:type="dxa"/>
          </w:tcPr>
          <w:p w14:paraId="4EA0B2EF" w14:textId="033655B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arthenogenesis can be recreated in many externally fertilising fish. Komen 2007 Parthenogenesis rarely reported in fish</w:t>
            </w:r>
          </w:p>
        </w:tc>
      </w:tr>
      <w:tr w:rsidR="00D349D0" w:rsidRPr="00FE6228" w14:paraId="5E14A23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518FDE5" w14:textId="3C7B5DCE"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Salpingoeca rosetta</w:t>
            </w:r>
          </w:p>
        </w:tc>
        <w:tc>
          <w:tcPr>
            <w:tcW w:w="1615" w:type="dxa"/>
          </w:tcPr>
          <w:p w14:paraId="3AD114EE" w14:textId="4B917D5C"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alpingoeca rosetta</w:t>
            </w:r>
          </w:p>
        </w:tc>
        <w:tc>
          <w:tcPr>
            <w:tcW w:w="1637" w:type="dxa"/>
          </w:tcPr>
          <w:p w14:paraId="473C79C3" w14:textId="0B793A3B"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EYXllbDwvQXV0aG9yPjxZZWFyPjIwMTE8L1llYXI+PFJl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EYXllbDwvQXV0aG9yPjxZZWFyPjIwMTE8L1llYXI+PFJl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2-164)</w:t>
            </w:r>
            <w:r w:rsidRPr="008C256E">
              <w:rPr>
                <w:rFonts w:ascii="Helvetica Neue" w:eastAsia="Times New Roman" w:hAnsi="Helvetica Neue" w:cs="Calibri"/>
                <w:color w:val="000000"/>
                <w:sz w:val="15"/>
                <w:szCs w:val="15"/>
              </w:rPr>
              <w:fldChar w:fldCharType="end"/>
            </w:r>
            <w:r>
              <w:t xml:space="preserve"> </w:t>
            </w:r>
          </w:p>
        </w:tc>
        <w:tc>
          <w:tcPr>
            <w:tcW w:w="4007" w:type="dxa"/>
          </w:tcPr>
          <w:p w14:paraId="021CC708" w14:textId="7389C8B3"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airclough 2010: colonies form through cell division of slow swimmers. Dayel 2011: chain colonies can reproduce by fragmentation, long colonies susceptible to sheer stress. Levin 2013: describe sexual and asexual life-cycles</w:t>
            </w:r>
          </w:p>
        </w:tc>
      </w:tr>
      <w:tr w:rsidR="00D349D0" w:rsidRPr="00FE6228" w14:paraId="5A74294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89F10A9" w14:textId="6B33D7A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Sarconema scinaioides</w:t>
            </w:r>
          </w:p>
        </w:tc>
        <w:tc>
          <w:tcPr>
            <w:tcW w:w="1615" w:type="dxa"/>
          </w:tcPr>
          <w:p w14:paraId="694EFB95" w14:textId="6BA21F2E"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arconema scinaioides</w:t>
            </w:r>
          </w:p>
        </w:tc>
        <w:tc>
          <w:tcPr>
            <w:tcW w:w="1637" w:type="dxa"/>
          </w:tcPr>
          <w:p w14:paraId="12D1910D" w14:textId="62234A7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65)&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Papenfuss&lt;/Author&gt;&lt;Year&gt;1974&lt;/Year&gt;&lt;RecNum&gt;2507&lt;/RecNum&gt;&lt;record&gt;&lt;rec-number&gt;2507&lt;/rec-number&gt;&lt;foreign-keys&gt;&lt;key app="EN" db-id="0vv5t000329f5se2wadxvr5maa90f2dz2r2s" timestamp="1626685760" guid="6cc6f006-0391-4c05-96b3-1fe8cf989076"&gt;2507&lt;/key&gt;&lt;/foreign-keys&gt;&lt;ref-type name="Journal Article"&gt;17&lt;/ref-type&gt;&lt;contributors&gt;&lt;authors&gt;&lt;author&gt;Papenfuss, George F&lt;/author&gt;&lt;author&gt;Edelstein, Tikvah&lt;/author&gt;&lt;/authors&gt;&lt;/contributors&gt;&lt;titles&gt;&lt;title&gt;The morphology and taxonomy of the red alga Sarconema (Gigartinales: Solieriaceae)&lt;/title&gt;&lt;secondary-title&gt;Phycologia&lt;/secondary-title&gt;&lt;/titles&gt;&lt;periodical&gt;&lt;full-title&gt;Phycologia&lt;/full-title&gt;&lt;/periodical&gt;&lt;pages&gt;31-43&lt;/pages&gt;&lt;volume&gt;13&lt;/volume&gt;&lt;number&gt;1&lt;/number&gt;&lt;dates&gt;&lt;year&gt;1974&lt;/year&gt;&lt;/dates&gt;&lt;isbn&gt;0031-8884&lt;/isbn&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65)</w:t>
            </w:r>
            <w:r w:rsidRPr="008C256E">
              <w:rPr>
                <w:rFonts w:ascii="Helvetica Neue" w:eastAsia="Times New Roman" w:hAnsi="Helvetica Neue" w:cs="Calibri"/>
                <w:color w:val="000000"/>
                <w:sz w:val="15"/>
                <w:szCs w:val="15"/>
              </w:rPr>
              <w:fldChar w:fldCharType="end"/>
            </w:r>
          </w:p>
        </w:tc>
        <w:tc>
          <w:tcPr>
            <w:tcW w:w="4007" w:type="dxa"/>
          </w:tcPr>
          <w:p w14:paraId="16167B51" w14:textId="43F3597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apenfuss &amp; edelstein 1974: tips break off and develop new branches</w:t>
            </w:r>
          </w:p>
        </w:tc>
      </w:tr>
      <w:tr w:rsidR="00D349D0" w:rsidRPr="00FE6228" w14:paraId="11877638"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3561AEB7" w14:textId="5EF95223" w:rsidR="00D349D0" w:rsidRPr="00FE6228" w:rsidRDefault="00D349D0" w:rsidP="00B179A7">
            <w:pPr>
              <w:rPr>
                <w:rFonts w:ascii="Times New Roman" w:eastAsia="Times New Roman" w:hAnsi="Times New Roman" w:cs="Times New Roman"/>
              </w:rPr>
            </w:pPr>
            <w:r>
              <w:rPr>
                <w:rFonts w:ascii="Helvetica Neue" w:hAnsi="Helvetica Neue"/>
                <w:color w:val="000000"/>
                <w:sz w:val="15"/>
                <w:szCs w:val="15"/>
              </w:rPr>
              <w:t>Schimmelmannia dawsonii</w:t>
            </w:r>
          </w:p>
        </w:tc>
        <w:tc>
          <w:tcPr>
            <w:tcW w:w="1615" w:type="dxa"/>
          </w:tcPr>
          <w:p w14:paraId="7F787559" w14:textId="35C5F7E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eastAsia="Times New Roman" w:hAnsi="Helvetica Neue" w:cs="Calibri"/>
                <w:color w:val="000000"/>
                <w:sz w:val="15"/>
                <w:szCs w:val="15"/>
              </w:rPr>
              <w:t>Schimmelmannia dawsonii</w:t>
            </w:r>
          </w:p>
        </w:tc>
        <w:tc>
          <w:tcPr>
            <w:tcW w:w="1637" w:type="dxa"/>
          </w:tcPr>
          <w:p w14:paraId="4963600B" w14:textId="1EE5E601" w:rsidR="00D349D0"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NjYsIDE2Nyk8L0Rpc3BsYXlU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NjYsIDE2Nyk8L0Rpc3BsYXlU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66, 167)</w:t>
            </w:r>
            <w:r w:rsidRPr="008C256E">
              <w:rPr>
                <w:rFonts w:ascii="Helvetica Neue" w:eastAsia="Times New Roman" w:hAnsi="Helvetica Neue" w:cs="Calibri"/>
                <w:color w:val="000000"/>
                <w:sz w:val="15"/>
                <w:szCs w:val="15"/>
              </w:rPr>
              <w:fldChar w:fldCharType="end"/>
            </w:r>
          </w:p>
        </w:tc>
        <w:tc>
          <w:tcPr>
            <w:tcW w:w="4007" w:type="dxa"/>
          </w:tcPr>
          <w:p w14:paraId="4B3AD37D" w14:textId="44B2B72A" w:rsidR="00D349D0" w:rsidRPr="00FE6228" w:rsidRDefault="00D349D0" w:rsidP="00B179A7">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an find v. Little on schimmelmannia. Chihara 1972 describe alternating gametophyte and sporophyte, so assumed to have sex. Filamentous/crustose forms that could fragment? Good review of LHs by umezaki 1989/searles 1980/need to get west hommersand scanned. Seems that red algae don’t tend to have any asexual means, but have crustose or filamentous stages that can split?</w:t>
            </w:r>
          </w:p>
        </w:tc>
      </w:tr>
      <w:tr w:rsidR="00D349D0" w:rsidRPr="00FE6228" w14:paraId="098D68F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4CEF838" w14:textId="71E94F3F"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chizosaccharomyces pombe</w:t>
            </w:r>
          </w:p>
        </w:tc>
        <w:tc>
          <w:tcPr>
            <w:tcW w:w="1615" w:type="dxa"/>
          </w:tcPr>
          <w:p w14:paraId="631546D2" w14:textId="42321AF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chizosaccharomyces pombe</w:t>
            </w:r>
          </w:p>
        </w:tc>
        <w:tc>
          <w:tcPr>
            <w:tcW w:w="1637" w:type="dxa"/>
          </w:tcPr>
          <w:p w14:paraId="3536CF23" w14:textId="14FCC3CC"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
        </w:tc>
        <w:tc>
          <w:tcPr>
            <w:tcW w:w="4007" w:type="dxa"/>
          </w:tcPr>
          <w:p w14:paraId="424AD542" w14:textId="0DD82133"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4209B6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1001D6E" w14:textId="65884EA8"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chmitzia hiscockiana</w:t>
            </w:r>
          </w:p>
        </w:tc>
        <w:tc>
          <w:tcPr>
            <w:tcW w:w="1615" w:type="dxa"/>
          </w:tcPr>
          <w:p w14:paraId="4C75AEB2" w14:textId="2E71C66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 xml:space="preserve">Schmitzia </w:t>
            </w:r>
            <w:commentRangeStart w:id="0"/>
            <w:r w:rsidRPr="008C256E">
              <w:rPr>
                <w:rFonts w:ascii="Helvetica Neue" w:eastAsia="Times New Roman" w:hAnsi="Helvetica Neue" w:cs="Calibri"/>
                <w:color w:val="000000"/>
                <w:sz w:val="15"/>
                <w:szCs w:val="15"/>
              </w:rPr>
              <w:t>hiscockiana</w:t>
            </w:r>
            <w:commentRangeEnd w:id="0"/>
            <w:r w:rsidRPr="008C256E">
              <w:rPr>
                <w:rStyle w:val="CommentReference"/>
                <w:sz w:val="15"/>
                <w:szCs w:val="15"/>
              </w:rPr>
              <w:commentReference w:id="0"/>
            </w:r>
          </w:p>
        </w:tc>
        <w:tc>
          <w:tcPr>
            <w:tcW w:w="1637" w:type="dxa"/>
          </w:tcPr>
          <w:p w14:paraId="4E20AF47" w14:textId="126E0AC6"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NYWdnczwvQXV0aG9yPjxZZWFyPjE5ODU8L1llYXI+PFJl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kNvbGxhZG8tVmlkZXM8L0F1dGhvcj48WWVhcj4yMDAx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NYWdnczwvQXV0aG9yPjxZZWFyPjE5ODU8L1llYXI+PFJl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68)</w:t>
            </w:r>
            <w:r w:rsidRPr="008C256E">
              <w:rPr>
                <w:rFonts w:ascii="Helvetica Neue" w:eastAsia="Times New Roman" w:hAnsi="Helvetica Neue" w:cs="Calibri"/>
                <w:color w:val="000000"/>
                <w:sz w:val="15"/>
                <w:szCs w:val="15"/>
              </w:rPr>
              <w:fldChar w:fldCharType="end"/>
            </w:r>
          </w:p>
        </w:tc>
        <w:tc>
          <w:tcPr>
            <w:tcW w:w="4007" w:type="dxa"/>
          </w:tcPr>
          <w:p w14:paraId="59BBC32C" w14:textId="456660D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IV</w:t>
            </w:r>
          </w:p>
        </w:tc>
      </w:tr>
      <w:tr w:rsidR="00D349D0" w:rsidRPr="00FE6228" w14:paraId="2775912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1F7942A" w14:textId="1221C47A"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cytosiphon lomentaria</w:t>
            </w:r>
          </w:p>
        </w:tc>
        <w:tc>
          <w:tcPr>
            <w:tcW w:w="1615" w:type="dxa"/>
          </w:tcPr>
          <w:p w14:paraId="21FBFADB" w14:textId="7652865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cytosiphon lomentaria</w:t>
            </w:r>
          </w:p>
        </w:tc>
        <w:tc>
          <w:tcPr>
            <w:tcW w:w="1637" w:type="dxa"/>
          </w:tcPr>
          <w:p w14:paraId="79B8E147" w14:textId="4E69FC19"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2OS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s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2OS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s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69)</w:t>
            </w:r>
            <w:r w:rsidRPr="008C256E">
              <w:rPr>
                <w:rFonts w:ascii="Helvetica Neue" w:eastAsia="Times New Roman" w:hAnsi="Helvetica Neue" w:cs="Calibri"/>
                <w:color w:val="000000"/>
                <w:sz w:val="15"/>
                <w:szCs w:val="15"/>
              </w:rPr>
              <w:fldChar w:fldCharType="end"/>
            </w:r>
          </w:p>
        </w:tc>
        <w:tc>
          <w:tcPr>
            <w:tcW w:w="4007" w:type="dxa"/>
          </w:tcPr>
          <w:p w14:paraId="5AD3771A" w14:textId="0A2B717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layton 1978: cylindrical forms produced asexually, gametophytes observed, and fragments of crustose form used to produce cultures</w:t>
            </w:r>
          </w:p>
        </w:tc>
      </w:tr>
      <w:tr w:rsidR="00D349D0" w:rsidRPr="00FE6228" w14:paraId="7F780A9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44E0DA2" w14:textId="1DE435FC"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elenipedium palmifolium</w:t>
            </w:r>
          </w:p>
        </w:tc>
        <w:tc>
          <w:tcPr>
            <w:tcW w:w="1615" w:type="dxa"/>
          </w:tcPr>
          <w:p w14:paraId="216DEDD9" w14:textId="7A91D65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elenipedium palmifolium</w:t>
            </w:r>
          </w:p>
        </w:tc>
        <w:tc>
          <w:tcPr>
            <w:tcW w:w="1637" w:type="dxa"/>
          </w:tcPr>
          <w:p w14:paraId="6418AA31" w14:textId="52EF819F"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3M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y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3MCk8L0Rpc3BsYXlUZXh0PjxyZWNv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0)</w:t>
            </w:r>
            <w:r w:rsidRPr="008C256E">
              <w:rPr>
                <w:rFonts w:ascii="Helvetica Neue" w:eastAsia="Times New Roman" w:hAnsi="Helvetica Neue" w:cs="Calibri"/>
                <w:color w:val="000000"/>
                <w:sz w:val="15"/>
                <w:szCs w:val="15"/>
              </w:rPr>
              <w:fldChar w:fldCharType="end"/>
            </w:r>
          </w:p>
        </w:tc>
        <w:tc>
          <w:tcPr>
            <w:tcW w:w="4007" w:type="dxa"/>
          </w:tcPr>
          <w:p w14:paraId="114A6A30" w14:textId="1DFCC662"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Cribb: rhizome, hobbyists propagate by dividing after flowering</w:t>
            </w:r>
          </w:p>
        </w:tc>
      </w:tr>
      <w:tr w:rsidR="00D349D0" w:rsidRPr="00FE6228" w14:paraId="64E1A3E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B3B8D8A" w14:textId="79280AE8"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orogena stoianovitchae</w:t>
            </w:r>
          </w:p>
        </w:tc>
        <w:tc>
          <w:tcPr>
            <w:tcW w:w="1615" w:type="dxa"/>
          </w:tcPr>
          <w:p w14:paraId="76B1A7A5" w14:textId="3760C06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orogena stoianovitchae</w:t>
            </w:r>
          </w:p>
        </w:tc>
        <w:tc>
          <w:tcPr>
            <w:tcW w:w="1637" w:type="dxa"/>
          </w:tcPr>
          <w:p w14:paraId="17805FA3" w14:textId="2A8328F3"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dWdpbW90bzwvQXV0aG9yPjxZZWFyPjIwMDY8L1llYXI+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dWdpbW90bzwvQXV0aG9yPjxZZWFyPjIwMDY8L1llYXI+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71, 172)</w:t>
            </w:r>
            <w:r w:rsidRPr="008C256E">
              <w:rPr>
                <w:rFonts w:ascii="Helvetica Neue" w:eastAsia="Times New Roman" w:hAnsi="Helvetica Neue" w:cs="Calibri"/>
                <w:color w:val="000000"/>
                <w:sz w:val="15"/>
                <w:szCs w:val="15"/>
              </w:rPr>
              <w:fldChar w:fldCharType="end"/>
            </w:r>
          </w:p>
        </w:tc>
        <w:tc>
          <w:tcPr>
            <w:tcW w:w="4007" w:type="dxa"/>
          </w:tcPr>
          <w:p w14:paraId="18794DD8" w14:textId="3093A2A2"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ggregative fruiting body formation. Lasek-nesselquist and Katz 2001: “Bursaria is the only colpodea</w:t>
            </w:r>
            <w:r>
              <w:rPr>
                <w:rStyle w:val="apple-converted-space"/>
                <w:rFonts w:ascii="Helvetica Neue" w:hAnsi="Helvetica Neue"/>
                <w:color w:val="000000"/>
                <w:sz w:val="15"/>
                <w:szCs w:val="15"/>
              </w:rPr>
              <w:t> </w:t>
            </w:r>
          </w:p>
        </w:tc>
      </w:tr>
      <w:tr w:rsidR="00D349D0" w:rsidRPr="00FE6228" w14:paraId="1A2CC06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F5AAE44" w14:textId="46DE37BE"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phacelaria bipinnata</w:t>
            </w:r>
          </w:p>
        </w:tc>
        <w:tc>
          <w:tcPr>
            <w:tcW w:w="1615" w:type="dxa"/>
          </w:tcPr>
          <w:p w14:paraId="14DC2C9D" w14:textId="553AA26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phacelaria bipinnata</w:t>
            </w:r>
          </w:p>
        </w:tc>
        <w:tc>
          <w:tcPr>
            <w:tcW w:w="1637" w:type="dxa"/>
          </w:tcPr>
          <w:p w14:paraId="14E733C3" w14:textId="6686A857"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Nz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MZWU8L0F1dGhv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Nz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MZWU8L0F1dGhv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73)</w:t>
            </w:r>
            <w:r w:rsidRPr="008C256E">
              <w:rPr>
                <w:rFonts w:ascii="Helvetica Neue" w:eastAsia="Times New Roman" w:hAnsi="Helvetica Neue" w:cs="Calibri"/>
                <w:color w:val="000000"/>
                <w:sz w:val="15"/>
                <w:szCs w:val="15"/>
              </w:rPr>
              <w:fldChar w:fldCharType="end"/>
            </w:r>
          </w:p>
        </w:tc>
        <w:tc>
          <w:tcPr>
            <w:tcW w:w="4007" w:type="dxa"/>
          </w:tcPr>
          <w:p w14:paraId="5DA84891" w14:textId="073F258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Propagules described in Lee textbook life-cycle fig (appears to be a parasite of fucus?)</w:t>
            </w:r>
          </w:p>
        </w:tc>
      </w:tr>
      <w:tr w:rsidR="00D349D0" w:rsidRPr="00FE6228" w14:paraId="57D0DD9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1DD2507" w14:textId="1F5FDA09"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phaerobolus stellatus</w:t>
            </w:r>
          </w:p>
        </w:tc>
        <w:tc>
          <w:tcPr>
            <w:tcW w:w="1615" w:type="dxa"/>
          </w:tcPr>
          <w:p w14:paraId="5BE24493" w14:textId="147EB1B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phaerobolus stellatus</w:t>
            </w:r>
          </w:p>
        </w:tc>
        <w:tc>
          <w:tcPr>
            <w:tcW w:w="1637" w:type="dxa"/>
          </w:tcPr>
          <w:p w14:paraId="59531E8E" w14:textId="2ED2E73C"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74)&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Geml&lt;/Author&gt;&lt;Year&gt;2004&lt;/Year&gt;&lt;RecNum&gt;2515&lt;/RecNum&gt;&lt;record&gt;&lt;rec-number&gt;2515&lt;/rec-number&gt;&lt;foreign-keys&gt;&lt;key app="EN" db-id="0vv5t000329f5se2wadxvr5maa90f2dz2r2s" timestamp="1626688036" guid="3bd777cc-1175-4464-87fe-ed13a9925efb"&gt;2515&lt;/key&gt;&lt;/foreign-keys&gt;&lt;ref-type name="Book"&gt;6&lt;/ref-type&gt;&lt;contributors&gt;&lt;authors&gt;&lt;author&gt;Geml, József&lt;/author&gt;&lt;/authors&gt;&lt;/contributors&gt;&lt;titles&gt;&lt;title&gt;Systematics, biogeography and control of artillery fungi (Sphaerobolus spp.)&lt;/title&gt;&lt;/titles&gt;&lt;dates&gt;&lt;year&gt;2004&lt;/year&gt;&lt;/dates&gt;&lt;publisher&gt;The Pennsylvania State University&lt;/publisher&gt;&lt;isbn&gt;0496070932&lt;/isbn&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4)</w:t>
            </w:r>
            <w:r w:rsidRPr="008C256E">
              <w:rPr>
                <w:rFonts w:ascii="Helvetica Neue" w:eastAsia="Times New Roman" w:hAnsi="Helvetica Neue" w:cs="Calibri"/>
                <w:color w:val="000000"/>
                <w:sz w:val="15"/>
                <w:szCs w:val="15"/>
              </w:rPr>
              <w:fldChar w:fldCharType="end"/>
            </w:r>
          </w:p>
        </w:tc>
        <w:tc>
          <w:tcPr>
            <w:tcW w:w="4007" w:type="dxa"/>
          </w:tcPr>
          <w:p w14:paraId="126D9CBD" w14:textId="4598579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eml 2004, thesis describes sex and Asexual spores. But again, can fungi just fragment?</w:t>
            </w:r>
          </w:p>
        </w:tc>
      </w:tr>
      <w:tr w:rsidR="00D349D0" w:rsidRPr="00FE6228" w14:paraId="109071F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2D2EA17" w14:textId="5279D7CA"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phagnum recurvum</w:t>
            </w:r>
          </w:p>
        </w:tc>
        <w:tc>
          <w:tcPr>
            <w:tcW w:w="1615" w:type="dxa"/>
          </w:tcPr>
          <w:p w14:paraId="706B3936" w14:textId="00707AD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phagnum recurvum</w:t>
            </w:r>
          </w:p>
        </w:tc>
        <w:tc>
          <w:tcPr>
            <w:tcW w:w="1637" w:type="dxa"/>
          </w:tcPr>
          <w:p w14:paraId="68FCD054" w14:textId="26A7057D"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3NS0xNzc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OYXRoPC9BdXRob3I+PFllYXI+MjAxNTwvWWVhcj48UmVjTnVtPjIxNTI8L1JlY051bT48cmVj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3NS0xNzc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OYXRoPC9BdXRob3I+PFllYXI+MjAxNTwvWWVhcj48UmVjTnVtPjIxNTI8L1JlY051bT48cmVj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75-177)</w:t>
            </w:r>
            <w:r w:rsidRPr="008C256E">
              <w:rPr>
                <w:rFonts w:ascii="Helvetica Neue" w:eastAsia="Times New Roman" w:hAnsi="Helvetica Neue" w:cs="Calibri"/>
                <w:color w:val="000000"/>
                <w:sz w:val="15"/>
                <w:szCs w:val="15"/>
              </w:rPr>
              <w:fldChar w:fldCharType="end"/>
            </w:r>
          </w:p>
        </w:tc>
        <w:tc>
          <w:tcPr>
            <w:tcW w:w="4007" w:type="dxa"/>
          </w:tcPr>
          <w:p w14:paraId="5C7ECA0C" w14:textId="38323814"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ey: same disintegration of rhizome</w:t>
            </w:r>
          </w:p>
        </w:tc>
      </w:tr>
      <w:tr w:rsidR="00D349D0" w:rsidRPr="00FE6228" w14:paraId="583EFA0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0711A87" w14:textId="5698BA9A"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pirulina</w:t>
            </w:r>
          </w:p>
        </w:tc>
        <w:tc>
          <w:tcPr>
            <w:tcW w:w="1615" w:type="dxa"/>
          </w:tcPr>
          <w:p w14:paraId="5E1361F1" w14:textId="511819E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pirulina</w:t>
            </w:r>
          </w:p>
        </w:tc>
        <w:tc>
          <w:tcPr>
            <w:tcW w:w="1637" w:type="dxa"/>
          </w:tcPr>
          <w:p w14:paraId="00323BC6" w14:textId="6A302582"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xDaXRl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xDaXRl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28A13D88" w14:textId="6E662F94"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ection 3 Schirrmeister 2011</w:t>
            </w:r>
          </w:p>
        </w:tc>
      </w:tr>
      <w:tr w:rsidR="00D349D0" w:rsidRPr="00FE6228" w14:paraId="6D42166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30B9A4B" w14:textId="22BA5294"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pongilla lacustris</w:t>
            </w:r>
          </w:p>
        </w:tc>
        <w:tc>
          <w:tcPr>
            <w:tcW w:w="1615" w:type="dxa"/>
          </w:tcPr>
          <w:p w14:paraId="6F2AF35A" w14:textId="29D0439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spongilla lacustris</w:t>
            </w:r>
          </w:p>
        </w:tc>
        <w:tc>
          <w:tcPr>
            <w:tcW w:w="1637" w:type="dxa"/>
          </w:tcPr>
          <w:p w14:paraId="0712CC84" w14:textId="4ED6CF3D"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c4LTE4MC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TWFuY29uaTwvQXV0aG9yPjxZZWFyPjE5OTE8L1llYXI+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c4LTE4MC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TWFuY29uaTwvQXV0aG9yPjxZZWFyPjE5OTE8L1llYXI+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78-180)</w:t>
            </w:r>
            <w:r w:rsidRPr="008C256E">
              <w:rPr>
                <w:rFonts w:ascii="Helvetica Neue" w:eastAsia="Times New Roman" w:hAnsi="Helvetica Neue" w:cs="Calibri"/>
                <w:color w:val="000000"/>
                <w:sz w:val="15"/>
                <w:szCs w:val="15"/>
              </w:rPr>
              <w:fldChar w:fldCharType="end"/>
            </w:r>
          </w:p>
        </w:tc>
        <w:tc>
          <w:tcPr>
            <w:tcW w:w="4007" w:type="dxa"/>
          </w:tcPr>
          <w:p w14:paraId="5DC6C82B" w14:textId="1F69B4B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anconi: growth and then fragmentation into gemmules throughout the year, leaving patches behind that grow again. Simpson &amp; Gilbert: describe sexual reproduction (but do not directly observe fertilisation). Gilbert: unfertilised eggs implant, but do not develop.</w:t>
            </w:r>
            <w:r>
              <w:rPr>
                <w:rStyle w:val="apple-converted-space"/>
                <w:rFonts w:ascii="Helvetica Neue" w:hAnsi="Helvetica Neue"/>
                <w:color w:val="000000"/>
                <w:sz w:val="15"/>
                <w:szCs w:val="15"/>
              </w:rPr>
              <w:t> </w:t>
            </w:r>
          </w:p>
        </w:tc>
      </w:tr>
      <w:tr w:rsidR="00D349D0" w:rsidRPr="00FE6228" w14:paraId="797339A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B6200FA" w14:textId="6CCA672C"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tarria zimbabweensis</w:t>
            </w:r>
          </w:p>
        </w:tc>
        <w:tc>
          <w:tcPr>
            <w:tcW w:w="1615" w:type="dxa"/>
          </w:tcPr>
          <w:p w14:paraId="19CC3A09" w14:textId="0700D08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tarria zimbabweensis</w:t>
            </w:r>
          </w:p>
        </w:tc>
        <w:tc>
          <w:tcPr>
            <w:tcW w:w="1637" w:type="dxa"/>
          </w:tcPr>
          <w:p w14:paraId="6C36755C" w14:textId="01C6A045"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4ADB1C1F" w14:textId="360E41F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3</w:t>
            </w:r>
          </w:p>
        </w:tc>
      </w:tr>
      <w:tr w:rsidR="00D349D0" w:rsidRPr="00FE6228" w14:paraId="530E4FF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478163C" w14:textId="48323B1C"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treptomyces antibioticus</w:t>
            </w:r>
          </w:p>
        </w:tc>
        <w:tc>
          <w:tcPr>
            <w:tcW w:w="1615" w:type="dxa"/>
          </w:tcPr>
          <w:p w14:paraId="1DF9CFCB" w14:textId="4084C51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treptomyces antibioticus</w:t>
            </w:r>
          </w:p>
        </w:tc>
        <w:tc>
          <w:tcPr>
            <w:tcW w:w="1637" w:type="dxa"/>
          </w:tcPr>
          <w:p w14:paraId="63C1AEE8" w14:textId="42AD84C4"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171&lt;/RecNum&gt;&lt;DisplayText&gt;(181)&lt;/DisplayText&gt;&lt;record&gt;&lt;rec-number&gt;2171&lt;/rec-number&gt;&lt;foreign-keys&gt;&lt;key app="EN" db-id="0vv5t000329f5se2wadxvr5maa90f2dz2r2s" timestamp="1617360631" guid="eb0c9cf2-11b7-49d1-93d3-cd1efefef44b"&gt;2171&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81)</w:t>
            </w:r>
            <w:r w:rsidRPr="008C256E">
              <w:rPr>
                <w:rFonts w:ascii="Helvetica Neue" w:eastAsia="Times New Roman" w:hAnsi="Helvetica Neue" w:cs="Calibri"/>
                <w:color w:val="000000"/>
                <w:sz w:val="15"/>
                <w:szCs w:val="15"/>
              </w:rPr>
              <w:fldChar w:fldCharType="end"/>
            </w:r>
          </w:p>
        </w:tc>
        <w:tc>
          <w:tcPr>
            <w:tcW w:w="4007" w:type="dxa"/>
          </w:tcPr>
          <w:p w14:paraId="13A569FA" w14:textId="00C445A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t obligately multicellular: asexual cell division, and the laminar can be split and will regrow.</w:t>
            </w:r>
          </w:p>
        </w:tc>
      </w:tr>
      <w:tr w:rsidR="00D349D0" w:rsidRPr="00FE6228" w14:paraId="2AC8A3D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71EAEFD" w14:textId="7C510551"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treptomyces coelicolor</w:t>
            </w:r>
          </w:p>
        </w:tc>
        <w:tc>
          <w:tcPr>
            <w:tcW w:w="1615" w:type="dxa"/>
          </w:tcPr>
          <w:p w14:paraId="1F2C0E35" w14:textId="53B5AE0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treptomyces coelicolor</w:t>
            </w:r>
          </w:p>
        </w:tc>
        <w:tc>
          <w:tcPr>
            <w:tcW w:w="1637" w:type="dxa"/>
          </w:tcPr>
          <w:p w14:paraId="2F84A762" w14:textId="28395F50"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171&lt;/RecNum&gt;&lt;DisplayText&gt;(181)&lt;/DisplayText&gt;&lt;record&gt;&lt;rec-number&gt;2171&lt;/rec-number&gt;&lt;foreign-keys&gt;&lt;key app="EN" db-id="0vv5t000329f5se2wadxvr5maa90f2dz2r2s" timestamp="1617360631" guid="eb0c9cf2-11b7-49d1-93d3-cd1efefef44b"&gt;2171&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81)</w:t>
            </w:r>
            <w:r w:rsidRPr="008C256E">
              <w:rPr>
                <w:rFonts w:ascii="Helvetica Neue" w:eastAsia="Times New Roman" w:hAnsi="Helvetica Neue" w:cs="Calibri"/>
                <w:color w:val="000000"/>
                <w:sz w:val="15"/>
                <w:szCs w:val="15"/>
              </w:rPr>
              <w:fldChar w:fldCharType="end"/>
            </w:r>
          </w:p>
        </w:tc>
        <w:tc>
          <w:tcPr>
            <w:tcW w:w="4007" w:type="dxa"/>
          </w:tcPr>
          <w:p w14:paraId="7829C91D" w14:textId="769F072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t obligately multicellular: asexual cell division, and the laminar can be split and will regrow.</w:t>
            </w:r>
          </w:p>
        </w:tc>
      </w:tr>
      <w:tr w:rsidR="00D349D0" w:rsidRPr="00FE6228" w14:paraId="263815F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E42DFFF" w14:textId="10574A83"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treptomyces griseus</w:t>
            </w:r>
          </w:p>
        </w:tc>
        <w:tc>
          <w:tcPr>
            <w:tcW w:w="1615" w:type="dxa"/>
          </w:tcPr>
          <w:p w14:paraId="169838DE" w14:textId="41C7B41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treptomyces griseus</w:t>
            </w:r>
          </w:p>
        </w:tc>
        <w:tc>
          <w:tcPr>
            <w:tcW w:w="1637" w:type="dxa"/>
          </w:tcPr>
          <w:p w14:paraId="5D99B641" w14:textId="597ADBE7"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Flardh&lt;/Author&gt;&lt;Year&gt;2009&lt;/Year&gt;&lt;RecNum&gt;2171&lt;/RecNum&gt;&lt;DisplayText&gt;(181)&lt;/DisplayText&gt;&lt;record&gt;&lt;rec-number&gt;2171&lt;/rec-number&gt;&lt;foreign-keys&gt;&lt;key app="EN" db-id="0vv5t000329f5se2wadxvr5maa90f2dz2r2s" timestamp="1617360631" guid="eb0c9cf2-11b7-49d1-93d3-cd1efefef44b"&gt;2171&lt;/key&gt;&lt;/foreign-keys&gt;&lt;ref-type name="Journal Article"&gt;17&lt;/ref-type&gt;&lt;contributors&gt;&lt;authors&gt;&lt;author&gt;Flardh, K.&lt;/author&gt;&lt;author&gt;Buttner, M. J.&lt;/author&gt;&lt;/authors&gt;&lt;/contributors&gt;&lt;auth-address&gt;Department of Cell and Organism Biology, Lund University, Lund, Sweden. mark.buttner@bbsrc.ac.uk&lt;/auth-address&gt;&lt;titles&gt;&lt;title&gt;Streptomyces morphogenetics: dissecting differentiation in a filamentous bacterium&lt;/title&gt;&lt;secondary-title&gt;Nat Rev Microbiol&lt;/secondary-title&gt;&lt;/titles&gt;&lt;periodical&gt;&lt;full-title&gt;Nat Rev Microbiol&lt;/full-title&gt;&lt;/periodical&gt;&lt;pages&gt;36-49&lt;/pages&gt;&lt;volume&gt;7&lt;/volume&gt;&lt;number&gt;1&lt;/number&gt;&lt;edition&gt;2008/12/17&lt;/edition&gt;&lt;keywords&gt;&lt;keyword&gt;Morphogenesis&lt;/keyword&gt;&lt;keyword&gt;Streptomyces/*cytology/*physiology&lt;/keyword&gt;&lt;/keywords&gt;&lt;dates&gt;&lt;year&gt;2009&lt;/year&gt;&lt;pub-dates&gt;&lt;date&gt;Jan&lt;/date&gt;&lt;/pub-dates&gt;&lt;/dates&gt;&lt;isbn&gt;1740-1534 (Electronic)&amp;#xD;1740-1526 (Linking)&lt;/isbn&gt;&lt;accession-num&gt;19079351&lt;/accession-num&gt;&lt;urls&gt;&lt;related-urls&gt;&lt;url&gt;https://www.ncbi.nlm.nih.gov/pubmed/19079351&lt;/url&gt;&lt;/related-urls&gt;&lt;/urls&gt;&lt;electronic-resource-num&gt;10.1038/nrmicro1968&lt;/electronic-resource-num&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81)</w:t>
            </w:r>
            <w:r w:rsidRPr="008C256E">
              <w:rPr>
                <w:rFonts w:ascii="Helvetica Neue" w:eastAsia="Times New Roman" w:hAnsi="Helvetica Neue" w:cs="Calibri"/>
                <w:color w:val="000000"/>
                <w:sz w:val="15"/>
                <w:szCs w:val="15"/>
              </w:rPr>
              <w:fldChar w:fldCharType="end"/>
            </w:r>
          </w:p>
        </w:tc>
        <w:tc>
          <w:tcPr>
            <w:tcW w:w="4007" w:type="dxa"/>
          </w:tcPr>
          <w:p w14:paraId="68CA609B" w14:textId="3463630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Not obligately multicellular: asexual cell division, and the laminar can be split and will regrow.</w:t>
            </w:r>
          </w:p>
        </w:tc>
      </w:tr>
      <w:tr w:rsidR="00D349D0" w:rsidRPr="00FE6228" w14:paraId="12BB3B1E"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50AEB8D5" w14:textId="2A024594"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ymphyogyna brongniartii</w:t>
            </w:r>
          </w:p>
        </w:tc>
        <w:tc>
          <w:tcPr>
            <w:tcW w:w="1615" w:type="dxa"/>
          </w:tcPr>
          <w:p w14:paraId="59F5AE00" w14:textId="4CDD4CC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ymphyogyna brongniartii</w:t>
            </w:r>
          </w:p>
        </w:tc>
        <w:tc>
          <w:tcPr>
            <w:tcW w:w="1637" w:type="dxa"/>
          </w:tcPr>
          <w:p w14:paraId="108B8C27" w14:textId="5E58DAA8"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fldChar w:fldCharType="begin"/>
            </w:r>
            <w:r>
              <w:rPr>
                <w:rFonts w:ascii="Helvetica Neue" w:hAnsi="Helvetica Neue"/>
                <w:color w:val="000000"/>
                <w:sz w:val="15"/>
                <w:szCs w:val="15"/>
              </w:rPr>
              <w:instrText xml:space="preserve"> ADDIN EN.CITE &lt;EndNote&gt;&lt;Cite&gt;&lt;Author&gt;McCormick&lt;/Author&gt;&lt;Year&gt;1914&lt;/Year&gt;&lt;RecNum&gt;2517&lt;/RecNum&gt;&lt;DisplayText&gt;(182, 183)&lt;/DisplayText&gt;&lt;record&gt;&lt;rec-number&gt;2517&lt;/rec-number&gt;&lt;foreign-keys&gt;&lt;key app="EN" db-id="0vv5t000329f5se2wadxvr5maa90f2dz2r2s" timestamp="1626688170" guid="e6f9b4b8-69cd-4e25-a876-05aff52c5408"&gt;2517&lt;/key&gt;&lt;/foreign-keys&gt;&lt;ref-type name="Journal Article"&gt;17&lt;/ref-type&gt;&lt;contributors&gt;&lt;authors&gt;&lt;author&gt;McCormick, Florence A&lt;/author&gt;&lt;/authors&gt;&lt;/contributors&gt;&lt;titles&gt;&lt;title&gt;A study of Symphyogyna aspera&lt;/title&gt;&lt;secondary-title&gt;Botanical Gazette&lt;/secondary-title&gt;&lt;/titles&gt;&lt;periodical&gt;&lt;full-title&gt;BOTANICAL GAZETTE&lt;/full-title&gt;&lt;/periodical&gt;&lt;pages&gt;401-418&lt;/pages&gt;&lt;volume&gt;58&lt;/volume&gt;&lt;number&gt;5&lt;/number&gt;&lt;dates&gt;&lt;year&gt;1914&lt;/year&gt;&lt;/dates&gt;&lt;isbn&gt;0006-8071&lt;/isbn&gt;&lt;urls&gt;&lt;/urls&gt;&lt;/record&gt;&lt;/Cite&gt;&lt;Cite&gt;&lt;Author&gt;Cavers&lt;/Author&gt;&lt;Year&gt;1903&lt;/Year&gt;&lt;RecNum&gt;2518&lt;/RecNum&gt;&lt;record&gt;&lt;rec-number&gt;2518&lt;/rec-number&gt;&lt;foreign-keys&gt;&lt;key app="EN" db-id="0vv5t000329f5se2wadxvr5maa90f2dz2r2s" timestamp="1626688203" guid="d016025c-3ee9-45cf-b3af-c9a0a180e58c"&gt;2518&lt;/key&gt;&lt;/foreign-keys&gt;&lt;ref-type name="Journal Article"&gt;17&lt;/ref-type&gt;&lt;contributors&gt;&lt;authors&gt;&lt;author&gt;Cavers, Fr&lt;/author&gt;&lt;/authors&gt;&lt;/contributors&gt;&lt;titles&gt;&lt;title&gt;On saprophytism and mycorhiza in Hepaticae&lt;/title&gt;&lt;secondary-title&gt;New Phytologist&lt;/secondary-title&gt;&lt;/titles&gt;&lt;periodical&gt;&lt;full-title&gt;New Phytologist&lt;/full-title&gt;&lt;/periodical&gt;&lt;pages&gt;30-35&lt;/pages&gt;&lt;volume&gt;2&lt;/volume&gt;&lt;number&gt;2&lt;/number&gt;&lt;dates&gt;&lt;year&gt;1903&lt;/year&gt;&lt;/dates&gt;&lt;isbn&gt;0028-646X&lt;/isbn&gt;&lt;urls&gt;&lt;/urls&gt;&lt;/record&gt;&lt;/Cite&gt;&lt;/EndNote&gt;</w:instrText>
            </w:r>
            <w:r>
              <w:rPr>
                <w:rFonts w:ascii="Helvetica Neue" w:hAnsi="Helvetica Neue"/>
                <w:color w:val="000000"/>
                <w:sz w:val="15"/>
                <w:szCs w:val="15"/>
              </w:rPr>
              <w:fldChar w:fldCharType="separate"/>
            </w:r>
            <w:r>
              <w:rPr>
                <w:rFonts w:ascii="Helvetica Neue" w:hAnsi="Helvetica Neue"/>
                <w:noProof/>
                <w:color w:val="000000"/>
                <w:sz w:val="15"/>
                <w:szCs w:val="15"/>
              </w:rPr>
              <w:t>(182, 183)</w:t>
            </w:r>
            <w:r>
              <w:rPr>
                <w:rFonts w:ascii="Helvetica Neue" w:hAnsi="Helvetica Neue"/>
                <w:color w:val="000000"/>
                <w:sz w:val="15"/>
                <w:szCs w:val="15"/>
              </w:rPr>
              <w:fldChar w:fldCharType="end"/>
            </w:r>
          </w:p>
        </w:tc>
        <w:tc>
          <w:tcPr>
            <w:tcW w:w="4007" w:type="dxa"/>
          </w:tcPr>
          <w:p w14:paraId="4121220C" w14:textId="3A0AF86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McCormick: symphyogyna aspera has lateral spreading (fig 1+2). Cavers 1903: on asexual reproduction: most marchantiales reproduce by spreading, some by gemmules, apogamy &amp; apospory appear rare</w:t>
            </w:r>
          </w:p>
        </w:tc>
      </w:tr>
      <w:tr w:rsidR="00D349D0" w:rsidRPr="00FE6228" w14:paraId="7FEDD73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3D7A413" w14:textId="5AE98D26"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ymploca</w:t>
            </w:r>
          </w:p>
        </w:tc>
        <w:tc>
          <w:tcPr>
            <w:tcW w:w="1615" w:type="dxa"/>
          </w:tcPr>
          <w:p w14:paraId="72BE2CE3" w14:textId="33EB54E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ymploca</w:t>
            </w:r>
          </w:p>
        </w:tc>
        <w:tc>
          <w:tcPr>
            <w:tcW w:w="1637" w:type="dxa"/>
          </w:tcPr>
          <w:p w14:paraId="28404453" w14:textId="66241859"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04CD0551" w14:textId="253E66B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ection 3 Schirrmeister 2011</w:t>
            </w:r>
          </w:p>
        </w:tc>
      </w:tr>
      <w:tr w:rsidR="00D349D0" w:rsidRPr="00FE6228" w14:paraId="66A2F20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266AD67" w14:textId="19B11009"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Syringoderma phinneyi</w:t>
            </w:r>
          </w:p>
        </w:tc>
        <w:tc>
          <w:tcPr>
            <w:tcW w:w="1615" w:type="dxa"/>
          </w:tcPr>
          <w:p w14:paraId="18172076" w14:textId="5A37992D"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Syringoderma phinneyi</w:t>
            </w:r>
          </w:p>
        </w:tc>
        <w:tc>
          <w:tcPr>
            <w:tcW w:w="1637" w:type="dxa"/>
          </w:tcPr>
          <w:p w14:paraId="7949F454" w14:textId="3A90D711"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ODQ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IZW5yeTwvQXV0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ODQ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Db2xsYWRvLVZpZGVzPC9BdXRob3I+PFllYXI+MjAwMTwvWWVhcj48UmVjTnVtPjE5Njc8L1Jl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84)</w:t>
            </w:r>
            <w:r w:rsidRPr="008C256E">
              <w:rPr>
                <w:rFonts w:ascii="Helvetica Neue" w:eastAsia="Times New Roman" w:hAnsi="Helvetica Neue" w:cs="Calibri"/>
                <w:color w:val="000000"/>
                <w:sz w:val="15"/>
                <w:szCs w:val="15"/>
              </w:rPr>
              <w:fldChar w:fldCharType="end"/>
            </w:r>
          </w:p>
        </w:tc>
        <w:tc>
          <w:tcPr>
            <w:tcW w:w="4007" w:type="dxa"/>
          </w:tcPr>
          <w:p w14:paraId="4A4512C0" w14:textId="0A9376D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 xml:space="preserve">Henry Müller </w:t>
            </w:r>
            <w:r>
              <w:rPr>
                <w:rFonts w:ascii="Helvetica Neue" w:hAnsi="Helvetica Neue"/>
                <w:color w:val="000000"/>
                <w:sz w:val="15"/>
                <w:szCs w:val="15"/>
                <w:u w:val="single"/>
              </w:rPr>
              <w:t xml:space="preserve">1983: </w:t>
            </w:r>
            <w:r>
              <w:rPr>
                <w:rFonts w:ascii="Helvetica Neue" w:hAnsi="Helvetica Neue"/>
                <w:color w:val="000000"/>
                <w:sz w:val="15"/>
                <w:szCs w:val="15"/>
              </w:rPr>
              <w:t>describe gamete formation and apogamous parthenogenesis. No apparent fragmentation</w:t>
            </w:r>
          </w:p>
        </w:tc>
      </w:tr>
      <w:tr w:rsidR="00D349D0" w:rsidRPr="00FE6228" w14:paraId="37BB74C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42BA3BA" w14:textId="0ED26D07"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Tetrabaena socialis</w:t>
            </w:r>
          </w:p>
        </w:tc>
        <w:tc>
          <w:tcPr>
            <w:tcW w:w="1615" w:type="dxa"/>
          </w:tcPr>
          <w:p w14:paraId="6934DE59" w14:textId="48377DC4"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Tetrabaena socialis</w:t>
            </w:r>
          </w:p>
        </w:tc>
        <w:tc>
          <w:tcPr>
            <w:tcW w:w="1637" w:type="dxa"/>
          </w:tcPr>
          <w:p w14:paraId="1C4360C1" w14:textId="10FF7EAA"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2C42FCFC" w14:textId="458E33C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Tetrabaena and gonium colonies can fragment: hanschen</w:t>
            </w:r>
            <w:r>
              <w:rPr>
                <w:rStyle w:val="apple-converted-space"/>
                <w:rFonts w:ascii="Helvetica Neue" w:hAnsi="Helvetica Neue"/>
                <w:color w:val="000000"/>
                <w:sz w:val="15"/>
                <w:szCs w:val="15"/>
              </w:rPr>
              <w:t> </w:t>
            </w:r>
          </w:p>
        </w:tc>
      </w:tr>
      <w:tr w:rsidR="00D349D0" w:rsidRPr="00FE6228" w14:paraId="1F3B392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D7C137E" w14:textId="6EB5FF79"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Trichodesmium erythraeum</w:t>
            </w:r>
          </w:p>
        </w:tc>
        <w:tc>
          <w:tcPr>
            <w:tcW w:w="1615" w:type="dxa"/>
          </w:tcPr>
          <w:p w14:paraId="0C04A5C3" w14:textId="1C1B6FBC"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Trichodesmium erythraeum</w:t>
            </w:r>
          </w:p>
        </w:tc>
        <w:tc>
          <w:tcPr>
            <w:tcW w:w="1637" w:type="dxa"/>
          </w:tcPr>
          <w:p w14:paraId="36B968FC" w14:textId="304F686F"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TY2hpcnJtZWlzdGVyPC9BdXRob3I+PFllYXI+MjAxMTwv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16, 17)</w:t>
            </w:r>
            <w:r w:rsidRPr="008C256E">
              <w:rPr>
                <w:rFonts w:ascii="Helvetica Neue" w:eastAsia="Times New Roman" w:hAnsi="Helvetica Neue" w:cs="Calibri"/>
                <w:color w:val="000000"/>
                <w:sz w:val="15"/>
                <w:szCs w:val="15"/>
              </w:rPr>
              <w:fldChar w:fldCharType="end"/>
            </w:r>
          </w:p>
        </w:tc>
        <w:tc>
          <w:tcPr>
            <w:tcW w:w="4007" w:type="dxa"/>
          </w:tcPr>
          <w:p w14:paraId="2957ED47" w14:textId="1AF28B7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chirrmeister 2011: section 3</w:t>
            </w:r>
          </w:p>
        </w:tc>
      </w:tr>
      <w:tr w:rsidR="00D349D0" w:rsidRPr="00FE6228" w14:paraId="70FC34A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E0D915F" w14:textId="7BE46A55"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Trichoplax adhaerens</w:t>
            </w:r>
          </w:p>
        </w:tc>
        <w:tc>
          <w:tcPr>
            <w:tcW w:w="1615" w:type="dxa"/>
          </w:tcPr>
          <w:p w14:paraId="298EC66D" w14:textId="41423AB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Trichoplax adhaerens</w:t>
            </w:r>
          </w:p>
        </w:tc>
        <w:tc>
          <w:tcPr>
            <w:tcW w:w="1637" w:type="dxa"/>
          </w:tcPr>
          <w:p w14:paraId="6EAC1537" w14:textId="7AE463AE"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g1LCAxODY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lp1Y2NvbG90dG8tQXJlbGxhbm88L0F1dGhvcj48WWVh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g1LCAxODY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lp1Y2NvbG90dG8tQXJlbGxhbm88L0F1dGhvcj48WWVh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85, 186)</w:t>
            </w:r>
            <w:r w:rsidRPr="008C256E">
              <w:rPr>
                <w:rFonts w:ascii="Helvetica Neue" w:eastAsia="Times New Roman" w:hAnsi="Helvetica Neue" w:cs="Calibri"/>
                <w:color w:val="000000"/>
                <w:sz w:val="15"/>
                <w:szCs w:val="15"/>
              </w:rPr>
              <w:fldChar w:fldCharType="end"/>
            </w:r>
          </w:p>
        </w:tc>
        <w:tc>
          <w:tcPr>
            <w:tcW w:w="4007" w:type="dxa"/>
          </w:tcPr>
          <w:p w14:paraId="655F0010" w14:textId="745884E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Image of splitting in Srivastrava 2008. Sex not observed in culture, but genetic evidence of sexual reproduction in Signorovitch 2005. Oocytes often observed in degenerating animals</w:t>
            </w:r>
          </w:p>
        </w:tc>
      </w:tr>
      <w:tr w:rsidR="00D349D0" w:rsidRPr="00FE6228" w14:paraId="3CD25DB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67D7F4E" w14:textId="48834834"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turbanella cornuta</w:t>
            </w:r>
          </w:p>
        </w:tc>
        <w:tc>
          <w:tcPr>
            <w:tcW w:w="1615" w:type="dxa"/>
          </w:tcPr>
          <w:p w14:paraId="67899E7D" w14:textId="17C2B683"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turbanella cornuta</w:t>
            </w:r>
          </w:p>
        </w:tc>
        <w:tc>
          <w:tcPr>
            <w:tcW w:w="1637" w:type="dxa"/>
          </w:tcPr>
          <w:p w14:paraId="330D68CD" w14:textId="41B83EA2"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jMsIDE4Ny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VGV1Y2hlcnQ8L0F1dGhvcj48WWVhcj4xOTc3PC9ZZWFy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jMsIDE4Nyk8L0Rpc3Bs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23, 187)</w:t>
            </w:r>
            <w:r w:rsidRPr="008C256E">
              <w:rPr>
                <w:rFonts w:ascii="Helvetica Neue" w:eastAsia="Times New Roman" w:hAnsi="Helvetica Neue" w:cs="Calibri"/>
                <w:color w:val="000000"/>
                <w:sz w:val="15"/>
                <w:szCs w:val="15"/>
              </w:rPr>
              <w:fldChar w:fldCharType="end"/>
            </w:r>
          </w:p>
        </w:tc>
        <w:tc>
          <w:tcPr>
            <w:tcW w:w="4007" w:type="dxa"/>
          </w:tcPr>
          <w:p w14:paraId="2592025F" w14:textId="380ADF5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 xml:space="preserve">Gastrotricha reproduction not all that well studied— macrodasiyds simultaneous hermaphrodites (wiki). While freshwater gastrotrichs are parthenogenesis (wiki). Sperm and reproductive organs are described in </w:t>
            </w:r>
            <w:r>
              <w:rPr>
                <w:rFonts w:ascii="Helvetica Neue" w:hAnsi="Helvetica Neue"/>
                <w:color w:val="000000"/>
                <w:sz w:val="15"/>
                <w:szCs w:val="15"/>
              </w:rPr>
              <w:lastRenderedPageBreak/>
              <w:t>Teuchert 1977, and reproduction in Giese vol 1(Hummon)</w:t>
            </w:r>
          </w:p>
        </w:tc>
      </w:tr>
      <w:tr w:rsidR="00D349D0" w:rsidRPr="00FE6228" w14:paraId="12D0892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D62E71C" w14:textId="570AF05A"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lastRenderedPageBreak/>
              <w:t>valvognathia pogonostoa</w:t>
            </w:r>
          </w:p>
        </w:tc>
        <w:tc>
          <w:tcPr>
            <w:tcW w:w="1615" w:type="dxa"/>
          </w:tcPr>
          <w:p w14:paraId="06491A02" w14:textId="67FCF82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Calibri" w:eastAsia="Times New Roman" w:hAnsi="Calibri" w:cs="Calibri"/>
                <w:color w:val="000000"/>
                <w:sz w:val="20"/>
                <w:szCs w:val="20"/>
              </w:rPr>
              <w:t>valvognathia pogonosto</w:t>
            </w:r>
            <w:r>
              <w:rPr>
                <w:rFonts w:ascii="Calibri" w:eastAsia="Times New Roman" w:hAnsi="Calibri" w:cs="Calibri"/>
                <w:color w:val="000000"/>
                <w:sz w:val="20"/>
                <w:szCs w:val="20"/>
              </w:rPr>
              <w:t>m</w:t>
            </w:r>
            <w:r w:rsidRPr="008C256E">
              <w:rPr>
                <w:rFonts w:ascii="Calibri" w:eastAsia="Times New Roman" w:hAnsi="Calibri" w:cs="Calibri"/>
                <w:color w:val="000000"/>
                <w:sz w:val="20"/>
                <w:szCs w:val="20"/>
              </w:rPr>
              <w:t>a</w:t>
            </w:r>
          </w:p>
        </w:tc>
        <w:tc>
          <w:tcPr>
            <w:tcW w:w="1637" w:type="dxa"/>
          </w:tcPr>
          <w:p w14:paraId="042129A9" w14:textId="65AEE8DF"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UzLCAxODg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5pZWxzZW48L0F1dGhvcj48WWVhcj4yMDEyPC9ZZWFy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bGFja3N0b25lPC9BdXRob3I+PFllYXI+MjAwMzwvWWVh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 6, 153, 188)</w:t>
            </w:r>
            <w:r w:rsidRPr="008C256E">
              <w:rPr>
                <w:rFonts w:ascii="Helvetica Neue" w:eastAsia="Times New Roman" w:hAnsi="Helvetica Neue" w:cs="Calibri"/>
                <w:color w:val="000000"/>
                <w:sz w:val="15"/>
                <w:szCs w:val="15"/>
              </w:rPr>
              <w:fldChar w:fldCharType="end"/>
            </w:r>
          </w:p>
        </w:tc>
        <w:tc>
          <w:tcPr>
            <w:tcW w:w="4007" w:type="dxa"/>
          </w:tcPr>
          <w:p w14:paraId="3D776384" w14:textId="251312E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Gnathostomulids: simultaneous hermaphrodites, eggs rupture through body wall! (Wiki) can’t really find much. Nielsen 2011: all species are hermaphrodites (Animal evolution: interrelationships of the living phyla). Kristensen 1978— describe oocytes and sperm</w:t>
            </w:r>
          </w:p>
        </w:tc>
      </w:tr>
      <w:tr w:rsidR="00D349D0" w:rsidRPr="00FE6228" w14:paraId="36FA32B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529AEDF" w14:textId="169AE065"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africanus</w:t>
            </w:r>
          </w:p>
        </w:tc>
        <w:tc>
          <w:tcPr>
            <w:tcW w:w="1615" w:type="dxa"/>
          </w:tcPr>
          <w:p w14:paraId="0B2692D5" w14:textId="50D63449"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africanus</w:t>
            </w:r>
          </w:p>
        </w:tc>
        <w:tc>
          <w:tcPr>
            <w:tcW w:w="1637" w:type="dxa"/>
          </w:tcPr>
          <w:p w14:paraId="6F7DE12B" w14:textId="45979850"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61DBA57B" w14:textId="7A38374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In volvox, immature colonies grow from single cells within the adult and then burst out-- this is a bottleneck, but does it really represent a bud where we know the 1st cell?</w:t>
            </w:r>
            <w:r>
              <w:rPr>
                <w:rStyle w:val="apple-converted-space"/>
                <w:rFonts w:ascii="Helvetica Neue" w:hAnsi="Helvetica Neue"/>
                <w:color w:val="000000"/>
                <w:sz w:val="15"/>
                <w:szCs w:val="15"/>
              </w:rPr>
              <w:t> </w:t>
            </w:r>
          </w:p>
        </w:tc>
      </w:tr>
      <w:tr w:rsidR="00D349D0" w:rsidRPr="00FE6228" w14:paraId="78CF36D4"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77986C1" w14:textId="39C5A241"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aureus</w:t>
            </w:r>
          </w:p>
        </w:tc>
        <w:tc>
          <w:tcPr>
            <w:tcW w:w="1615" w:type="dxa"/>
          </w:tcPr>
          <w:p w14:paraId="4C336AE3" w14:textId="7085F52C"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aureus</w:t>
            </w:r>
          </w:p>
        </w:tc>
        <w:tc>
          <w:tcPr>
            <w:tcW w:w="1637" w:type="dxa"/>
          </w:tcPr>
          <w:p w14:paraId="2BC448AD" w14:textId="06A9F972"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6B9858F5" w14:textId="57F4D84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2C093D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0775941" w14:textId="317E1CDE"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barberi</w:t>
            </w:r>
          </w:p>
        </w:tc>
        <w:tc>
          <w:tcPr>
            <w:tcW w:w="1615" w:type="dxa"/>
          </w:tcPr>
          <w:p w14:paraId="3DA7DE5E" w14:textId="2BA8CA3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barberi</w:t>
            </w:r>
          </w:p>
        </w:tc>
        <w:tc>
          <w:tcPr>
            <w:tcW w:w="1637" w:type="dxa"/>
          </w:tcPr>
          <w:p w14:paraId="332B7E0E" w14:textId="6ED01EEA"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6C0A8820" w14:textId="436F317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F4AB1D0"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0F3BBFA" w14:textId="4F95D460"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carteri f. kawasakiensis</w:t>
            </w:r>
          </w:p>
        </w:tc>
        <w:tc>
          <w:tcPr>
            <w:tcW w:w="1615" w:type="dxa"/>
          </w:tcPr>
          <w:p w14:paraId="317F33BF" w14:textId="44B502C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Arial" w:eastAsia="Times New Roman" w:hAnsi="Arial" w:cs="Arial"/>
                <w:i/>
                <w:iCs/>
                <w:color w:val="000000"/>
                <w:sz w:val="11"/>
                <w:szCs w:val="11"/>
              </w:rPr>
              <w:t xml:space="preserve">Volvox carteri </w:t>
            </w:r>
            <w:r w:rsidRPr="008C256E">
              <w:rPr>
                <w:rFonts w:ascii="Arial" w:eastAsia="Times New Roman" w:hAnsi="Arial" w:cs="Arial"/>
                <w:color w:val="000000"/>
                <w:sz w:val="11"/>
                <w:szCs w:val="11"/>
              </w:rPr>
              <w:t xml:space="preserve">f. </w:t>
            </w:r>
            <w:r w:rsidRPr="008C256E">
              <w:rPr>
                <w:rFonts w:ascii="Arial" w:eastAsia="Times New Roman" w:hAnsi="Arial" w:cs="Arial"/>
                <w:i/>
                <w:iCs/>
                <w:color w:val="000000"/>
                <w:sz w:val="11"/>
                <w:szCs w:val="11"/>
              </w:rPr>
              <w:t>kawasakiensis</w:t>
            </w:r>
          </w:p>
        </w:tc>
        <w:tc>
          <w:tcPr>
            <w:tcW w:w="1637" w:type="dxa"/>
          </w:tcPr>
          <w:p w14:paraId="73EF7FAC" w14:textId="303DAB7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77F0FCA0" w14:textId="7EF1456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Asymmetrical cell division determines reproduction (cell-cell interactions?)</w:t>
            </w:r>
          </w:p>
        </w:tc>
      </w:tr>
      <w:tr w:rsidR="00D349D0" w:rsidRPr="00FE6228" w14:paraId="7B440909"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F9442D1" w14:textId="290BD9CB"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carteri f. nagariensis</w:t>
            </w:r>
          </w:p>
        </w:tc>
        <w:tc>
          <w:tcPr>
            <w:tcW w:w="1615" w:type="dxa"/>
          </w:tcPr>
          <w:p w14:paraId="35D425FE" w14:textId="434EA43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Arial" w:eastAsia="Times New Roman" w:hAnsi="Arial" w:cs="Arial"/>
                <w:i/>
                <w:iCs/>
                <w:color w:val="000000"/>
                <w:sz w:val="11"/>
                <w:szCs w:val="11"/>
              </w:rPr>
              <w:t xml:space="preserve">Volvox carteri </w:t>
            </w:r>
            <w:r w:rsidRPr="008C256E">
              <w:rPr>
                <w:rFonts w:ascii="Arial" w:eastAsia="Times New Roman" w:hAnsi="Arial" w:cs="Arial"/>
                <w:color w:val="000000"/>
                <w:sz w:val="11"/>
                <w:szCs w:val="11"/>
              </w:rPr>
              <w:t>f.</w:t>
            </w:r>
            <w:r w:rsidRPr="008C256E">
              <w:rPr>
                <w:rFonts w:ascii="Arial" w:eastAsia="Times New Roman" w:hAnsi="Arial" w:cs="Arial"/>
                <w:i/>
                <w:iCs/>
                <w:color w:val="000000"/>
                <w:sz w:val="11"/>
                <w:szCs w:val="11"/>
              </w:rPr>
              <w:t xml:space="preserve"> nagariensis</w:t>
            </w:r>
          </w:p>
        </w:tc>
        <w:tc>
          <w:tcPr>
            <w:tcW w:w="1637" w:type="dxa"/>
          </w:tcPr>
          <w:p w14:paraId="4E4A267B" w14:textId="6D55E6F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26C2417D" w14:textId="5EAC823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36DA06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C1B85D1" w14:textId="6780E360"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carteri f. weismannia</w:t>
            </w:r>
          </w:p>
        </w:tc>
        <w:tc>
          <w:tcPr>
            <w:tcW w:w="1615" w:type="dxa"/>
          </w:tcPr>
          <w:p w14:paraId="46E9A454" w14:textId="4C810E5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Arial" w:eastAsia="Times New Roman" w:hAnsi="Arial" w:cs="Arial"/>
                <w:i/>
                <w:iCs/>
                <w:color w:val="000000"/>
                <w:sz w:val="11"/>
                <w:szCs w:val="11"/>
              </w:rPr>
              <w:t xml:space="preserve">Volvox carteri </w:t>
            </w:r>
            <w:r w:rsidRPr="008C256E">
              <w:rPr>
                <w:rFonts w:ascii="Arial" w:eastAsia="Times New Roman" w:hAnsi="Arial" w:cs="Arial"/>
                <w:color w:val="000000"/>
                <w:sz w:val="11"/>
                <w:szCs w:val="11"/>
              </w:rPr>
              <w:t>f.</w:t>
            </w:r>
            <w:r w:rsidRPr="008C256E">
              <w:rPr>
                <w:rFonts w:ascii="Arial" w:eastAsia="Times New Roman" w:hAnsi="Arial" w:cs="Arial"/>
                <w:i/>
                <w:iCs/>
                <w:color w:val="000000"/>
                <w:sz w:val="11"/>
                <w:szCs w:val="11"/>
              </w:rPr>
              <w:t xml:space="preserve"> weismannia</w:t>
            </w:r>
          </w:p>
        </w:tc>
        <w:tc>
          <w:tcPr>
            <w:tcW w:w="1637" w:type="dxa"/>
          </w:tcPr>
          <w:p w14:paraId="2A658500" w14:textId="47403EFF"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0C51F8AB" w14:textId="34B283F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D3BA7E9"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7FAE89BE" w14:textId="5DF089D4"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dissipatrix</w:t>
            </w:r>
          </w:p>
        </w:tc>
        <w:tc>
          <w:tcPr>
            <w:tcW w:w="1615" w:type="dxa"/>
          </w:tcPr>
          <w:p w14:paraId="65E73C6D" w14:textId="283C35B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dissipatrix</w:t>
            </w:r>
          </w:p>
        </w:tc>
        <w:tc>
          <w:tcPr>
            <w:tcW w:w="1637" w:type="dxa"/>
          </w:tcPr>
          <w:p w14:paraId="4C39CB34" w14:textId="25834BE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73060BEB" w14:textId="13AC18A2"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5C4A7E7D"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4A55124" w14:textId="1042B0C2"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gigas</w:t>
            </w:r>
          </w:p>
        </w:tc>
        <w:tc>
          <w:tcPr>
            <w:tcW w:w="1615" w:type="dxa"/>
          </w:tcPr>
          <w:p w14:paraId="25268E19" w14:textId="7CCE4479"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gigas</w:t>
            </w:r>
          </w:p>
        </w:tc>
        <w:tc>
          <w:tcPr>
            <w:tcW w:w="1637" w:type="dxa"/>
          </w:tcPr>
          <w:p w14:paraId="7BC6E886" w14:textId="06098B9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53261B84" w14:textId="6035674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52F2966B"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0E361D8" w14:textId="5A2A3DBC"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globator</w:t>
            </w:r>
          </w:p>
        </w:tc>
        <w:tc>
          <w:tcPr>
            <w:tcW w:w="1615" w:type="dxa"/>
          </w:tcPr>
          <w:p w14:paraId="1E2D6C8B" w14:textId="1157521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globator</w:t>
            </w:r>
          </w:p>
        </w:tc>
        <w:tc>
          <w:tcPr>
            <w:tcW w:w="1637" w:type="dxa"/>
          </w:tcPr>
          <w:p w14:paraId="7F45FFC7" w14:textId="618AF48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4FA9D880" w14:textId="18D35A9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7A9E2CC2"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3F816F06" w14:textId="4283DFC3"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obversus</w:t>
            </w:r>
          </w:p>
        </w:tc>
        <w:tc>
          <w:tcPr>
            <w:tcW w:w="1615" w:type="dxa"/>
          </w:tcPr>
          <w:p w14:paraId="638CFF16" w14:textId="2D0F33F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obversus</w:t>
            </w:r>
          </w:p>
        </w:tc>
        <w:tc>
          <w:tcPr>
            <w:tcW w:w="1637" w:type="dxa"/>
          </w:tcPr>
          <w:p w14:paraId="32E6E5E1" w14:textId="75781E2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3322DAE4" w14:textId="3B7281B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7C527C9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212810A1" w14:textId="74D15249"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rousseletii</w:t>
            </w:r>
          </w:p>
        </w:tc>
        <w:tc>
          <w:tcPr>
            <w:tcW w:w="1615" w:type="dxa"/>
          </w:tcPr>
          <w:p w14:paraId="1912B799" w14:textId="6F92060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rousseletii</w:t>
            </w:r>
          </w:p>
        </w:tc>
        <w:tc>
          <w:tcPr>
            <w:tcW w:w="1637" w:type="dxa"/>
          </w:tcPr>
          <w:p w14:paraId="2D05A3EA" w14:textId="3FA2D89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7E1A2A84" w14:textId="5F0DBC82"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15131CDA"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383D6E7" w14:textId="7B4CF3B2"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ox tertius</w:t>
            </w:r>
          </w:p>
        </w:tc>
        <w:tc>
          <w:tcPr>
            <w:tcW w:w="1615" w:type="dxa"/>
          </w:tcPr>
          <w:p w14:paraId="73D80833" w14:textId="46702EB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ox tertius</w:t>
            </w:r>
          </w:p>
        </w:tc>
        <w:tc>
          <w:tcPr>
            <w:tcW w:w="1637" w:type="dxa"/>
          </w:tcPr>
          <w:p w14:paraId="364C4811" w14:textId="5B82ED8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41BF73C7" w14:textId="4C6E15E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7E59FEA8"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9469384" w14:textId="70FB9395"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ulina boldii</w:t>
            </w:r>
          </w:p>
        </w:tc>
        <w:tc>
          <w:tcPr>
            <w:tcW w:w="1615" w:type="dxa"/>
          </w:tcPr>
          <w:p w14:paraId="4395EAE5" w14:textId="5066A0CD"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ulina boldii</w:t>
            </w:r>
          </w:p>
        </w:tc>
        <w:tc>
          <w:tcPr>
            <w:tcW w:w="1637" w:type="dxa"/>
          </w:tcPr>
          <w:p w14:paraId="643A9C99" w14:textId="061C6AAF"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69613904" w14:textId="277590A4"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319A6AC3"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D8B7D33" w14:textId="420CDFB7"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ulina compacta</w:t>
            </w:r>
          </w:p>
        </w:tc>
        <w:tc>
          <w:tcPr>
            <w:tcW w:w="1615" w:type="dxa"/>
          </w:tcPr>
          <w:p w14:paraId="4B4EE545" w14:textId="326F0E5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ulina compacta</w:t>
            </w:r>
          </w:p>
        </w:tc>
        <w:tc>
          <w:tcPr>
            <w:tcW w:w="1637" w:type="dxa"/>
          </w:tcPr>
          <w:p w14:paraId="232718C7" w14:textId="11B84D1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2CBE5671" w14:textId="37967C3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05667435"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0BFE761D" w14:textId="4CD4A141"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ulina pringsheimii</w:t>
            </w:r>
          </w:p>
        </w:tc>
        <w:tc>
          <w:tcPr>
            <w:tcW w:w="1615" w:type="dxa"/>
          </w:tcPr>
          <w:p w14:paraId="3C05DDA6" w14:textId="39A9368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ulina pringsheimii</w:t>
            </w:r>
          </w:p>
        </w:tc>
        <w:tc>
          <w:tcPr>
            <w:tcW w:w="1637" w:type="dxa"/>
          </w:tcPr>
          <w:p w14:paraId="2A2E846F" w14:textId="107B8D55"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4814FC1A" w14:textId="2DEE4DE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2F605BB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4684C043" w14:textId="29E9B176"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Volvulina steinii</w:t>
            </w:r>
          </w:p>
        </w:tc>
        <w:tc>
          <w:tcPr>
            <w:tcW w:w="1615" w:type="dxa"/>
          </w:tcPr>
          <w:p w14:paraId="6DD0AE37" w14:textId="7AB5682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Volvulina steinii</w:t>
            </w:r>
          </w:p>
        </w:tc>
        <w:tc>
          <w:tcPr>
            <w:tcW w:w="1637" w:type="dxa"/>
          </w:tcPr>
          <w:p w14:paraId="468CB40B" w14:textId="3E07D679"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sIDg2KTwvRGlzcGxheVRleHQ+PHJl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 86)</w:t>
            </w:r>
            <w:r w:rsidRPr="008C256E">
              <w:rPr>
                <w:rFonts w:ascii="Helvetica Neue" w:eastAsia="Times New Roman" w:hAnsi="Helvetica Neue" w:cs="Calibri"/>
                <w:color w:val="000000"/>
                <w:sz w:val="15"/>
                <w:szCs w:val="15"/>
              </w:rPr>
              <w:fldChar w:fldCharType="end"/>
            </w:r>
          </w:p>
        </w:tc>
        <w:tc>
          <w:tcPr>
            <w:tcW w:w="4007" w:type="dxa"/>
          </w:tcPr>
          <w:p w14:paraId="79B8790D" w14:textId="559B6C0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37CD612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1EAC7592" w14:textId="1CD83B2F"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Wolffia arrhiza</w:t>
            </w:r>
          </w:p>
        </w:tc>
        <w:tc>
          <w:tcPr>
            <w:tcW w:w="1615" w:type="dxa"/>
          </w:tcPr>
          <w:p w14:paraId="59272AF1" w14:textId="2DC8EC8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Wolffia arrhiza</w:t>
            </w:r>
          </w:p>
        </w:tc>
        <w:tc>
          <w:tcPr>
            <w:tcW w:w="1637" w:type="dxa"/>
          </w:tcPr>
          <w:p w14:paraId="27100145" w14:textId="7BB0A1A1"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wgMTQwLCAxODkpPC9EaXNwbGF5
VGV4dD48cmVjb3JkPjxyZWMtbnVtYmVyPjE4NjA8L3JlYy1udW1iZXI+PGZvcmVpZ24ta2V5cz48
a2V5IGFwcD0iRU4iIGRiLWlkPSIwdnY1dDAwMDMyOWY1c2Uyd2FkeHZyNW1hYTkwZjJkejJyMnMi
IHRpbWVzdGFtcD0iMTU4NzY1NTc2MCIgZ3VpZD0iZGJlZDE2YTAtOTlmOS00NzNkLTgzNDUtMzk1
OWFlZWIzNTU0Ij4xODYw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yMDI2PC9SZWNO
dW0+PHJlY29yZD48cmVjLW51bWJlcj4yMDI2PC9yZWMtbnVtYmVyPjxmb3JlaWduLWtleXM+PGtl
eSBhcHA9IkVOIiBkYi1pZD0iMHZ2NXQwMDAzMjlmNXNlMndhZHh2cjVtYWE5MGYyZHoycjJzIiB0
aW1lc3RhbXA9IjE2MDMyNzA3NDkiIGd1aWQ9IjMwNDc1N2NmLWE0MWEtNGFmYS05OTIxLWY4YWUz
NmZiM2EyOCI+MjAyNj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kZyeXhlbGw8L0F1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wgMTQwLCAxODkpPC9EaXNwbGF5
VGV4dD48cmVjb3JkPjxyZWMtbnVtYmVyPjE4NjA8L3JlYy1udW1iZXI+PGZvcmVpZ24ta2V5cz48
a2V5IGFwcD0iRU4iIGRiLWlkPSIwdnY1dDAwMDMyOWY1c2Uyd2FkeHZyNW1hYTkwZjJkejJyMnMi
IHRpbWVzdGFtcD0iMTU4NzY1NTc2MCIgZ3VpZD0iZGJlZDE2YTAtOTlmOS00NzNkLTgzNDUtMzk1
OWFlZWIzNTU0Ij4xODYw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yMDI2PC9SZWNO
dW0+PHJlY29yZD48cmVjLW51bWJlcj4yMDI2PC9yZWMtbnVtYmVyPjxmb3JlaWduLWtleXM+PGtl
eSBhcHA9IkVOIiBkYi1pZD0iMHZ2NXQwMDAzMjlmNXNlMndhZHh2cjVtYWE5MGYyZHoycjJzIiB0
aW1lc3RhbXA9IjE2MDMyNzA3NDkiIGd1aWQ9IjMwNDc1N2NmLWE0MWEtNGFmYS05OTIxLWY4YWUz
NmZiM2EyOCI+MjAyNj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kZyeXhlbGw8L0F1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5, 140, 189)</w:t>
            </w:r>
            <w:r w:rsidRPr="008C256E">
              <w:rPr>
                <w:rFonts w:ascii="Helvetica Neue" w:eastAsia="Times New Roman" w:hAnsi="Helvetica Neue" w:cs="Calibri"/>
                <w:color w:val="000000"/>
                <w:sz w:val="15"/>
                <w:szCs w:val="15"/>
              </w:rPr>
              <w:fldChar w:fldCharType="end"/>
            </w:r>
          </w:p>
        </w:tc>
        <w:tc>
          <w:tcPr>
            <w:tcW w:w="4007" w:type="dxa"/>
          </w:tcPr>
          <w:p w14:paraId="4EA755A3" w14:textId="06E5D0A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ryxell 1967: G, and says that they rarely flower. But Schmitz and Kelm 2017 describe flowering</w:t>
            </w:r>
          </w:p>
        </w:tc>
      </w:tr>
      <w:tr w:rsidR="00D349D0" w:rsidRPr="00FE6228" w14:paraId="2873669F"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D1596FF" w14:textId="7D775E01"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Wolffia microscopica</w:t>
            </w:r>
          </w:p>
        </w:tc>
        <w:tc>
          <w:tcPr>
            <w:tcW w:w="1615" w:type="dxa"/>
          </w:tcPr>
          <w:p w14:paraId="204E8F74" w14:textId="2755EC4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Wolffia microscopica</w:t>
            </w:r>
          </w:p>
        </w:tc>
        <w:tc>
          <w:tcPr>
            <w:tcW w:w="1637" w:type="dxa"/>
          </w:tcPr>
          <w:p w14:paraId="1D354409" w14:textId="0E440FFB"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wgMTkwLCAxOTEpPC9EaXNwbGF5
VGV4dD48cmVjb3JkPjxyZWMtbnVtYmVyPjE4NjA8L3JlYy1udW1iZXI+PGZvcmVpZ24ta2V5cz48
a2V5IGFwcD0iRU4iIGRiLWlkPSIwdnY1dDAwMDMyOWY1c2Uyd2FkeHZyNW1hYTkwZjJkejJyMnMi
IHRpbWVzdGFtcD0iMTU4NzY1NTc2MCIgZ3VpZD0iZGJlZDE2YTAtOTlmOS00NzNkLTgzNDUtMzk1
OWFlZWIzNTU0Ij4xODYw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yMDI2PC9SZWNO
dW0+PHJlY29yZD48cmVjLW51bWJlcj4yMDI2PC9yZWMtbnVtYmVyPjxmb3JlaWduLWtleXM+PGtl
eSBhcHA9IkVOIiBkYi1pZD0iMHZ2NXQwMDAzMjlmNXNlMndhZHh2cjVtYWE5MGYyZHoycjJzIiB0
aW1lc3RhbXA9IjE2MDMyNzA3NDkiIGd1aWQ9IjMwNDc1N2NmLWE0MWEtNGFmYS05OTIxLWY4YWUz
NmZiM2EyOCI+MjAyNj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lNyZWU8L0F1dGhv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NSwgMTkwLCAxOTEpPC9EaXNwbGF5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5, 190, 191)</w:t>
            </w:r>
            <w:r w:rsidRPr="008C256E">
              <w:rPr>
                <w:rFonts w:ascii="Helvetica Neue" w:eastAsia="Times New Roman" w:hAnsi="Helvetica Neue" w:cs="Calibri"/>
                <w:color w:val="000000"/>
                <w:sz w:val="15"/>
                <w:szCs w:val="15"/>
              </w:rPr>
              <w:fldChar w:fldCharType="end"/>
            </w:r>
          </w:p>
        </w:tc>
        <w:tc>
          <w:tcPr>
            <w:tcW w:w="4007" w:type="dxa"/>
          </w:tcPr>
          <w:p w14:paraId="00E20E51" w14:textId="3F733516"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Sree et al 2015: description of plant, flowering, vegetative &amp; sex</w:t>
            </w:r>
          </w:p>
        </w:tc>
      </w:tr>
      <w:tr w:rsidR="00D349D0" w:rsidRPr="00FE6228" w14:paraId="72BD145E"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6E34B1B5" w14:textId="36165392"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Yamadaella caenomyce</w:t>
            </w:r>
          </w:p>
        </w:tc>
        <w:tc>
          <w:tcPr>
            <w:tcW w:w="1615" w:type="dxa"/>
          </w:tcPr>
          <w:p w14:paraId="769265AF" w14:textId="7B98848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Yamadaella caenomyce</w:t>
            </w:r>
          </w:p>
        </w:tc>
        <w:tc>
          <w:tcPr>
            <w:tcW w:w="1637" w:type="dxa"/>
          </w:tcPr>
          <w:p w14:paraId="05EF3016" w14:textId="0DE42349"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r>
            <w:r>
              <w:rPr>
                <w:rFonts w:ascii="Helvetica Neue" w:eastAsia="Times New Roman" w:hAnsi="Helvetica Neue" w:cs="Calibri"/>
                <w:color w:val="000000"/>
                <w:sz w:val="15"/>
                <w:szCs w:val="15"/>
              </w:rPr>
              <w:instrText xml:space="preserve"> ADDIN EN.CITE &lt;EndNote&gt;&lt;Cite&gt;&lt;Author&gt;Bell&lt;/Author&gt;&lt;Year&gt;2008&lt;/Year&gt;&lt;RecNum&gt;1860&lt;/RecNum&gt;&lt;DisplayText&gt;(3, 192)&lt;/DisplayText&gt;&lt;record&gt;&lt;rec-number&gt;1860&lt;/rec-number&gt;&lt;foreign-keys&gt;&lt;key app="EN" db-id="0vv5t000329f5se2wadxvr5maa90f2dz2r2s" timestamp="1587655760" guid="dbed16a0-99f9-473d-8345-3959aeeb3554"&gt;1860&lt;/key&gt;&lt;/foreign-keys&gt;&lt;ref-type name="Journal Article"&gt;17&lt;/ref-type&gt;&lt;contributors&gt;&lt;authors&gt;&lt;author&gt;Bell, Graham&lt;/author&gt;&lt;author&gt;Mooers, Arne O.&lt;/author&gt;&lt;/authors&gt;&lt;/contributors&gt;&lt;titles&gt;&lt;title&gt;Size and complexity among multicellular organisms&lt;/title&gt;&lt;secondary-title&gt;Biological Journal of the Linnean Society&lt;/secondary-title&gt;&lt;/titles&gt;&lt;periodical&gt;&lt;full-title&gt;Biological Journal of the Linnean Society&lt;/full-title&gt;&lt;/periodical&gt;&lt;pages&gt;345-363&lt;/pages&gt;&lt;volume&gt;60&lt;/volume&gt;&lt;number&gt;3&lt;/number&gt;&lt;dates&gt;&lt;year&gt;2008&lt;/year&gt;&lt;/dates&gt;&lt;isbn&gt;0024-4066&lt;/isbn&gt;&lt;urls&gt;&lt;related-urls&gt;&lt;url&gt;https://doi.org/10.1111/j.1095-8312.1997.tb01500.x&lt;/url&gt;&lt;/related-urls&gt;&lt;/urls&gt;&lt;electronic-resource-num&gt;10.1111/j.1095-8312.1997.tb01500.x&lt;/electronic-resource-num&gt;&lt;access-date&gt;4/23/2020&lt;/access-date&gt;&lt;/record&gt;&lt;/Cite&gt;&lt;Cite&gt;&lt;Author&gt;Wynne&lt;/Author&gt;&lt;Year&gt;1998&lt;/Year&gt;&lt;RecNum&gt;2525&lt;/RecNum&gt;&lt;record&gt;&lt;rec-number&gt;2525&lt;/rec-number&gt;&lt;foreign-keys&gt;&lt;key app="EN" db-id="0vv5t000329f5se2wadxvr5maa90f2dz2r2s" timestamp="1626689242"&gt;2525&lt;/key&gt;&lt;/foreign-keys&gt;&lt;ref-type name="Journal Article"&gt;17&lt;/ref-type&gt;&lt;contributors&gt;&lt;authors&gt;&lt;author&gt;Wynne, MICHAEL J&lt;/author&gt;&lt;author&gt;Huisman, JOHN M&lt;/author&gt;&lt;/authors&gt;&lt;/contributors&gt;&lt;titles&gt;&lt;title&gt;First report of Yamadaella caenomyce (Liagoraceae, Rhodophyta) from the Atlantic Ocean, with descriptive notes and comments on nomenclature&lt;/title&gt;&lt;secondary-title&gt;Caribbean journal of science&lt;/secondary-title&gt;&lt;/titles&gt;&lt;periodical&gt;&lt;full-title&gt;Caribbean journal of science&lt;/full-title&gt;&lt;/periodical&gt;&lt;pages&gt;280-285&lt;/pages&gt;&lt;volume&gt;34&lt;/volume&gt;&lt;number&gt;3-4&lt;/number&gt;&lt;dates&gt;&lt;year&gt;1998&lt;/year&gt;&lt;/dates&gt;&lt;urls&gt;&lt;/urls&gt;&lt;/record&gt;&lt;/Cite&gt;&lt;/EndNote&gt;</w:instrText>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92)</w:t>
            </w:r>
            <w:r w:rsidRPr="008C256E">
              <w:rPr>
                <w:rFonts w:ascii="Helvetica Neue" w:eastAsia="Times New Roman" w:hAnsi="Helvetica Neue" w:cs="Calibri"/>
                <w:color w:val="000000"/>
                <w:sz w:val="15"/>
                <w:szCs w:val="15"/>
              </w:rPr>
              <w:fldChar w:fldCharType="end"/>
            </w:r>
          </w:p>
        </w:tc>
        <w:tc>
          <w:tcPr>
            <w:tcW w:w="4007" w:type="dxa"/>
          </w:tcPr>
          <w:p w14:paraId="6953F15E" w14:textId="2BA3C8F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Wynne &amp; Huisman discuss reproductive structures— but no discussion of vegetative reproduction. Not much info otherwise</w:t>
            </w:r>
            <w:r>
              <w:rPr>
                <w:rStyle w:val="apple-converted-space"/>
                <w:rFonts w:ascii="Helvetica Neue" w:hAnsi="Helvetica Neue"/>
                <w:color w:val="000000"/>
                <w:sz w:val="15"/>
                <w:szCs w:val="15"/>
              </w:rPr>
              <w:t> </w:t>
            </w:r>
          </w:p>
        </w:tc>
      </w:tr>
      <w:tr w:rsidR="00D349D0" w:rsidRPr="00FE6228" w14:paraId="718A5A51"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5AC34538" w14:textId="4939691B"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Yamagishiella unicocca</w:t>
            </w:r>
          </w:p>
        </w:tc>
        <w:tc>
          <w:tcPr>
            <w:tcW w:w="1615" w:type="dxa"/>
          </w:tcPr>
          <w:p w14:paraId="104364EA" w14:textId="28C5A0A7"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t>Yamagishiella unicocca</w:t>
            </w:r>
          </w:p>
        </w:tc>
        <w:tc>
          <w:tcPr>
            <w:tcW w:w="1637" w:type="dxa"/>
          </w:tcPr>
          <w:p w14:paraId="5CB21B09" w14:textId="5EA46CF8"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IZXJyb248L0F1dGhvcj48WWVhcj4yMDA4PC9ZZWFyPjxS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==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IZXJyb248L0F1dGhvcj48WWVhcj4yMDA4PC9ZZWFyPjxS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==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1, 32)</w:t>
            </w:r>
            <w:r w:rsidRPr="008C256E">
              <w:rPr>
                <w:rFonts w:ascii="Helvetica Neue" w:eastAsia="Times New Roman" w:hAnsi="Helvetica Neue" w:cs="Calibri"/>
                <w:color w:val="000000"/>
                <w:sz w:val="15"/>
                <w:szCs w:val="15"/>
              </w:rPr>
              <w:fldChar w:fldCharType="end"/>
            </w:r>
          </w:p>
        </w:tc>
        <w:tc>
          <w:tcPr>
            <w:tcW w:w="4007" w:type="dxa"/>
          </w:tcPr>
          <w:p w14:paraId="04832A3F" w14:textId="36724768"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480EDAA1" w14:textId="77777777" w:rsidTr="00B179A7">
        <w:trPr>
          <w:trHeight w:val="180"/>
        </w:trPr>
        <w:tc>
          <w:tcPr>
            <w:cnfStyle w:val="001000000000" w:firstRow="0" w:lastRow="0" w:firstColumn="1" w:lastColumn="0" w:oddVBand="0" w:evenVBand="0" w:oddHBand="0" w:evenHBand="0" w:firstRowFirstColumn="0" w:firstRowLastColumn="0" w:lastRowFirstColumn="0" w:lastRowLastColumn="0"/>
            <w:tcW w:w="1705" w:type="dxa"/>
            <w:hideMark/>
          </w:tcPr>
          <w:p w14:paraId="63B7D613" w14:textId="33401BDB"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Zeacarpa leiomorpha</w:t>
            </w:r>
          </w:p>
        </w:tc>
        <w:tc>
          <w:tcPr>
            <w:tcW w:w="1615" w:type="dxa"/>
          </w:tcPr>
          <w:p w14:paraId="1E9C9276" w14:textId="3D796352"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c>
          <w:tcPr>
            <w:tcW w:w="1637" w:type="dxa"/>
          </w:tcPr>
          <w:p w14:paraId="76DC4EF8" w14:textId="6CF58EA2" w:rsidR="00D349D0"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LaXJrPC9BdXRob3I+PFllYXI+MjAwNTwvWWVhcj48UmVj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29-32)</w:t>
            </w:r>
            <w:r w:rsidRPr="008C256E">
              <w:rPr>
                <w:rFonts w:ascii="Helvetica Neue" w:eastAsia="Times New Roman" w:hAnsi="Helvetica Neue" w:cs="Calibri"/>
                <w:color w:val="000000"/>
                <w:sz w:val="15"/>
                <w:szCs w:val="15"/>
              </w:rPr>
              <w:fldChar w:fldCharType="end"/>
            </w:r>
          </w:p>
        </w:tc>
        <w:tc>
          <w:tcPr>
            <w:tcW w:w="4007" w:type="dxa"/>
          </w:tcPr>
          <w:p w14:paraId="77AB807F" w14:textId="4AEEAC6D"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r>
      <w:tr w:rsidR="00D349D0" w:rsidRPr="00FE6228" w14:paraId="6B9499BC" w14:textId="77777777" w:rsidTr="00B179A7">
        <w:trPr>
          <w:trHeight w:val="165"/>
        </w:trPr>
        <w:tc>
          <w:tcPr>
            <w:cnfStyle w:val="001000000000" w:firstRow="0" w:lastRow="0" w:firstColumn="1" w:lastColumn="0" w:oddVBand="0" w:evenVBand="0" w:oddHBand="0" w:evenHBand="0" w:firstRowFirstColumn="0" w:firstRowLastColumn="0" w:lastRowFirstColumn="0" w:lastRowLastColumn="0"/>
            <w:tcW w:w="1705" w:type="dxa"/>
            <w:hideMark/>
          </w:tcPr>
          <w:p w14:paraId="7CE63FBB" w14:textId="47000844" w:rsidR="00D349D0" w:rsidRPr="00FE6228" w:rsidRDefault="00D349D0" w:rsidP="00845C86">
            <w:pPr>
              <w:rPr>
                <w:rFonts w:ascii="Times New Roman" w:eastAsia="Times New Roman" w:hAnsi="Times New Roman" w:cs="Times New Roman"/>
              </w:rPr>
            </w:pPr>
            <w:r>
              <w:rPr>
                <w:rFonts w:ascii="Helvetica Neue" w:hAnsi="Helvetica Neue"/>
                <w:color w:val="000000"/>
                <w:sz w:val="15"/>
                <w:szCs w:val="15"/>
              </w:rPr>
              <w:t>Zoothamnium alternans</w:t>
            </w:r>
          </w:p>
        </w:tc>
        <w:tc>
          <w:tcPr>
            <w:tcW w:w="1615" w:type="dxa"/>
          </w:tcPr>
          <w:p w14:paraId="2827E2B2" w14:textId="70335020"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p>
        </w:tc>
        <w:tc>
          <w:tcPr>
            <w:tcW w:w="1637" w:type="dxa"/>
          </w:tcPr>
          <w:p w14:paraId="17032D78" w14:textId="0227F9AA"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sidRPr="008C256E">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OT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GYXVyw4ktRnJlbWlldDwvQXV0aG9yPjxZZWFyPjE5MzA8L1llYXI+PFJlY051bT4yMTc4PC9S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</w:fldData>
              </w:fldChar>
            </w:r>
            <w:r>
              <w:rPr>
                <w:rFonts w:ascii="Helvetica Neue" w:eastAsia="Times New Roman" w:hAnsi="Helvetica Neue" w:cs="Calibri"/>
                <w:color w:val="000000"/>
                <w:sz w:val="15"/>
                <w:szCs w:val="15"/>
              </w:rPr>
              <w:instrText xml:space="preserve"> ADDIN EN.CITE </w:instrText>
            </w:r>
            <w:r>
              <w:rPr>
                <w:rFonts w:ascii="Helvetica Neue" w:eastAsia="Times New Roman" w:hAnsi="Helvetica Neue" w:cs="Calibri"/>
                <w:color w:val="000000"/>
                <w:sz w:val="15"/>
                <w:szCs w:val="15"/>
              </w:rPr>
              <w:fldChar w:fldCharType="begin">
                <w:fldData xml:space="preserve">PEVuZE5vdGU+PENpdGU+PEF1dGhvcj5CZWxsPC9BdXRob3I+PFllYXI+MjAwODwvWWVhcj48UmVj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</w:fldData>
              </w:fldChar>
            </w:r>
            <w:r>
              <w:rPr>
                <w:rFonts w:ascii="Helvetica Neue" w:eastAsia="Times New Roman" w:hAnsi="Helvetica Neue" w:cs="Calibri"/>
                <w:color w:val="000000"/>
                <w:sz w:val="15"/>
                <w:szCs w:val="15"/>
              </w:rPr>
              <w:instrText xml:space="preserve"> ADDIN EN.CITE.DATA </w:instrText>
            </w:r>
            <w:r>
              <w:rPr>
                <w:rFonts w:ascii="Helvetica Neue" w:eastAsia="Times New Roman" w:hAnsi="Helvetica Neue" w:cs="Calibri"/>
                <w:color w:val="000000"/>
                <w:sz w:val="15"/>
                <w:szCs w:val="15"/>
              </w:rPr>
            </w:r>
            <w:r>
              <w:rPr>
                <w:rFonts w:ascii="Helvetica Neue" w:eastAsia="Times New Roman" w:hAnsi="Helvetica Neue" w:cs="Calibri"/>
                <w:color w:val="000000"/>
                <w:sz w:val="15"/>
                <w:szCs w:val="15"/>
              </w:rPr>
              <w:fldChar w:fldCharType="end"/>
            </w:r>
            <w:r w:rsidRPr="008C256E">
              <w:rPr>
                <w:rFonts w:ascii="Helvetica Neue" w:eastAsia="Times New Roman" w:hAnsi="Helvetica Neue" w:cs="Calibri"/>
                <w:color w:val="000000"/>
                <w:sz w:val="15"/>
                <w:szCs w:val="15"/>
              </w:rPr>
              <w:fldChar w:fldCharType="separate"/>
            </w:r>
            <w:r>
              <w:rPr>
                <w:rFonts w:ascii="Helvetica Neue" w:eastAsia="Times New Roman" w:hAnsi="Helvetica Neue" w:cs="Calibri"/>
                <w:noProof/>
                <w:color w:val="000000"/>
                <w:sz w:val="15"/>
                <w:szCs w:val="15"/>
              </w:rPr>
              <w:t>(3, 10, 193)</w:t>
            </w:r>
            <w:r w:rsidRPr="008C256E">
              <w:rPr>
                <w:rFonts w:ascii="Helvetica Neue" w:eastAsia="Times New Roman" w:hAnsi="Helvetica Neue" w:cs="Calibri"/>
                <w:color w:val="000000"/>
                <w:sz w:val="15"/>
                <w:szCs w:val="15"/>
              </w:rPr>
              <w:fldChar w:fldCharType="end"/>
            </w:r>
          </w:p>
        </w:tc>
        <w:tc>
          <w:tcPr>
            <w:tcW w:w="4007" w:type="dxa"/>
          </w:tcPr>
          <w:p w14:paraId="1D308096" w14:textId="1BCA4ACE" w:rsidR="00D349D0" w:rsidRPr="00FE6228" w:rsidRDefault="00D349D0" w:rsidP="00845C86">
            <w:pPr>
              <w:cnfStyle w:val="000000000000" w:firstRow="0" w:lastRow="0" w:firstColumn="0" w:lastColumn="0" w:oddVBand="0" w:evenVBand="0" w:oddHBand="0" w:evenHBand="0" w:firstRowFirstColumn="0" w:firstRowLastColumn="0" w:lastRowFirstColumn="0" w:lastRowLastColumn="0"/>
              <w:rPr>
                <w:rFonts w:ascii="Helvetica Neue" w:eastAsia="Times New Roman" w:hAnsi="Helvetica Neue" w:cs="Times New Roman"/>
                <w:color w:val="000000"/>
                <w:sz w:val="15"/>
                <w:szCs w:val="15"/>
              </w:rPr>
            </w:pPr>
            <w:r>
              <w:rPr>
                <w:rFonts w:ascii="Helvetica Neue" w:hAnsi="Helvetica Neue"/>
                <w:color w:val="000000"/>
                <w:sz w:val="15"/>
                <w:szCs w:val="15"/>
              </w:rPr>
              <w:t>Forms colonies, single cells become motile and swim off to start new colonies. Fauré-fremiet 1930, summers 1938. Conjugation described in Summers 1938, but seems rare (assume this is similar to sex).</w:t>
            </w:r>
            <w:r>
              <w:rPr>
                <w:rStyle w:val="apple-converted-space"/>
                <w:rFonts w:ascii="Helvetica Neue" w:hAnsi="Helvetica Neue"/>
                <w:color w:val="000000"/>
                <w:sz w:val="15"/>
                <w:szCs w:val="15"/>
              </w:rPr>
              <w:t> </w:t>
            </w:r>
          </w:p>
        </w:tc>
      </w:tr>
    </w:tbl>
    <w:p w14:paraId="00FA9F7A" w14:textId="77777777" w:rsidR="00302623" w:rsidRDefault="00302623"/>
    <w:p w14:paraId="7B59EF78" w14:textId="77777777" w:rsidR="00302623" w:rsidRDefault="00302623"/>
    <w:p w14:paraId="3A6D8684" w14:textId="77777777" w:rsidR="00D349D0" w:rsidRPr="00D349D0" w:rsidRDefault="00302623" w:rsidP="00D349D0">
      <w:pPr>
        <w:pStyle w:val="EndNoteBibliography"/>
        <w:ind w:left="720" w:hanging="720"/>
        <w:rPr>
          <w:noProof/>
        </w:rPr>
      </w:pPr>
      <w:r>
        <w:fldChar w:fldCharType="begin"/>
      </w:r>
      <w:r>
        <w:instrText xml:space="preserve"> ADDIN EN.REFLIST </w:instrText>
      </w:r>
      <w:r>
        <w:fldChar w:fldCharType="separate"/>
      </w:r>
      <w:r w:rsidR="00D349D0" w:rsidRPr="00D349D0">
        <w:rPr>
          <w:noProof/>
        </w:rPr>
        <w:t>1.</w:t>
      </w:r>
      <w:r w:rsidR="00D349D0" w:rsidRPr="00D349D0">
        <w:rPr>
          <w:noProof/>
        </w:rPr>
        <w:tab/>
        <w:t>M. Brown, J. Silberman, "The Non-dictyostelid Sorocarpic Amoebae". (2013), 10.1007/978-3-642-38487-5_12, pp. 219-242.</w:t>
      </w:r>
    </w:p>
    <w:p w14:paraId="0FD7BC1D" w14:textId="77777777" w:rsidR="00D349D0" w:rsidRPr="00D349D0" w:rsidRDefault="00D349D0" w:rsidP="00D349D0">
      <w:pPr>
        <w:pStyle w:val="EndNoteBibliography"/>
        <w:ind w:left="720" w:hanging="720"/>
        <w:rPr>
          <w:noProof/>
        </w:rPr>
      </w:pPr>
      <w:r w:rsidRPr="00D349D0">
        <w:rPr>
          <w:noProof/>
        </w:rPr>
        <w:t>2.</w:t>
      </w:r>
      <w:r w:rsidRPr="00D349D0">
        <w:rPr>
          <w:noProof/>
        </w:rPr>
        <w:tab/>
        <w:t xml:space="preserve">N. W. Blackstone, B. D. Jasker, Phylogenetic considerations of clonality, coloniality, and mode of germline development in animals. </w:t>
      </w:r>
      <w:r w:rsidRPr="00D349D0">
        <w:rPr>
          <w:i/>
          <w:noProof/>
        </w:rPr>
        <w:t>Journal of experimental zoology. Part B, Molecular and developmental evolution</w:t>
      </w:r>
      <w:r w:rsidRPr="00D349D0">
        <w:rPr>
          <w:noProof/>
        </w:rPr>
        <w:t xml:space="preserve"> </w:t>
      </w:r>
      <w:r w:rsidRPr="00D349D0">
        <w:rPr>
          <w:b/>
          <w:noProof/>
        </w:rPr>
        <w:t>297</w:t>
      </w:r>
      <w:r w:rsidRPr="00D349D0">
        <w:rPr>
          <w:noProof/>
        </w:rPr>
        <w:t>, 35-47 (2003).</w:t>
      </w:r>
    </w:p>
    <w:p w14:paraId="7409C7AE" w14:textId="77777777" w:rsidR="00D349D0" w:rsidRPr="00D349D0" w:rsidRDefault="00D349D0" w:rsidP="00D349D0">
      <w:pPr>
        <w:pStyle w:val="EndNoteBibliography"/>
        <w:ind w:left="720" w:hanging="720"/>
        <w:rPr>
          <w:noProof/>
        </w:rPr>
      </w:pPr>
      <w:r w:rsidRPr="00D349D0">
        <w:rPr>
          <w:noProof/>
        </w:rPr>
        <w:t>3.</w:t>
      </w:r>
      <w:r w:rsidRPr="00D349D0">
        <w:rPr>
          <w:noProof/>
        </w:rPr>
        <w:tab/>
        <w:t xml:space="preserve">G. Bell, A. O. Mooers, Size and complexity among multicellular organisms. </w:t>
      </w:r>
      <w:r w:rsidRPr="00D349D0">
        <w:rPr>
          <w:i/>
          <w:noProof/>
        </w:rPr>
        <w:t>Biological Journal of the Linnean Society</w:t>
      </w:r>
      <w:r w:rsidRPr="00D349D0">
        <w:rPr>
          <w:noProof/>
        </w:rPr>
        <w:t xml:space="preserve"> </w:t>
      </w:r>
      <w:r w:rsidRPr="00D349D0">
        <w:rPr>
          <w:b/>
          <w:noProof/>
        </w:rPr>
        <w:t>60</w:t>
      </w:r>
      <w:r w:rsidRPr="00D349D0">
        <w:rPr>
          <w:noProof/>
        </w:rPr>
        <w:t>, 345-363 (2008).</w:t>
      </w:r>
    </w:p>
    <w:p w14:paraId="78267F4A" w14:textId="77777777" w:rsidR="00D349D0" w:rsidRPr="00D349D0" w:rsidRDefault="00D349D0" w:rsidP="00D349D0">
      <w:pPr>
        <w:pStyle w:val="EndNoteBibliography"/>
        <w:ind w:left="720" w:hanging="720"/>
        <w:rPr>
          <w:noProof/>
        </w:rPr>
      </w:pPr>
      <w:r w:rsidRPr="00D349D0">
        <w:rPr>
          <w:noProof/>
        </w:rPr>
        <w:t>4.</w:t>
      </w:r>
      <w:r w:rsidRPr="00D349D0">
        <w:rPr>
          <w:noProof/>
        </w:rPr>
        <w:tab/>
        <w:t xml:space="preserve">E. E. Zattara, A. E. Bely, Phylogenetic distribution of regeneration and asexual reproduction in Annelida: regeneration is ancestral and fission evolves in regenerative clades. </w:t>
      </w:r>
      <w:r w:rsidRPr="00D349D0">
        <w:rPr>
          <w:i/>
          <w:noProof/>
        </w:rPr>
        <w:t>Invertebrate Biology</w:t>
      </w:r>
      <w:r w:rsidRPr="00D349D0">
        <w:rPr>
          <w:noProof/>
        </w:rPr>
        <w:t xml:space="preserve"> </w:t>
      </w:r>
      <w:r w:rsidRPr="00D349D0">
        <w:rPr>
          <w:b/>
          <w:noProof/>
        </w:rPr>
        <w:t>135</w:t>
      </w:r>
      <w:r w:rsidRPr="00D349D0">
        <w:rPr>
          <w:noProof/>
        </w:rPr>
        <w:t>, 400-414 (2016).</w:t>
      </w:r>
    </w:p>
    <w:p w14:paraId="75D64D0F" w14:textId="77777777" w:rsidR="00D349D0" w:rsidRPr="00D349D0" w:rsidRDefault="00D349D0" w:rsidP="00D349D0">
      <w:pPr>
        <w:pStyle w:val="EndNoteBibliography"/>
        <w:ind w:left="720" w:hanging="720"/>
        <w:rPr>
          <w:noProof/>
        </w:rPr>
      </w:pPr>
      <w:r w:rsidRPr="00D349D0">
        <w:rPr>
          <w:noProof/>
        </w:rPr>
        <w:t>5.</w:t>
      </w:r>
      <w:r w:rsidRPr="00D349D0">
        <w:rPr>
          <w:noProof/>
        </w:rPr>
        <w:tab/>
        <w:t xml:space="preserve">H. J. H. Elissen, E. T. H. M. Peeters, B. R. Buys, A. Klapwijk, W. Rulkens, Population dynamics of free-swimming Annelida in four Dutch wastewater treatment plants in relation to process characteristics. </w:t>
      </w:r>
      <w:r w:rsidRPr="00D349D0">
        <w:rPr>
          <w:i/>
          <w:noProof/>
        </w:rPr>
        <w:t>Hydrobiologia</w:t>
      </w:r>
      <w:r w:rsidRPr="00D349D0">
        <w:rPr>
          <w:noProof/>
        </w:rPr>
        <w:t xml:space="preserve"> </w:t>
      </w:r>
      <w:r w:rsidRPr="00D349D0">
        <w:rPr>
          <w:b/>
          <w:noProof/>
        </w:rPr>
        <w:t>605</w:t>
      </w:r>
      <w:r w:rsidRPr="00D349D0">
        <w:rPr>
          <w:noProof/>
        </w:rPr>
        <w:t>, 131-142 (2008).</w:t>
      </w:r>
    </w:p>
    <w:p w14:paraId="74D110A3" w14:textId="77777777" w:rsidR="00D349D0" w:rsidRPr="00D349D0" w:rsidRDefault="00D349D0" w:rsidP="00D349D0">
      <w:pPr>
        <w:pStyle w:val="EndNoteBibliography"/>
        <w:ind w:left="720" w:hanging="720"/>
        <w:rPr>
          <w:noProof/>
        </w:rPr>
      </w:pPr>
      <w:r w:rsidRPr="00D349D0">
        <w:rPr>
          <w:noProof/>
        </w:rPr>
        <w:lastRenderedPageBreak/>
        <w:t>6.</w:t>
      </w:r>
      <w:r w:rsidRPr="00D349D0">
        <w:rPr>
          <w:noProof/>
        </w:rPr>
        <w:tab/>
        <w:t xml:space="preserve">C. G. Extavour, M. Akam, Mechanisms of germ cell specification across the metazoans: epigenesis and preformation. </w:t>
      </w:r>
      <w:r w:rsidRPr="00D349D0">
        <w:rPr>
          <w:i/>
          <w:noProof/>
        </w:rPr>
        <w:t>Development</w:t>
      </w:r>
      <w:r w:rsidRPr="00D349D0">
        <w:rPr>
          <w:noProof/>
        </w:rPr>
        <w:t xml:space="preserve"> </w:t>
      </w:r>
      <w:r w:rsidRPr="00D349D0">
        <w:rPr>
          <w:b/>
          <w:noProof/>
        </w:rPr>
        <w:t>130</w:t>
      </w:r>
      <w:r w:rsidRPr="00D349D0">
        <w:rPr>
          <w:noProof/>
        </w:rPr>
        <w:t>, 5869-5884 (2003).</w:t>
      </w:r>
    </w:p>
    <w:p w14:paraId="5E5E73E8" w14:textId="77777777" w:rsidR="00D349D0" w:rsidRPr="00D349D0" w:rsidRDefault="00D349D0" w:rsidP="00D349D0">
      <w:pPr>
        <w:pStyle w:val="EndNoteBibliography"/>
        <w:ind w:left="720" w:hanging="720"/>
        <w:rPr>
          <w:noProof/>
        </w:rPr>
      </w:pPr>
      <w:r w:rsidRPr="00D349D0">
        <w:rPr>
          <w:noProof/>
        </w:rPr>
        <w:t>7.</w:t>
      </w:r>
      <w:r w:rsidRPr="00D349D0">
        <w:rPr>
          <w:noProof/>
        </w:rPr>
        <w:tab/>
        <w:t xml:space="preserve">B. D. Ozpolat, A. E. Bely, Developmental and molecular biology of annelid regeneration: a comparative review of recent studies. </w:t>
      </w:r>
      <w:r w:rsidRPr="00D349D0">
        <w:rPr>
          <w:i/>
          <w:noProof/>
        </w:rPr>
        <w:t>Curr Opin Genet Dev</w:t>
      </w:r>
      <w:r w:rsidRPr="00D349D0">
        <w:rPr>
          <w:noProof/>
        </w:rPr>
        <w:t xml:space="preserve"> </w:t>
      </w:r>
      <w:r w:rsidRPr="00D349D0">
        <w:rPr>
          <w:b/>
          <w:noProof/>
        </w:rPr>
        <w:t>40</w:t>
      </w:r>
      <w:r w:rsidRPr="00D349D0">
        <w:rPr>
          <w:noProof/>
        </w:rPr>
        <w:t>, 144-153 (2016).</w:t>
      </w:r>
    </w:p>
    <w:p w14:paraId="304B009F" w14:textId="77777777" w:rsidR="00D349D0" w:rsidRPr="00D349D0" w:rsidRDefault="00D349D0" w:rsidP="00D349D0">
      <w:pPr>
        <w:pStyle w:val="EndNoteBibliography"/>
        <w:ind w:left="720" w:hanging="720"/>
        <w:rPr>
          <w:noProof/>
        </w:rPr>
      </w:pPr>
      <w:r w:rsidRPr="00D349D0">
        <w:rPr>
          <w:noProof/>
        </w:rPr>
        <w:t>8.</w:t>
      </w:r>
      <w:r w:rsidRPr="00D349D0">
        <w:rPr>
          <w:noProof/>
        </w:rPr>
        <w:tab/>
        <w:t xml:space="preserve">A. Giese, </w:t>
      </w:r>
      <w:r w:rsidRPr="00D349D0">
        <w:rPr>
          <w:i/>
          <w:noProof/>
        </w:rPr>
        <w:t>Reproduction of Marine Invertebrates V3: Annelids and Echiurans</w:t>
      </w:r>
      <w:r w:rsidRPr="00D349D0">
        <w:rPr>
          <w:noProof/>
        </w:rPr>
        <w:t xml:space="preserve"> (Elsevier, 2012).</w:t>
      </w:r>
    </w:p>
    <w:p w14:paraId="2F30AAD9" w14:textId="77777777" w:rsidR="00D349D0" w:rsidRPr="00D349D0" w:rsidRDefault="00D349D0" w:rsidP="00D349D0">
      <w:pPr>
        <w:pStyle w:val="EndNoteBibliography"/>
        <w:ind w:left="720" w:hanging="720"/>
        <w:rPr>
          <w:noProof/>
        </w:rPr>
      </w:pPr>
      <w:r w:rsidRPr="00D349D0">
        <w:rPr>
          <w:noProof/>
        </w:rPr>
        <w:t>9.</w:t>
      </w:r>
      <w:r w:rsidRPr="00D349D0">
        <w:rPr>
          <w:noProof/>
        </w:rPr>
        <w:tab/>
        <w:t xml:space="preserve">C. A. Pfister, REPRODUCTIVE PLASTICITY IN THE KELP ALARIA NANA (PHAEOPHYCEAE)1. </w:t>
      </w:r>
      <w:r w:rsidRPr="00D349D0">
        <w:rPr>
          <w:i/>
          <w:noProof/>
        </w:rPr>
        <w:t>J Phycol</w:t>
      </w:r>
      <w:r w:rsidRPr="00D349D0">
        <w:rPr>
          <w:noProof/>
        </w:rPr>
        <w:t xml:space="preserve"> </w:t>
      </w:r>
      <w:r w:rsidRPr="00D349D0">
        <w:rPr>
          <w:b/>
          <w:noProof/>
        </w:rPr>
        <w:t>27</w:t>
      </w:r>
      <w:r w:rsidRPr="00D349D0">
        <w:rPr>
          <w:noProof/>
        </w:rPr>
        <w:t>, 763-766 (1991).</w:t>
      </w:r>
    </w:p>
    <w:p w14:paraId="69EE4760" w14:textId="77777777" w:rsidR="00D349D0" w:rsidRPr="00D349D0" w:rsidRDefault="00D349D0" w:rsidP="00D349D0">
      <w:pPr>
        <w:pStyle w:val="EndNoteBibliography"/>
        <w:ind w:left="720" w:hanging="720"/>
        <w:rPr>
          <w:noProof/>
        </w:rPr>
      </w:pPr>
      <w:r w:rsidRPr="00D349D0">
        <w:rPr>
          <w:noProof/>
        </w:rPr>
        <w:t>10.</w:t>
      </w:r>
      <w:r w:rsidRPr="00D349D0">
        <w:rPr>
          <w:noProof/>
        </w:rPr>
        <w:tab/>
        <w:t xml:space="preserve">L. Collado-Vides, Clonal architecture in marine macroalgae: ecological and evolutionary perspectives. </w:t>
      </w:r>
      <w:r w:rsidRPr="00D349D0">
        <w:rPr>
          <w:i/>
          <w:noProof/>
        </w:rPr>
        <w:t>Evolutionary Ecology</w:t>
      </w:r>
      <w:r w:rsidRPr="00D349D0">
        <w:rPr>
          <w:noProof/>
        </w:rPr>
        <w:t xml:space="preserve"> </w:t>
      </w:r>
      <w:r w:rsidRPr="00D349D0">
        <w:rPr>
          <w:b/>
          <w:noProof/>
        </w:rPr>
        <w:t>15</w:t>
      </w:r>
      <w:r w:rsidRPr="00D349D0">
        <w:rPr>
          <w:noProof/>
        </w:rPr>
        <w:t>, 531-545 (2001).</w:t>
      </w:r>
    </w:p>
    <w:p w14:paraId="12723B3F" w14:textId="77777777" w:rsidR="00D349D0" w:rsidRPr="00D349D0" w:rsidRDefault="00D349D0" w:rsidP="00D349D0">
      <w:pPr>
        <w:pStyle w:val="EndNoteBibliography"/>
        <w:ind w:left="720" w:hanging="720"/>
        <w:rPr>
          <w:noProof/>
        </w:rPr>
      </w:pPr>
      <w:r w:rsidRPr="00D349D0">
        <w:rPr>
          <w:noProof/>
        </w:rPr>
        <w:t>11.</w:t>
      </w:r>
      <w:r w:rsidRPr="00D349D0">
        <w:rPr>
          <w:noProof/>
        </w:rPr>
        <w:tab/>
        <w:t xml:space="preserve">H. Nakahara, Y. Nakamura, Parthenogenesis, apogamy and apospory in Alaria crassifolia (Laminariales). </w:t>
      </w:r>
      <w:r w:rsidRPr="00D349D0">
        <w:rPr>
          <w:i/>
          <w:noProof/>
        </w:rPr>
        <w:t>Marine Biology</w:t>
      </w:r>
      <w:r w:rsidRPr="00D349D0">
        <w:rPr>
          <w:noProof/>
        </w:rPr>
        <w:t xml:space="preserve"> </w:t>
      </w:r>
      <w:r w:rsidRPr="00D349D0">
        <w:rPr>
          <w:b/>
          <w:noProof/>
        </w:rPr>
        <w:t>18</w:t>
      </w:r>
      <w:r w:rsidRPr="00D349D0">
        <w:rPr>
          <w:noProof/>
        </w:rPr>
        <w:t>, 327-332 (1973).</w:t>
      </w:r>
    </w:p>
    <w:p w14:paraId="406B4DFC" w14:textId="77777777" w:rsidR="00D349D0" w:rsidRPr="00D349D0" w:rsidRDefault="00D349D0" w:rsidP="00D349D0">
      <w:pPr>
        <w:pStyle w:val="EndNoteBibliography"/>
        <w:ind w:left="720" w:hanging="720"/>
        <w:rPr>
          <w:noProof/>
        </w:rPr>
      </w:pPr>
      <w:r w:rsidRPr="00D349D0">
        <w:rPr>
          <w:noProof/>
        </w:rPr>
        <w:t>12.</w:t>
      </w:r>
      <w:r w:rsidRPr="00D349D0">
        <w:rPr>
          <w:noProof/>
        </w:rPr>
        <w:tab/>
        <w:t xml:space="preserve">S. Kraan, Concise review of the genus Alaria Greville, 1830. </w:t>
      </w:r>
      <w:r w:rsidRPr="00D349D0">
        <w:rPr>
          <w:i/>
          <w:noProof/>
        </w:rPr>
        <w:t>Journal of Applied Phycology</w:t>
      </w:r>
      <w:r w:rsidRPr="00D349D0">
        <w:rPr>
          <w:noProof/>
        </w:rPr>
        <w:t xml:space="preserve"> </w:t>
      </w:r>
      <w:r w:rsidRPr="00D349D0">
        <w:rPr>
          <w:b/>
          <w:noProof/>
        </w:rPr>
        <w:t>32</w:t>
      </w:r>
      <w:r w:rsidRPr="00D349D0">
        <w:rPr>
          <w:noProof/>
        </w:rPr>
        <w:t>, 3543-3560 (2020).</w:t>
      </w:r>
    </w:p>
    <w:p w14:paraId="5E4E5719" w14:textId="77777777" w:rsidR="00D349D0" w:rsidRPr="00D349D0" w:rsidRDefault="00D349D0" w:rsidP="00D349D0">
      <w:pPr>
        <w:pStyle w:val="EndNoteBibliography"/>
        <w:ind w:left="720" w:hanging="720"/>
        <w:rPr>
          <w:noProof/>
        </w:rPr>
      </w:pPr>
      <w:r w:rsidRPr="00D349D0">
        <w:rPr>
          <w:noProof/>
        </w:rPr>
        <w:t>13.</w:t>
      </w:r>
      <w:r w:rsidRPr="00D349D0">
        <w:rPr>
          <w:noProof/>
        </w:rPr>
        <w:tab/>
        <w:t>S. L. Bennington, Some aspects of the biology and distribution of Amphibola crenata (Gastropoda: Pulmonata) with special reference to possible effects of pollution from sewage outfalls.  (1979).</w:t>
      </w:r>
    </w:p>
    <w:p w14:paraId="35D7649E" w14:textId="77777777" w:rsidR="00D349D0" w:rsidRPr="00D349D0" w:rsidRDefault="00D349D0" w:rsidP="00D349D0">
      <w:pPr>
        <w:pStyle w:val="EndNoteBibliography"/>
        <w:ind w:left="720" w:hanging="720"/>
        <w:rPr>
          <w:noProof/>
        </w:rPr>
      </w:pPr>
      <w:r w:rsidRPr="00D349D0">
        <w:rPr>
          <w:noProof/>
        </w:rPr>
        <w:t>14.</w:t>
      </w:r>
      <w:r w:rsidRPr="00D349D0">
        <w:rPr>
          <w:noProof/>
        </w:rPr>
        <w:tab/>
        <w:t>Farnie, The development of amphibola crenata.  (1924).</w:t>
      </w:r>
    </w:p>
    <w:p w14:paraId="483A1D25" w14:textId="77777777" w:rsidR="00D349D0" w:rsidRPr="00D349D0" w:rsidRDefault="00D349D0" w:rsidP="00D349D0">
      <w:pPr>
        <w:pStyle w:val="EndNoteBibliography"/>
        <w:ind w:left="720" w:hanging="720"/>
        <w:rPr>
          <w:noProof/>
        </w:rPr>
      </w:pPr>
      <w:r w:rsidRPr="00D349D0">
        <w:rPr>
          <w:noProof/>
        </w:rPr>
        <w:t>15.</w:t>
      </w:r>
      <w:r w:rsidRPr="00D349D0">
        <w:rPr>
          <w:noProof/>
        </w:rPr>
        <w:tab/>
        <w:t>Farnie, The Anatomy of Amphibola crenata.  (1919).</w:t>
      </w:r>
    </w:p>
    <w:p w14:paraId="5969AD20" w14:textId="77777777" w:rsidR="00D349D0" w:rsidRPr="00D349D0" w:rsidRDefault="00D349D0" w:rsidP="00D349D0">
      <w:pPr>
        <w:pStyle w:val="EndNoteBibliography"/>
        <w:ind w:left="720" w:hanging="720"/>
        <w:rPr>
          <w:noProof/>
        </w:rPr>
      </w:pPr>
      <w:r w:rsidRPr="00D349D0">
        <w:rPr>
          <w:noProof/>
        </w:rPr>
        <w:t>16.</w:t>
      </w:r>
      <w:r w:rsidRPr="00D349D0">
        <w:rPr>
          <w:noProof/>
        </w:rPr>
        <w:tab/>
        <w:t xml:space="preserve">B. E. Schirrmeister, A. Antonelli, H. C. Bagheri, The origin of multicellularity in cyanobacteria. </w:t>
      </w:r>
      <w:r w:rsidRPr="00D349D0">
        <w:rPr>
          <w:i/>
          <w:noProof/>
        </w:rPr>
        <w:t>BMC Evol Biol</w:t>
      </w:r>
      <w:r w:rsidRPr="00D349D0">
        <w:rPr>
          <w:noProof/>
        </w:rPr>
        <w:t xml:space="preserve"> </w:t>
      </w:r>
      <w:r w:rsidRPr="00D349D0">
        <w:rPr>
          <w:b/>
          <w:noProof/>
        </w:rPr>
        <w:t>11</w:t>
      </w:r>
      <w:r w:rsidRPr="00D349D0">
        <w:rPr>
          <w:noProof/>
        </w:rPr>
        <w:t>, 45 (2011).</w:t>
      </w:r>
    </w:p>
    <w:p w14:paraId="5E43C409" w14:textId="77777777" w:rsidR="00D349D0" w:rsidRPr="00D349D0" w:rsidRDefault="00D349D0" w:rsidP="00D349D0">
      <w:pPr>
        <w:pStyle w:val="EndNoteBibliography"/>
        <w:ind w:left="720" w:hanging="720"/>
        <w:rPr>
          <w:noProof/>
        </w:rPr>
      </w:pPr>
      <w:r w:rsidRPr="00D349D0">
        <w:rPr>
          <w:noProof/>
        </w:rPr>
        <w:t>17.</w:t>
      </w:r>
      <w:r w:rsidRPr="00D349D0">
        <w:rPr>
          <w:noProof/>
        </w:rPr>
        <w:tab/>
        <w:t>R. Rippka, Generic Assignments, Strain Histories and Properties of Pure Cultures of Cyanobacteria.  (1979).</w:t>
      </w:r>
    </w:p>
    <w:p w14:paraId="51F3ABFF" w14:textId="77777777" w:rsidR="00D349D0" w:rsidRPr="00D349D0" w:rsidRDefault="00D349D0" w:rsidP="00D349D0">
      <w:pPr>
        <w:pStyle w:val="EndNoteBibliography"/>
        <w:ind w:left="720" w:hanging="720"/>
        <w:rPr>
          <w:noProof/>
        </w:rPr>
      </w:pPr>
      <w:r w:rsidRPr="00D349D0">
        <w:rPr>
          <w:noProof/>
        </w:rPr>
        <w:t>18.</w:t>
      </w:r>
      <w:r w:rsidRPr="00D349D0">
        <w:rPr>
          <w:noProof/>
        </w:rPr>
        <w:tab/>
        <w:t xml:space="preserve">W. Beklemischev, Über einige acoele Turbellarien des kaspischen Meeres. </w:t>
      </w:r>
      <w:r w:rsidRPr="00D349D0">
        <w:rPr>
          <w:i/>
          <w:noProof/>
        </w:rPr>
        <w:t>Zool. Anz</w:t>
      </w:r>
      <w:r w:rsidRPr="00D349D0">
        <w:rPr>
          <w:noProof/>
        </w:rPr>
        <w:t xml:space="preserve"> </w:t>
      </w:r>
      <w:r w:rsidRPr="00D349D0">
        <w:rPr>
          <w:b/>
          <w:noProof/>
        </w:rPr>
        <w:t>45</w:t>
      </w:r>
      <w:r w:rsidRPr="00D349D0">
        <w:rPr>
          <w:noProof/>
        </w:rPr>
        <w:t>, 1-7 (1914).</w:t>
      </w:r>
    </w:p>
    <w:p w14:paraId="6734039B" w14:textId="77777777" w:rsidR="00D349D0" w:rsidRPr="00D349D0" w:rsidRDefault="00D349D0" w:rsidP="00D349D0">
      <w:pPr>
        <w:pStyle w:val="EndNoteBibliography"/>
        <w:ind w:left="720" w:hanging="720"/>
        <w:rPr>
          <w:noProof/>
        </w:rPr>
      </w:pPr>
      <w:r w:rsidRPr="00D349D0">
        <w:rPr>
          <w:noProof/>
        </w:rPr>
        <w:t>19.</w:t>
      </w:r>
      <w:r w:rsidRPr="00D349D0">
        <w:rPr>
          <w:noProof/>
        </w:rPr>
        <w:tab/>
        <w:t xml:space="preserve">P. Mehra, O. Handoo, Morphology of Anthoceros erectus and A. himalayensis and the phylogeny of the Anthocerotales. </w:t>
      </w:r>
      <w:r w:rsidRPr="00D349D0">
        <w:rPr>
          <w:i/>
          <w:noProof/>
        </w:rPr>
        <w:t>Botanical Gazette</w:t>
      </w:r>
      <w:r w:rsidRPr="00D349D0">
        <w:rPr>
          <w:noProof/>
        </w:rPr>
        <w:t xml:space="preserve"> </w:t>
      </w:r>
      <w:r w:rsidRPr="00D349D0">
        <w:rPr>
          <w:b/>
          <w:noProof/>
        </w:rPr>
        <w:t>114</w:t>
      </w:r>
      <w:r w:rsidRPr="00D349D0">
        <w:rPr>
          <w:noProof/>
        </w:rPr>
        <w:t>, 371-382 (1953).</w:t>
      </w:r>
    </w:p>
    <w:p w14:paraId="00B9B9DF" w14:textId="77777777" w:rsidR="00D349D0" w:rsidRPr="00D349D0" w:rsidRDefault="00D349D0" w:rsidP="00D349D0">
      <w:pPr>
        <w:pStyle w:val="EndNoteBibliography"/>
        <w:ind w:left="720" w:hanging="720"/>
        <w:rPr>
          <w:noProof/>
        </w:rPr>
      </w:pPr>
      <w:r w:rsidRPr="00D349D0">
        <w:rPr>
          <w:noProof/>
        </w:rPr>
        <w:t>20.</w:t>
      </w:r>
      <w:r w:rsidRPr="00D349D0">
        <w:rPr>
          <w:noProof/>
        </w:rPr>
        <w:tab/>
        <w:t xml:space="preserve">W. H. Lang, On apospory in Anthoceros laevis. </w:t>
      </w:r>
      <w:r w:rsidRPr="00D349D0">
        <w:rPr>
          <w:i/>
          <w:noProof/>
        </w:rPr>
        <w:t>Annals of Botany</w:t>
      </w:r>
      <w:r w:rsidRPr="00D349D0">
        <w:rPr>
          <w:noProof/>
        </w:rPr>
        <w:t xml:space="preserve"> </w:t>
      </w:r>
      <w:r w:rsidRPr="00D349D0">
        <w:rPr>
          <w:b/>
          <w:noProof/>
        </w:rPr>
        <w:t>15</w:t>
      </w:r>
      <w:r w:rsidRPr="00D349D0">
        <w:rPr>
          <w:noProof/>
        </w:rPr>
        <w:t>, 503-510 (1901).</w:t>
      </w:r>
    </w:p>
    <w:p w14:paraId="5D470820" w14:textId="77777777" w:rsidR="00D349D0" w:rsidRPr="00D349D0" w:rsidRDefault="00D349D0" w:rsidP="00D349D0">
      <w:pPr>
        <w:pStyle w:val="EndNoteBibliography"/>
        <w:ind w:left="720" w:hanging="720"/>
        <w:rPr>
          <w:noProof/>
        </w:rPr>
      </w:pPr>
      <w:r w:rsidRPr="00D349D0">
        <w:rPr>
          <w:noProof/>
        </w:rPr>
        <w:t>21.</w:t>
      </w:r>
      <w:r w:rsidRPr="00D349D0">
        <w:rPr>
          <w:noProof/>
        </w:rPr>
        <w:tab/>
        <w:t xml:space="preserve">W. WESTHEIDE, Ultrastructure of the protonephridia in the dorvilleid polychaete Apodotrocha progenerans (Annelida). </w:t>
      </w:r>
      <w:r w:rsidRPr="00D349D0">
        <w:rPr>
          <w:i/>
          <w:noProof/>
        </w:rPr>
        <w:t>Zoologica scripta</w:t>
      </w:r>
      <w:r w:rsidRPr="00D349D0">
        <w:rPr>
          <w:noProof/>
        </w:rPr>
        <w:t xml:space="preserve"> </w:t>
      </w:r>
      <w:r w:rsidRPr="00D349D0">
        <w:rPr>
          <w:b/>
          <w:noProof/>
        </w:rPr>
        <w:t>14</w:t>
      </w:r>
      <w:r w:rsidRPr="00D349D0">
        <w:rPr>
          <w:noProof/>
        </w:rPr>
        <w:t>, 273-278 (1985).</w:t>
      </w:r>
    </w:p>
    <w:p w14:paraId="417DCA9B" w14:textId="77777777" w:rsidR="00D349D0" w:rsidRPr="00D349D0" w:rsidRDefault="00D349D0" w:rsidP="00D349D0">
      <w:pPr>
        <w:pStyle w:val="EndNoteBibliography"/>
        <w:ind w:left="720" w:hanging="720"/>
        <w:rPr>
          <w:noProof/>
        </w:rPr>
      </w:pPr>
      <w:r w:rsidRPr="00D349D0">
        <w:rPr>
          <w:noProof/>
        </w:rPr>
        <w:t>22.</w:t>
      </w:r>
      <w:r w:rsidRPr="00D349D0">
        <w:rPr>
          <w:noProof/>
        </w:rPr>
        <w:tab/>
        <w:t xml:space="preserve">W. Westheide, N. Riser, Morphology and phylogenetic relationships of the neotenic interstitial polychaete Apodotrocha progenerans n. gen., n. sp.(Annelida). </w:t>
      </w:r>
      <w:r w:rsidRPr="00D349D0">
        <w:rPr>
          <w:i/>
          <w:noProof/>
        </w:rPr>
        <w:t>Zoomorphology</w:t>
      </w:r>
      <w:r w:rsidRPr="00D349D0">
        <w:rPr>
          <w:noProof/>
        </w:rPr>
        <w:t xml:space="preserve"> </w:t>
      </w:r>
      <w:r w:rsidRPr="00D349D0">
        <w:rPr>
          <w:b/>
          <w:noProof/>
        </w:rPr>
        <w:t>103</w:t>
      </w:r>
      <w:r w:rsidRPr="00D349D0">
        <w:rPr>
          <w:noProof/>
        </w:rPr>
        <w:t>, 67-87 (1983).</w:t>
      </w:r>
    </w:p>
    <w:p w14:paraId="4F20031A" w14:textId="77777777" w:rsidR="00D349D0" w:rsidRPr="00D349D0" w:rsidRDefault="00D349D0" w:rsidP="00D349D0">
      <w:pPr>
        <w:pStyle w:val="EndNoteBibliography"/>
        <w:ind w:left="720" w:hanging="720"/>
        <w:rPr>
          <w:noProof/>
        </w:rPr>
      </w:pPr>
      <w:r w:rsidRPr="00D349D0">
        <w:rPr>
          <w:noProof/>
        </w:rPr>
        <w:t>23.</w:t>
      </w:r>
      <w:r w:rsidRPr="00D349D0">
        <w:rPr>
          <w:noProof/>
        </w:rPr>
        <w:tab/>
        <w:t xml:space="preserve">A. C. Giese, J. S. Pearse, </w:t>
      </w:r>
      <w:r w:rsidRPr="00D349D0">
        <w:rPr>
          <w:i/>
          <w:noProof/>
        </w:rPr>
        <w:t>Reproduction of marine invertebrates</w:t>
      </w:r>
      <w:r w:rsidRPr="00D349D0">
        <w:rPr>
          <w:noProof/>
        </w:rPr>
        <w:t xml:space="preserve"> (Academic Press, New York, 1974), vol. 1, pp. v.</w:t>
      </w:r>
    </w:p>
    <w:p w14:paraId="071551C9" w14:textId="77777777" w:rsidR="00D349D0" w:rsidRPr="00D349D0" w:rsidRDefault="00D349D0" w:rsidP="00D349D0">
      <w:pPr>
        <w:pStyle w:val="EndNoteBibliography"/>
        <w:ind w:left="720" w:hanging="720"/>
        <w:rPr>
          <w:noProof/>
        </w:rPr>
      </w:pPr>
      <w:r w:rsidRPr="00D349D0">
        <w:rPr>
          <w:noProof/>
        </w:rPr>
        <w:t>24.</w:t>
      </w:r>
      <w:r w:rsidRPr="00D349D0">
        <w:rPr>
          <w:noProof/>
        </w:rPr>
        <w:tab/>
        <w:t xml:space="preserve">N. M. Butler, Substrate selection and larval settlement by Cupelopagis vorax. </w:t>
      </w:r>
      <w:r w:rsidRPr="00D349D0">
        <w:rPr>
          <w:i/>
          <w:noProof/>
        </w:rPr>
        <w:t>Hydrobiologia</w:t>
      </w:r>
      <w:r w:rsidRPr="00D349D0">
        <w:rPr>
          <w:noProof/>
        </w:rPr>
        <w:t xml:space="preserve"> </w:t>
      </w:r>
      <w:r w:rsidRPr="00D349D0">
        <w:rPr>
          <w:b/>
          <w:noProof/>
        </w:rPr>
        <w:t>104</w:t>
      </w:r>
      <w:r w:rsidRPr="00D349D0">
        <w:rPr>
          <w:noProof/>
        </w:rPr>
        <w:t>, 317-323 (1983).</w:t>
      </w:r>
    </w:p>
    <w:p w14:paraId="1E046269" w14:textId="77777777" w:rsidR="00D349D0" w:rsidRPr="00D349D0" w:rsidRDefault="00D349D0" w:rsidP="00D349D0">
      <w:pPr>
        <w:pStyle w:val="EndNoteBibliography"/>
        <w:ind w:left="720" w:hanging="720"/>
        <w:rPr>
          <w:noProof/>
        </w:rPr>
      </w:pPr>
      <w:r w:rsidRPr="00D349D0">
        <w:rPr>
          <w:noProof/>
        </w:rPr>
        <w:t>25.</w:t>
      </w:r>
      <w:r w:rsidRPr="00D349D0">
        <w:rPr>
          <w:noProof/>
        </w:rPr>
        <w:tab/>
        <w:t>P. Scheldeman</w:t>
      </w:r>
      <w:r w:rsidRPr="00D349D0">
        <w:rPr>
          <w:i/>
          <w:noProof/>
        </w:rPr>
        <w:t xml:space="preserve"> et al.</w:t>
      </w:r>
      <w:r w:rsidRPr="00D349D0">
        <w:rPr>
          <w:noProof/>
        </w:rPr>
        <w:t xml:space="preserve">, Arthrospira (‘Spirulina’) strains from four continents are resolved into only two clusters, based on amplified ribosomal DNA restriction analysis of the internally transcribed spacer. </w:t>
      </w:r>
      <w:r w:rsidRPr="00D349D0">
        <w:rPr>
          <w:i/>
          <w:noProof/>
        </w:rPr>
        <w:t>FEMS Microbiology Letters</w:t>
      </w:r>
      <w:r w:rsidRPr="00D349D0">
        <w:rPr>
          <w:noProof/>
        </w:rPr>
        <w:t xml:space="preserve"> </w:t>
      </w:r>
      <w:r w:rsidRPr="00D349D0">
        <w:rPr>
          <w:b/>
          <w:noProof/>
        </w:rPr>
        <w:t>172</w:t>
      </w:r>
      <w:r w:rsidRPr="00D349D0">
        <w:rPr>
          <w:noProof/>
        </w:rPr>
        <w:t>, 213-222 (1999).</w:t>
      </w:r>
    </w:p>
    <w:p w14:paraId="198FC0FF" w14:textId="77777777" w:rsidR="00D349D0" w:rsidRPr="00D349D0" w:rsidRDefault="00D349D0" w:rsidP="00D349D0">
      <w:pPr>
        <w:pStyle w:val="EndNoteBibliography"/>
        <w:ind w:left="720" w:hanging="720"/>
        <w:rPr>
          <w:noProof/>
        </w:rPr>
      </w:pPr>
      <w:r w:rsidRPr="00D349D0">
        <w:rPr>
          <w:noProof/>
        </w:rPr>
        <w:t>26.</w:t>
      </w:r>
      <w:r w:rsidRPr="00D349D0">
        <w:rPr>
          <w:noProof/>
        </w:rPr>
        <w:tab/>
        <w:t xml:space="preserve">L. Lazo, A. R. O. Chapman, Effects of harvesting onAscophyllum nodosum (L.) Le Jol. (Fucales, Phaeophyta): a demographic approach. </w:t>
      </w:r>
      <w:r w:rsidRPr="00D349D0">
        <w:rPr>
          <w:i/>
          <w:noProof/>
        </w:rPr>
        <w:t>Journal of Applied Phycology</w:t>
      </w:r>
      <w:r w:rsidRPr="00D349D0">
        <w:rPr>
          <w:noProof/>
        </w:rPr>
        <w:t xml:space="preserve"> </w:t>
      </w:r>
      <w:r w:rsidRPr="00D349D0">
        <w:rPr>
          <w:b/>
          <w:noProof/>
        </w:rPr>
        <w:t>8</w:t>
      </w:r>
      <w:r w:rsidRPr="00D349D0">
        <w:rPr>
          <w:noProof/>
        </w:rPr>
        <w:t>, 87-103 (1996).</w:t>
      </w:r>
    </w:p>
    <w:p w14:paraId="60B88C71" w14:textId="77777777" w:rsidR="00D349D0" w:rsidRPr="00D349D0" w:rsidRDefault="00D349D0" w:rsidP="00D349D0">
      <w:pPr>
        <w:pStyle w:val="EndNoteBibliography"/>
        <w:ind w:left="720" w:hanging="720"/>
        <w:rPr>
          <w:noProof/>
        </w:rPr>
      </w:pPr>
      <w:r w:rsidRPr="00D349D0">
        <w:rPr>
          <w:noProof/>
        </w:rPr>
        <w:lastRenderedPageBreak/>
        <w:t>27.</w:t>
      </w:r>
      <w:r w:rsidRPr="00D349D0">
        <w:rPr>
          <w:noProof/>
        </w:rPr>
        <w:tab/>
        <w:t xml:space="preserve">A. C. Kraberg, T. A. Norton, Effect of epiphytism on reproductive and vegetative lateral formation in the brown, intertidal seaweed Ascophyllum nodosum (Phaeophyceae). </w:t>
      </w:r>
      <w:r w:rsidRPr="00D349D0">
        <w:rPr>
          <w:i/>
          <w:noProof/>
        </w:rPr>
        <w:t>Phycological Research</w:t>
      </w:r>
      <w:r w:rsidRPr="00D349D0">
        <w:rPr>
          <w:noProof/>
        </w:rPr>
        <w:t xml:space="preserve"> </w:t>
      </w:r>
      <w:r w:rsidRPr="00D349D0">
        <w:rPr>
          <w:b/>
          <w:noProof/>
        </w:rPr>
        <w:t>55</w:t>
      </w:r>
      <w:r w:rsidRPr="00D349D0">
        <w:rPr>
          <w:noProof/>
        </w:rPr>
        <w:t>, 17-24 (2007).</w:t>
      </w:r>
    </w:p>
    <w:p w14:paraId="2D2157D6" w14:textId="77777777" w:rsidR="00D349D0" w:rsidRPr="00D349D0" w:rsidRDefault="00D349D0" w:rsidP="00D349D0">
      <w:pPr>
        <w:pStyle w:val="EndNoteBibliography"/>
        <w:ind w:left="720" w:hanging="720"/>
        <w:rPr>
          <w:noProof/>
        </w:rPr>
      </w:pPr>
      <w:r w:rsidRPr="00D349D0">
        <w:rPr>
          <w:noProof/>
        </w:rPr>
        <w:t>28.</w:t>
      </w:r>
      <w:r w:rsidRPr="00D349D0">
        <w:rPr>
          <w:noProof/>
        </w:rPr>
        <w:tab/>
        <w:t xml:space="preserve">M. J. Wynne, H. Bold, </w:t>
      </w:r>
      <w:r w:rsidRPr="00D349D0">
        <w:rPr>
          <w:i/>
          <w:noProof/>
        </w:rPr>
        <w:t>Introduction to the Algae: Structure and Reproduction</w:t>
      </w:r>
      <w:r w:rsidRPr="00D349D0">
        <w:rPr>
          <w:noProof/>
        </w:rPr>
        <w:t xml:space="preserve"> (Prentice-Hall, Incorporated, 1985).</w:t>
      </w:r>
    </w:p>
    <w:p w14:paraId="19DBBE05" w14:textId="77777777" w:rsidR="00D349D0" w:rsidRPr="00D349D0" w:rsidRDefault="00D349D0" w:rsidP="00D349D0">
      <w:pPr>
        <w:pStyle w:val="EndNoteBibliography"/>
        <w:ind w:left="720" w:hanging="720"/>
        <w:rPr>
          <w:noProof/>
        </w:rPr>
      </w:pPr>
      <w:r w:rsidRPr="00D349D0">
        <w:rPr>
          <w:noProof/>
        </w:rPr>
        <w:t>29.</w:t>
      </w:r>
      <w:r w:rsidRPr="00D349D0">
        <w:rPr>
          <w:noProof/>
        </w:rPr>
        <w:tab/>
        <w:t xml:space="preserve">D. L. Kirk, A twelve-step program for evolving multicellularity and a division of labor. </w:t>
      </w:r>
      <w:r w:rsidRPr="00D349D0">
        <w:rPr>
          <w:i/>
          <w:noProof/>
        </w:rPr>
        <w:t>Bioessays</w:t>
      </w:r>
      <w:r w:rsidRPr="00D349D0">
        <w:rPr>
          <w:noProof/>
        </w:rPr>
        <w:t xml:space="preserve"> </w:t>
      </w:r>
      <w:r w:rsidRPr="00D349D0">
        <w:rPr>
          <w:b/>
          <w:noProof/>
        </w:rPr>
        <w:t>27</w:t>
      </w:r>
      <w:r w:rsidRPr="00D349D0">
        <w:rPr>
          <w:noProof/>
        </w:rPr>
        <w:t>, 299-310 (2005).</w:t>
      </w:r>
    </w:p>
    <w:p w14:paraId="604F1515" w14:textId="77777777" w:rsidR="00D349D0" w:rsidRPr="00D349D0" w:rsidRDefault="00D349D0" w:rsidP="00D349D0">
      <w:pPr>
        <w:pStyle w:val="EndNoteBibliography"/>
        <w:ind w:left="720" w:hanging="720"/>
        <w:rPr>
          <w:noProof/>
        </w:rPr>
      </w:pPr>
      <w:r w:rsidRPr="00D349D0">
        <w:rPr>
          <w:noProof/>
        </w:rPr>
        <w:t>30.</w:t>
      </w:r>
      <w:r w:rsidRPr="00D349D0">
        <w:rPr>
          <w:noProof/>
        </w:rPr>
        <w:tab/>
        <w:t xml:space="preserve">D. L. Kirk, Germ–Soma Differentiation in Volvox. </w:t>
      </w:r>
      <w:r w:rsidRPr="00D349D0">
        <w:rPr>
          <w:i/>
          <w:noProof/>
        </w:rPr>
        <w:t>Developmental Biology</w:t>
      </w:r>
      <w:r w:rsidRPr="00D349D0">
        <w:rPr>
          <w:noProof/>
        </w:rPr>
        <w:t xml:space="preserve"> </w:t>
      </w:r>
      <w:r w:rsidRPr="00D349D0">
        <w:rPr>
          <w:b/>
          <w:noProof/>
        </w:rPr>
        <w:t>238</w:t>
      </w:r>
      <w:r w:rsidRPr="00D349D0">
        <w:rPr>
          <w:noProof/>
        </w:rPr>
        <w:t>, 213-223 (2001).</w:t>
      </w:r>
    </w:p>
    <w:p w14:paraId="7BD6C7F6" w14:textId="77777777" w:rsidR="00D349D0" w:rsidRPr="00D349D0" w:rsidRDefault="00D349D0" w:rsidP="00D349D0">
      <w:pPr>
        <w:pStyle w:val="EndNoteBibliography"/>
        <w:ind w:left="720" w:hanging="720"/>
        <w:rPr>
          <w:noProof/>
        </w:rPr>
      </w:pPr>
      <w:r w:rsidRPr="00D349D0">
        <w:rPr>
          <w:noProof/>
        </w:rPr>
        <w:t>31.</w:t>
      </w:r>
      <w:r w:rsidRPr="00D349D0">
        <w:rPr>
          <w:noProof/>
        </w:rPr>
        <w:tab/>
        <w:t xml:space="preserve">M. D. Herron, R. E. Michod, Evolution of complexity in the volvocine algae: transitions in individuality through Darwin's eye. </w:t>
      </w:r>
      <w:r w:rsidRPr="00D349D0">
        <w:rPr>
          <w:i/>
          <w:noProof/>
        </w:rPr>
        <w:t>Evolution</w:t>
      </w:r>
      <w:r w:rsidRPr="00D349D0">
        <w:rPr>
          <w:noProof/>
        </w:rPr>
        <w:t xml:space="preserve"> </w:t>
      </w:r>
      <w:r w:rsidRPr="00D349D0">
        <w:rPr>
          <w:b/>
          <w:noProof/>
        </w:rPr>
        <w:t>62</w:t>
      </w:r>
      <w:r w:rsidRPr="00D349D0">
        <w:rPr>
          <w:noProof/>
        </w:rPr>
        <w:t>, 436-451 (2008).</w:t>
      </w:r>
    </w:p>
    <w:p w14:paraId="2597D69D" w14:textId="77777777" w:rsidR="00D349D0" w:rsidRPr="00D349D0" w:rsidRDefault="00D349D0" w:rsidP="00D349D0">
      <w:pPr>
        <w:pStyle w:val="EndNoteBibliography"/>
        <w:ind w:left="720" w:hanging="720"/>
        <w:rPr>
          <w:noProof/>
        </w:rPr>
      </w:pPr>
      <w:r w:rsidRPr="00D349D0">
        <w:rPr>
          <w:noProof/>
        </w:rPr>
        <w:t>32.</w:t>
      </w:r>
      <w:r w:rsidRPr="00D349D0">
        <w:rPr>
          <w:noProof/>
        </w:rPr>
        <w:tab/>
        <w:t>M. D. Herron, A. M. Nedelcu, "Volvocine Algae: From Simple to Complex Multicellularity" in Evolutionary Transitions to Multicellular Life. (2015), 10.1007/978-94-017-9642-2_7 chap. Chapter 7, pp. 129-152.</w:t>
      </w:r>
    </w:p>
    <w:p w14:paraId="249B100A" w14:textId="77777777" w:rsidR="00D349D0" w:rsidRPr="00D349D0" w:rsidRDefault="00D349D0" w:rsidP="00D349D0">
      <w:pPr>
        <w:pStyle w:val="EndNoteBibliography"/>
        <w:ind w:left="720" w:hanging="720"/>
        <w:rPr>
          <w:noProof/>
        </w:rPr>
      </w:pPr>
      <w:r w:rsidRPr="00D349D0">
        <w:rPr>
          <w:noProof/>
        </w:rPr>
        <w:t>33.</w:t>
      </w:r>
      <w:r w:rsidRPr="00D349D0">
        <w:rPr>
          <w:noProof/>
        </w:rPr>
        <w:tab/>
        <w:t xml:space="preserve">S. S. Branda, J. E. Gonzalez-Pastor, S. Ben-Yehuda, R. Losick, R. Kolter, Fruiting body formation by Bacillus subtilis. </w:t>
      </w:r>
      <w:r w:rsidRPr="00D349D0">
        <w:rPr>
          <w:i/>
          <w:noProof/>
        </w:rPr>
        <w:t>Proc Natl Acad Sci U S A</w:t>
      </w:r>
      <w:r w:rsidRPr="00D349D0">
        <w:rPr>
          <w:noProof/>
        </w:rPr>
        <w:t xml:space="preserve"> </w:t>
      </w:r>
      <w:r w:rsidRPr="00D349D0">
        <w:rPr>
          <w:b/>
          <w:noProof/>
        </w:rPr>
        <w:t>98</w:t>
      </w:r>
      <w:r w:rsidRPr="00D349D0">
        <w:rPr>
          <w:noProof/>
        </w:rPr>
        <w:t>, 11621-11626 (2001).</w:t>
      </w:r>
    </w:p>
    <w:p w14:paraId="36E771FA" w14:textId="77777777" w:rsidR="00D349D0" w:rsidRPr="00D349D0" w:rsidRDefault="00D349D0" w:rsidP="00D349D0">
      <w:pPr>
        <w:pStyle w:val="EndNoteBibliography"/>
        <w:ind w:left="720" w:hanging="720"/>
        <w:rPr>
          <w:noProof/>
        </w:rPr>
      </w:pPr>
      <w:r w:rsidRPr="00D349D0">
        <w:rPr>
          <w:noProof/>
        </w:rPr>
        <w:t>34.</w:t>
      </w:r>
      <w:r w:rsidRPr="00D349D0">
        <w:rPr>
          <w:noProof/>
        </w:rPr>
        <w:tab/>
        <w:t xml:space="preserve">D. L. Ballantine, Reproduction in Caribbean plants of Botryocladia pyriformis and B. wynnei (Rhodymeniales, Rhodophyta). </w:t>
      </w:r>
      <w:r w:rsidRPr="00D349D0">
        <w:rPr>
          <w:i/>
          <w:noProof/>
        </w:rPr>
        <w:t>Phycologia</w:t>
      </w:r>
      <w:r w:rsidRPr="00D349D0">
        <w:rPr>
          <w:noProof/>
        </w:rPr>
        <w:t xml:space="preserve"> </w:t>
      </w:r>
      <w:r w:rsidRPr="00D349D0">
        <w:rPr>
          <w:b/>
          <w:noProof/>
        </w:rPr>
        <w:t>28</w:t>
      </w:r>
      <w:r w:rsidRPr="00D349D0">
        <w:rPr>
          <w:noProof/>
        </w:rPr>
        <w:t>, 237-242 (1989).</w:t>
      </w:r>
    </w:p>
    <w:p w14:paraId="2D60C8F1" w14:textId="77777777" w:rsidR="00D349D0" w:rsidRPr="00D349D0" w:rsidRDefault="00D349D0" w:rsidP="00D349D0">
      <w:pPr>
        <w:pStyle w:val="EndNoteBibliography"/>
        <w:ind w:left="720" w:hanging="720"/>
        <w:rPr>
          <w:noProof/>
        </w:rPr>
      </w:pPr>
      <w:r w:rsidRPr="00D349D0">
        <w:rPr>
          <w:noProof/>
        </w:rPr>
        <w:t>35.</w:t>
      </w:r>
      <w:r w:rsidRPr="00D349D0">
        <w:rPr>
          <w:noProof/>
        </w:rPr>
        <w:tab/>
        <w:t>M. A. Hickman</w:t>
      </w:r>
      <w:r w:rsidRPr="00D349D0">
        <w:rPr>
          <w:i/>
          <w:noProof/>
        </w:rPr>
        <w:t xml:space="preserve"> et al.</w:t>
      </w:r>
      <w:r w:rsidRPr="00D349D0">
        <w:rPr>
          <w:noProof/>
        </w:rPr>
        <w:t xml:space="preserve">, The ‘obligate diploid’Candida albicans forms mating-competent haploids. </w:t>
      </w:r>
      <w:r w:rsidRPr="00D349D0">
        <w:rPr>
          <w:i/>
          <w:noProof/>
        </w:rPr>
        <w:t>Nature</w:t>
      </w:r>
      <w:r w:rsidRPr="00D349D0">
        <w:rPr>
          <w:noProof/>
        </w:rPr>
        <w:t xml:space="preserve"> </w:t>
      </w:r>
      <w:r w:rsidRPr="00D349D0">
        <w:rPr>
          <w:b/>
          <w:noProof/>
        </w:rPr>
        <w:t>494</w:t>
      </w:r>
      <w:r w:rsidRPr="00D349D0">
        <w:rPr>
          <w:noProof/>
        </w:rPr>
        <w:t>, 55-59 (2013).</w:t>
      </w:r>
    </w:p>
    <w:p w14:paraId="0CCFF588" w14:textId="77777777" w:rsidR="00D349D0" w:rsidRPr="00D349D0" w:rsidRDefault="00D349D0" w:rsidP="00D349D0">
      <w:pPr>
        <w:pStyle w:val="EndNoteBibliography"/>
        <w:ind w:left="720" w:hanging="720"/>
        <w:rPr>
          <w:noProof/>
        </w:rPr>
      </w:pPr>
      <w:r w:rsidRPr="00D349D0">
        <w:rPr>
          <w:noProof/>
        </w:rPr>
        <w:t>36.</w:t>
      </w:r>
      <w:r w:rsidRPr="00D349D0">
        <w:rPr>
          <w:noProof/>
        </w:rPr>
        <w:tab/>
        <w:t xml:space="preserve">S. Orfanidis, Temperature Responses and Distribution of Several Mediterranean Macroalgae Belonging to Different Distribution Groups. </w:t>
      </w:r>
      <w:r w:rsidRPr="00D349D0">
        <w:rPr>
          <w:b/>
          <w:noProof/>
        </w:rPr>
        <w:t>36</w:t>
      </w:r>
      <w:r w:rsidRPr="00D349D0">
        <w:rPr>
          <w:noProof/>
        </w:rPr>
        <w:t>, 359-370 (1993).</w:t>
      </w:r>
    </w:p>
    <w:p w14:paraId="1119A351" w14:textId="77777777" w:rsidR="00D349D0" w:rsidRPr="00D349D0" w:rsidRDefault="00D349D0" w:rsidP="00D349D0">
      <w:pPr>
        <w:pStyle w:val="EndNoteBibliography"/>
        <w:ind w:left="720" w:hanging="720"/>
        <w:rPr>
          <w:noProof/>
        </w:rPr>
      </w:pPr>
      <w:r w:rsidRPr="00D349D0">
        <w:rPr>
          <w:noProof/>
        </w:rPr>
        <w:t>37.</w:t>
      </w:r>
      <w:r w:rsidRPr="00D349D0">
        <w:rPr>
          <w:noProof/>
        </w:rPr>
        <w:tab/>
        <w:t xml:space="preserve">B. J. Crespi, The evolution of social behavior in microorganisms. </w:t>
      </w:r>
      <w:r w:rsidRPr="00D349D0">
        <w:rPr>
          <w:i/>
          <w:noProof/>
        </w:rPr>
        <w:t>Trends Ecol Evol</w:t>
      </w:r>
      <w:r w:rsidRPr="00D349D0">
        <w:rPr>
          <w:noProof/>
        </w:rPr>
        <w:t xml:space="preserve"> </w:t>
      </w:r>
      <w:r w:rsidRPr="00D349D0">
        <w:rPr>
          <w:b/>
          <w:noProof/>
        </w:rPr>
        <w:t>16</w:t>
      </w:r>
      <w:r w:rsidRPr="00D349D0">
        <w:rPr>
          <w:noProof/>
        </w:rPr>
        <w:t>, 178-183 (2001).</w:t>
      </w:r>
    </w:p>
    <w:p w14:paraId="272BBB35" w14:textId="77777777" w:rsidR="00D349D0" w:rsidRPr="00D349D0" w:rsidRDefault="00D349D0" w:rsidP="00D349D0">
      <w:pPr>
        <w:pStyle w:val="EndNoteBibliography"/>
        <w:ind w:left="720" w:hanging="720"/>
        <w:rPr>
          <w:noProof/>
        </w:rPr>
      </w:pPr>
      <w:r w:rsidRPr="00D349D0">
        <w:rPr>
          <w:noProof/>
        </w:rPr>
        <w:t>38.</w:t>
      </w:r>
      <w:r w:rsidRPr="00D349D0">
        <w:rPr>
          <w:noProof/>
        </w:rPr>
        <w:tab/>
        <w:t xml:space="preserve">E. V. Schoschina, V. N. Makarov, G. M. Voskoboinikov, C. v. d. Hoek, Growth and Reproductive Phenology of Nine Intertidal Algae on the Murman Coast of the Barents Sea. </w:t>
      </w:r>
      <w:r w:rsidRPr="00D349D0">
        <w:rPr>
          <w:b/>
          <w:noProof/>
        </w:rPr>
        <w:t>39</w:t>
      </w:r>
      <w:r w:rsidRPr="00D349D0">
        <w:rPr>
          <w:noProof/>
        </w:rPr>
        <w:t>, 83-94 (1996).</w:t>
      </w:r>
    </w:p>
    <w:p w14:paraId="5B99516F" w14:textId="77777777" w:rsidR="00D349D0" w:rsidRPr="00D349D0" w:rsidRDefault="00D349D0" w:rsidP="00D349D0">
      <w:pPr>
        <w:pStyle w:val="EndNoteBibliography"/>
        <w:ind w:left="720" w:hanging="720"/>
        <w:rPr>
          <w:noProof/>
        </w:rPr>
      </w:pPr>
      <w:r w:rsidRPr="00D349D0">
        <w:rPr>
          <w:noProof/>
        </w:rPr>
        <w:t>39.</w:t>
      </w:r>
      <w:r w:rsidRPr="00D349D0">
        <w:rPr>
          <w:noProof/>
        </w:rPr>
        <w:tab/>
        <w:t xml:space="preserve">A. F. Peters, DISTINCTION OF SOUTH-AMERICAN HAPLOGLOIA-ANDERSONII AND CHORDARIA-LINEARIS (PHAEOPHYCEAE) BASED ON DIFFERENCES IN SEXUAL REPRODUCTION, MORPHOLOGY, ECOPHYSIOLOGY, AND DISTRIBUTION. </w:t>
      </w:r>
      <w:r w:rsidRPr="00D349D0">
        <w:rPr>
          <w:i/>
          <w:noProof/>
        </w:rPr>
        <w:t>J Phycol</w:t>
      </w:r>
      <w:r w:rsidRPr="00D349D0">
        <w:rPr>
          <w:noProof/>
        </w:rPr>
        <w:t xml:space="preserve"> </w:t>
      </w:r>
      <w:r w:rsidRPr="00D349D0">
        <w:rPr>
          <w:b/>
          <w:noProof/>
        </w:rPr>
        <w:t>28</w:t>
      </w:r>
      <w:r w:rsidRPr="00D349D0">
        <w:rPr>
          <w:noProof/>
        </w:rPr>
        <w:t>, 684-693 (1992).</w:t>
      </w:r>
    </w:p>
    <w:p w14:paraId="627849BE" w14:textId="77777777" w:rsidR="00D349D0" w:rsidRPr="00D349D0" w:rsidRDefault="00D349D0" w:rsidP="00D349D0">
      <w:pPr>
        <w:pStyle w:val="EndNoteBibliography"/>
        <w:ind w:left="720" w:hanging="720"/>
        <w:rPr>
          <w:noProof/>
        </w:rPr>
      </w:pPr>
      <w:r w:rsidRPr="00D349D0">
        <w:rPr>
          <w:noProof/>
        </w:rPr>
        <w:t>40.</w:t>
      </w:r>
      <w:r w:rsidRPr="00D349D0">
        <w:rPr>
          <w:noProof/>
        </w:rPr>
        <w:tab/>
        <w:t xml:space="preserve">R. M. Rieger, E. Ruppert, G. E. Rieger, C. Schoepfer-Sterrer, On the Fine Structure of Gastrotrichs with Description of Chordodasys antennatus sp.n.1. </w:t>
      </w:r>
      <w:r w:rsidRPr="00D349D0">
        <w:rPr>
          <w:i/>
          <w:noProof/>
        </w:rPr>
        <w:t>Zoologica Scripta</w:t>
      </w:r>
      <w:r w:rsidRPr="00D349D0">
        <w:rPr>
          <w:noProof/>
        </w:rPr>
        <w:t xml:space="preserve"> </w:t>
      </w:r>
      <w:r w:rsidRPr="00D349D0">
        <w:rPr>
          <w:b/>
          <w:noProof/>
        </w:rPr>
        <w:t>3</w:t>
      </w:r>
      <w:r w:rsidRPr="00D349D0">
        <w:rPr>
          <w:noProof/>
        </w:rPr>
        <w:t>, 219-237 (1974).</w:t>
      </w:r>
    </w:p>
    <w:p w14:paraId="7484E1FC" w14:textId="77777777" w:rsidR="00D349D0" w:rsidRPr="00D349D0" w:rsidRDefault="00D349D0" w:rsidP="00D349D0">
      <w:pPr>
        <w:pStyle w:val="EndNoteBibliography"/>
        <w:ind w:left="720" w:hanging="720"/>
        <w:rPr>
          <w:noProof/>
        </w:rPr>
      </w:pPr>
      <w:r w:rsidRPr="00D349D0">
        <w:rPr>
          <w:noProof/>
        </w:rPr>
        <w:t>41.</w:t>
      </w:r>
      <w:r w:rsidRPr="00D349D0">
        <w:rPr>
          <w:noProof/>
        </w:rPr>
        <w:tab/>
        <w:t xml:space="preserve">M. Gibson, Reproduction in Cladostephus spongiosus in southern Australia (Sphacelariales, Phaeophyceae). </w:t>
      </w:r>
      <w:r w:rsidRPr="00D349D0">
        <w:rPr>
          <w:i/>
          <w:noProof/>
        </w:rPr>
        <w:t>Phycologia</w:t>
      </w:r>
      <w:r w:rsidRPr="00D349D0">
        <w:rPr>
          <w:noProof/>
        </w:rPr>
        <w:t xml:space="preserve"> </w:t>
      </w:r>
      <w:r w:rsidRPr="00D349D0">
        <w:rPr>
          <w:b/>
          <w:noProof/>
        </w:rPr>
        <w:t>33</w:t>
      </w:r>
      <w:r w:rsidRPr="00D349D0">
        <w:rPr>
          <w:noProof/>
        </w:rPr>
        <w:t>, 378-383 (1994).</w:t>
      </w:r>
    </w:p>
    <w:p w14:paraId="7C234A4D" w14:textId="77777777" w:rsidR="00D349D0" w:rsidRPr="00D349D0" w:rsidRDefault="00D349D0" w:rsidP="00D349D0">
      <w:pPr>
        <w:pStyle w:val="EndNoteBibliography"/>
        <w:ind w:left="720" w:hanging="720"/>
        <w:rPr>
          <w:noProof/>
        </w:rPr>
      </w:pPr>
      <w:r w:rsidRPr="00D349D0">
        <w:rPr>
          <w:noProof/>
        </w:rPr>
        <w:t>42.</w:t>
      </w:r>
      <w:r w:rsidRPr="00D349D0">
        <w:rPr>
          <w:noProof/>
        </w:rPr>
        <w:tab/>
        <w:t xml:space="preserve">R. M. Harshey, Bees aren't the only ones: swarming in Gram-negative bacteria. </w:t>
      </w:r>
      <w:r w:rsidRPr="00D349D0">
        <w:rPr>
          <w:i/>
          <w:noProof/>
        </w:rPr>
        <w:t>Molecular Microbiology</w:t>
      </w:r>
      <w:r w:rsidRPr="00D349D0">
        <w:rPr>
          <w:noProof/>
        </w:rPr>
        <w:t xml:space="preserve"> </w:t>
      </w:r>
      <w:r w:rsidRPr="00D349D0">
        <w:rPr>
          <w:b/>
          <w:noProof/>
        </w:rPr>
        <w:t>13</w:t>
      </w:r>
      <w:r w:rsidRPr="00D349D0">
        <w:rPr>
          <w:noProof/>
        </w:rPr>
        <w:t>, 389-394 (1994).</w:t>
      </w:r>
    </w:p>
    <w:p w14:paraId="232ACB5D" w14:textId="77777777" w:rsidR="00D349D0" w:rsidRPr="00D349D0" w:rsidRDefault="00D349D0" w:rsidP="00D349D0">
      <w:pPr>
        <w:pStyle w:val="EndNoteBibliography"/>
        <w:ind w:left="720" w:hanging="720"/>
        <w:rPr>
          <w:noProof/>
        </w:rPr>
      </w:pPr>
      <w:r w:rsidRPr="00D349D0">
        <w:rPr>
          <w:noProof/>
        </w:rPr>
        <w:t>43.</w:t>
      </w:r>
      <w:r w:rsidRPr="00D349D0">
        <w:rPr>
          <w:noProof/>
        </w:rPr>
        <w:tab/>
        <w:t xml:space="preserve">K. Kogame, Life histories of Colpomenia sinuosa and Hydroclathrus clathratus (Scytosiphonaceae, Phaeophyceae) in culture. </w:t>
      </w:r>
      <w:r w:rsidRPr="00D349D0">
        <w:rPr>
          <w:i/>
          <w:noProof/>
        </w:rPr>
        <w:t>Phycological Research</w:t>
      </w:r>
      <w:r w:rsidRPr="00D349D0">
        <w:rPr>
          <w:noProof/>
        </w:rPr>
        <w:t xml:space="preserve"> </w:t>
      </w:r>
      <w:r w:rsidRPr="00D349D0">
        <w:rPr>
          <w:b/>
          <w:noProof/>
        </w:rPr>
        <w:t>45</w:t>
      </w:r>
      <w:r w:rsidRPr="00D349D0">
        <w:rPr>
          <w:noProof/>
        </w:rPr>
        <w:t>, 227-231 (1997).</w:t>
      </w:r>
    </w:p>
    <w:p w14:paraId="648BF3AB" w14:textId="77777777" w:rsidR="00D349D0" w:rsidRPr="00D349D0" w:rsidRDefault="00D349D0" w:rsidP="00D349D0">
      <w:pPr>
        <w:pStyle w:val="EndNoteBibliography"/>
        <w:ind w:left="720" w:hanging="720"/>
        <w:rPr>
          <w:noProof/>
        </w:rPr>
      </w:pPr>
      <w:r w:rsidRPr="00D349D0">
        <w:rPr>
          <w:noProof/>
        </w:rPr>
        <w:t>44.</w:t>
      </w:r>
      <w:r w:rsidRPr="00D349D0">
        <w:rPr>
          <w:noProof/>
        </w:rPr>
        <w:tab/>
        <w:t xml:space="preserve">M. Freitas toste, M. Isabel parente, A. Isabel neto, R. Lawson fletcher, LIFE HISTORY OF COLPOMENIA SINUOSA (SYCTOSIPHONACEAE, PHAEOPHYCEAE) IN THE AZORES1. </w:t>
      </w:r>
      <w:r w:rsidRPr="00D349D0">
        <w:rPr>
          <w:i/>
          <w:noProof/>
        </w:rPr>
        <w:t>J Phycol</w:t>
      </w:r>
      <w:r w:rsidRPr="00D349D0">
        <w:rPr>
          <w:noProof/>
        </w:rPr>
        <w:t xml:space="preserve"> </w:t>
      </w:r>
      <w:r w:rsidRPr="00D349D0">
        <w:rPr>
          <w:b/>
          <w:noProof/>
        </w:rPr>
        <w:t>39</w:t>
      </w:r>
      <w:r w:rsidRPr="00D349D0">
        <w:rPr>
          <w:noProof/>
        </w:rPr>
        <w:t>, 1268-1274 (2003).</w:t>
      </w:r>
    </w:p>
    <w:p w14:paraId="41CBD39F" w14:textId="77777777" w:rsidR="00D349D0" w:rsidRPr="00D349D0" w:rsidRDefault="00D349D0" w:rsidP="00D349D0">
      <w:pPr>
        <w:pStyle w:val="EndNoteBibliography"/>
        <w:ind w:left="720" w:hanging="720"/>
        <w:rPr>
          <w:noProof/>
        </w:rPr>
      </w:pPr>
      <w:r w:rsidRPr="00D349D0">
        <w:rPr>
          <w:noProof/>
        </w:rPr>
        <w:lastRenderedPageBreak/>
        <w:t>45.</w:t>
      </w:r>
      <w:r w:rsidRPr="00D349D0">
        <w:rPr>
          <w:noProof/>
        </w:rPr>
        <w:tab/>
        <w:t xml:space="preserve">A. Kowalczyk, L. Przywara, E. Kuta, In vitro culture of liverworts. </w:t>
      </w:r>
      <w:r w:rsidRPr="00D349D0">
        <w:rPr>
          <w:i/>
          <w:noProof/>
        </w:rPr>
        <w:t>ACTA BIOLOGICA CRACOVIENSIA SERIES BOTANICA</w:t>
      </w:r>
      <w:r w:rsidRPr="00D349D0">
        <w:rPr>
          <w:noProof/>
        </w:rPr>
        <w:t xml:space="preserve"> </w:t>
      </w:r>
      <w:r w:rsidRPr="00D349D0">
        <w:rPr>
          <w:b/>
          <w:noProof/>
        </w:rPr>
        <w:t>39</w:t>
      </w:r>
      <w:r w:rsidRPr="00D349D0">
        <w:rPr>
          <w:noProof/>
        </w:rPr>
        <w:t>, 27-33 (1997).</w:t>
      </w:r>
    </w:p>
    <w:p w14:paraId="12C62BC4" w14:textId="77777777" w:rsidR="00D349D0" w:rsidRPr="00D349D0" w:rsidRDefault="00D349D0" w:rsidP="00D349D0">
      <w:pPr>
        <w:pStyle w:val="EndNoteBibliography"/>
        <w:ind w:left="720" w:hanging="720"/>
        <w:rPr>
          <w:noProof/>
        </w:rPr>
      </w:pPr>
      <w:r w:rsidRPr="00D349D0">
        <w:rPr>
          <w:noProof/>
        </w:rPr>
        <w:t>46.</w:t>
      </w:r>
      <w:r w:rsidRPr="00D349D0">
        <w:rPr>
          <w:noProof/>
        </w:rPr>
        <w:tab/>
        <w:t xml:space="preserve">J. A. Paton, </w:t>
      </w:r>
      <w:r w:rsidRPr="00D349D0">
        <w:rPr>
          <w:i/>
          <w:noProof/>
        </w:rPr>
        <w:t>The liverwort flora of the British Isles</w:t>
      </w:r>
      <w:r w:rsidRPr="00D349D0">
        <w:rPr>
          <w:noProof/>
        </w:rPr>
        <w:t xml:space="preserve"> (Harley Books, Colchester, Essex, England, 1999), pp. 626 p.</w:t>
      </w:r>
    </w:p>
    <w:p w14:paraId="5724C0E2" w14:textId="77777777" w:rsidR="00D349D0" w:rsidRPr="00D349D0" w:rsidRDefault="00D349D0" w:rsidP="00D349D0">
      <w:pPr>
        <w:pStyle w:val="EndNoteBibliography"/>
        <w:ind w:left="720" w:hanging="720"/>
        <w:rPr>
          <w:noProof/>
        </w:rPr>
      </w:pPr>
      <w:r w:rsidRPr="00D349D0">
        <w:rPr>
          <w:noProof/>
        </w:rPr>
        <w:t>47.</w:t>
      </w:r>
      <w:r w:rsidRPr="00D349D0">
        <w:rPr>
          <w:noProof/>
        </w:rPr>
        <w:tab/>
        <w:t xml:space="preserve">H. Furuya, K. Tsuneki, Biology of dicyemid mesozoans. </w:t>
      </w:r>
      <w:r w:rsidRPr="00D349D0">
        <w:rPr>
          <w:i/>
          <w:noProof/>
        </w:rPr>
        <w:t>Zoological science</w:t>
      </w:r>
      <w:r w:rsidRPr="00D349D0">
        <w:rPr>
          <w:noProof/>
        </w:rPr>
        <w:t xml:space="preserve"> </w:t>
      </w:r>
      <w:r w:rsidRPr="00D349D0">
        <w:rPr>
          <w:b/>
          <w:noProof/>
        </w:rPr>
        <w:t>20</w:t>
      </w:r>
      <w:r w:rsidRPr="00D349D0">
        <w:rPr>
          <w:noProof/>
        </w:rPr>
        <w:t>, 519-532 (2003).</w:t>
      </w:r>
    </w:p>
    <w:p w14:paraId="5A19C8F3" w14:textId="77777777" w:rsidR="00D349D0" w:rsidRPr="00D349D0" w:rsidRDefault="00D349D0" w:rsidP="00D349D0">
      <w:pPr>
        <w:pStyle w:val="EndNoteBibliography"/>
        <w:ind w:left="720" w:hanging="720"/>
        <w:rPr>
          <w:noProof/>
        </w:rPr>
      </w:pPr>
      <w:r w:rsidRPr="00D349D0">
        <w:rPr>
          <w:noProof/>
        </w:rPr>
        <w:t>48.</w:t>
      </w:r>
      <w:r w:rsidRPr="00D349D0">
        <w:rPr>
          <w:noProof/>
        </w:rPr>
        <w:tab/>
        <w:t>E.-X. Li</w:t>
      </w:r>
      <w:r w:rsidRPr="00D349D0">
        <w:rPr>
          <w:i/>
          <w:noProof/>
        </w:rPr>
        <w:t xml:space="preserve"> et al.</w:t>
      </w:r>
      <w:r w:rsidRPr="00D349D0">
        <w:rPr>
          <w:noProof/>
        </w:rPr>
        <w:t xml:space="preserve">, Phylogeography of two East Asian species in Croomia (Stemonaceae) inferred from chloroplast DNA and ISSR fingerprinting variation. </w:t>
      </w:r>
      <w:r w:rsidRPr="00D349D0">
        <w:rPr>
          <w:i/>
          <w:noProof/>
        </w:rPr>
        <w:t>Molecular phylogenetics and evolution</w:t>
      </w:r>
      <w:r w:rsidRPr="00D349D0">
        <w:rPr>
          <w:noProof/>
        </w:rPr>
        <w:t xml:space="preserve"> </w:t>
      </w:r>
      <w:r w:rsidRPr="00D349D0">
        <w:rPr>
          <w:b/>
          <w:noProof/>
        </w:rPr>
        <w:t>49</w:t>
      </w:r>
      <w:r w:rsidRPr="00D349D0">
        <w:rPr>
          <w:noProof/>
        </w:rPr>
        <w:t>, 702-714 (2008).</w:t>
      </w:r>
    </w:p>
    <w:p w14:paraId="4AA1B052" w14:textId="77777777" w:rsidR="00D349D0" w:rsidRPr="00D349D0" w:rsidRDefault="00D349D0" w:rsidP="00D349D0">
      <w:pPr>
        <w:pStyle w:val="EndNoteBibliography"/>
        <w:ind w:left="720" w:hanging="720"/>
        <w:rPr>
          <w:noProof/>
        </w:rPr>
      </w:pPr>
      <w:r w:rsidRPr="00D349D0">
        <w:rPr>
          <w:noProof/>
        </w:rPr>
        <w:t>49.</w:t>
      </w:r>
      <w:r w:rsidRPr="00D349D0">
        <w:rPr>
          <w:noProof/>
        </w:rPr>
        <w:tab/>
        <w:t xml:space="preserve">S. Yamanouchi, The Life History of Cutleria. </w:t>
      </w:r>
      <w:r w:rsidRPr="00D349D0">
        <w:rPr>
          <w:i/>
          <w:noProof/>
        </w:rPr>
        <w:t>Botanical Gazette</w:t>
      </w:r>
      <w:r w:rsidRPr="00D349D0">
        <w:rPr>
          <w:noProof/>
        </w:rPr>
        <w:t xml:space="preserve"> </w:t>
      </w:r>
      <w:r w:rsidRPr="00D349D0">
        <w:rPr>
          <w:b/>
          <w:noProof/>
        </w:rPr>
        <w:t>54</w:t>
      </w:r>
      <w:r w:rsidRPr="00D349D0">
        <w:rPr>
          <w:noProof/>
        </w:rPr>
        <w:t>, 441-502 (1912).</w:t>
      </w:r>
    </w:p>
    <w:p w14:paraId="113ABF7E" w14:textId="77777777" w:rsidR="00D349D0" w:rsidRPr="00D349D0" w:rsidRDefault="00D349D0" w:rsidP="00D349D0">
      <w:pPr>
        <w:pStyle w:val="EndNoteBibliography"/>
        <w:ind w:left="720" w:hanging="720"/>
        <w:rPr>
          <w:noProof/>
        </w:rPr>
      </w:pPr>
      <w:r w:rsidRPr="00D349D0">
        <w:rPr>
          <w:noProof/>
        </w:rPr>
        <w:t>50.</w:t>
      </w:r>
      <w:r w:rsidRPr="00D349D0">
        <w:rPr>
          <w:noProof/>
        </w:rPr>
        <w:tab/>
        <w:t xml:space="preserve">B. Crandall-Stotler, R. E. Stotler, D. G. Long, PHYLOGENY AND CLASSIFICATION OF THE MARCHANTIOPHYTA. </w:t>
      </w:r>
      <w:r w:rsidRPr="00D349D0">
        <w:rPr>
          <w:i/>
          <w:noProof/>
        </w:rPr>
        <w:t>Edinburgh Journal of Botany</w:t>
      </w:r>
      <w:r w:rsidRPr="00D349D0">
        <w:rPr>
          <w:noProof/>
        </w:rPr>
        <w:t xml:space="preserve"> </w:t>
      </w:r>
      <w:r w:rsidRPr="00D349D0">
        <w:rPr>
          <w:b/>
          <w:noProof/>
        </w:rPr>
        <w:t>66</w:t>
      </w:r>
      <w:r w:rsidRPr="00D349D0">
        <w:rPr>
          <w:noProof/>
        </w:rPr>
        <w:t>, 155-198 (2009).</w:t>
      </w:r>
    </w:p>
    <w:p w14:paraId="0E127271" w14:textId="77777777" w:rsidR="00D349D0" w:rsidRPr="00D349D0" w:rsidRDefault="00D349D0" w:rsidP="00D349D0">
      <w:pPr>
        <w:pStyle w:val="EndNoteBibliography"/>
        <w:ind w:left="720" w:hanging="720"/>
        <w:rPr>
          <w:noProof/>
        </w:rPr>
      </w:pPr>
      <w:r w:rsidRPr="00D349D0">
        <w:rPr>
          <w:noProof/>
        </w:rPr>
        <w:t>51.</w:t>
      </w:r>
      <w:r w:rsidRPr="00D349D0">
        <w:rPr>
          <w:noProof/>
        </w:rPr>
        <w:tab/>
        <w:t xml:space="preserve">N. S. Allen, H. Korpelainen, Notes on neotropical Cyathodium. </w:t>
      </w:r>
      <w:r w:rsidRPr="00D349D0">
        <w:rPr>
          <w:i/>
          <w:noProof/>
        </w:rPr>
        <w:t>CRYPTOGAMIE BRYOLOGIE</w:t>
      </w:r>
      <w:r w:rsidRPr="00D349D0">
        <w:rPr>
          <w:noProof/>
        </w:rPr>
        <w:t xml:space="preserve"> </w:t>
      </w:r>
      <w:r w:rsidRPr="00D349D0">
        <w:rPr>
          <w:b/>
          <w:noProof/>
        </w:rPr>
        <w:t>27</w:t>
      </w:r>
      <w:r w:rsidRPr="00D349D0">
        <w:rPr>
          <w:noProof/>
        </w:rPr>
        <w:t>, 85-96 (2006).</w:t>
      </w:r>
    </w:p>
    <w:p w14:paraId="122EF447" w14:textId="77777777" w:rsidR="00D349D0" w:rsidRPr="00D349D0" w:rsidRDefault="00D349D0" w:rsidP="00D349D0">
      <w:pPr>
        <w:pStyle w:val="EndNoteBibliography"/>
        <w:ind w:left="720" w:hanging="720"/>
        <w:rPr>
          <w:noProof/>
        </w:rPr>
      </w:pPr>
      <w:r w:rsidRPr="00D349D0">
        <w:rPr>
          <w:noProof/>
        </w:rPr>
        <w:t>52.</w:t>
      </w:r>
      <w:r w:rsidRPr="00D349D0">
        <w:rPr>
          <w:noProof/>
        </w:rPr>
        <w:tab/>
        <w:t xml:space="preserve">C. G. Bookhout, The development of Dasybranchus caducus (Grube) from the egg to the preadult. </w:t>
      </w:r>
      <w:r w:rsidRPr="00D349D0">
        <w:rPr>
          <w:i/>
          <w:noProof/>
        </w:rPr>
        <w:t>Journal of Morphology</w:t>
      </w:r>
      <w:r w:rsidRPr="00D349D0">
        <w:rPr>
          <w:noProof/>
        </w:rPr>
        <w:t xml:space="preserve"> </w:t>
      </w:r>
      <w:r w:rsidRPr="00D349D0">
        <w:rPr>
          <w:b/>
          <w:noProof/>
        </w:rPr>
        <w:t>100</w:t>
      </w:r>
      <w:r w:rsidRPr="00D349D0">
        <w:rPr>
          <w:noProof/>
        </w:rPr>
        <w:t>, 141-185 (1957).</w:t>
      </w:r>
    </w:p>
    <w:p w14:paraId="578BF20B" w14:textId="77777777" w:rsidR="00D349D0" w:rsidRPr="00D349D0" w:rsidRDefault="00D349D0" w:rsidP="00D349D0">
      <w:pPr>
        <w:pStyle w:val="EndNoteBibliography"/>
        <w:ind w:left="720" w:hanging="720"/>
        <w:rPr>
          <w:noProof/>
        </w:rPr>
      </w:pPr>
      <w:r w:rsidRPr="00D349D0">
        <w:rPr>
          <w:noProof/>
        </w:rPr>
        <w:t>53.</w:t>
      </w:r>
      <w:r w:rsidRPr="00D349D0">
        <w:rPr>
          <w:noProof/>
        </w:rPr>
        <w:tab/>
        <w:t xml:space="preserve">R. L. Moe, P. C. Silva, Desmarestia antarctica (Desmarestiales, Phaeophyceae), a new ligulate Antarctic species with an endophytic gametophyte. </w:t>
      </w:r>
      <w:r w:rsidRPr="00D349D0">
        <w:rPr>
          <w:i/>
          <w:noProof/>
        </w:rPr>
        <w:t>Plant Systematics and Evolution</w:t>
      </w:r>
      <w:r w:rsidRPr="00D349D0">
        <w:rPr>
          <w:noProof/>
        </w:rPr>
        <w:t xml:space="preserve"> </w:t>
      </w:r>
      <w:r w:rsidRPr="00D349D0">
        <w:rPr>
          <w:b/>
          <w:noProof/>
        </w:rPr>
        <w:t>164</w:t>
      </w:r>
      <w:r w:rsidRPr="00D349D0">
        <w:rPr>
          <w:noProof/>
        </w:rPr>
        <w:t>, 273-283 (1989).</w:t>
      </w:r>
    </w:p>
    <w:p w14:paraId="3377012C" w14:textId="77777777" w:rsidR="00D349D0" w:rsidRPr="00D349D0" w:rsidRDefault="00D349D0" w:rsidP="00D349D0">
      <w:pPr>
        <w:pStyle w:val="EndNoteBibliography"/>
        <w:ind w:left="720" w:hanging="720"/>
        <w:rPr>
          <w:noProof/>
        </w:rPr>
      </w:pPr>
      <w:r w:rsidRPr="00D349D0">
        <w:rPr>
          <w:noProof/>
        </w:rPr>
        <w:t>54.</w:t>
      </w:r>
      <w:r w:rsidRPr="00D349D0">
        <w:rPr>
          <w:noProof/>
        </w:rPr>
        <w:tab/>
        <w:t xml:space="preserve">M. Ramirez, D. Müller, A. Peters, Life history and taxonomy of two populations of ligulate Desmarestia (Phaeophyceae) from Chile. </w:t>
      </w:r>
      <w:r w:rsidRPr="00D349D0">
        <w:rPr>
          <w:i/>
          <w:noProof/>
        </w:rPr>
        <w:t>Canadian journal of botany</w:t>
      </w:r>
      <w:r w:rsidRPr="00D349D0">
        <w:rPr>
          <w:noProof/>
        </w:rPr>
        <w:t xml:space="preserve"> </w:t>
      </w:r>
      <w:r w:rsidRPr="00D349D0">
        <w:rPr>
          <w:b/>
          <w:noProof/>
        </w:rPr>
        <w:t>64</w:t>
      </w:r>
      <w:r w:rsidRPr="00D349D0">
        <w:rPr>
          <w:noProof/>
        </w:rPr>
        <w:t>, 2948-2954 (1986).</w:t>
      </w:r>
    </w:p>
    <w:p w14:paraId="43CFED13" w14:textId="77777777" w:rsidR="00D349D0" w:rsidRPr="00D349D0" w:rsidRDefault="00D349D0" w:rsidP="00D349D0">
      <w:pPr>
        <w:pStyle w:val="EndNoteBibliography"/>
        <w:ind w:left="720" w:hanging="720"/>
        <w:rPr>
          <w:noProof/>
        </w:rPr>
      </w:pPr>
      <w:r w:rsidRPr="00D349D0">
        <w:rPr>
          <w:noProof/>
        </w:rPr>
        <w:t>55.</w:t>
      </w:r>
      <w:r w:rsidRPr="00D349D0">
        <w:rPr>
          <w:noProof/>
        </w:rPr>
        <w:tab/>
        <w:t xml:space="preserve">A. F. Peters, Culture studies on the life history of Dictyosiphon hirsutus (Dictyosiphonales, Phaeophyceae) from South America. </w:t>
      </w:r>
      <w:r w:rsidRPr="00D349D0">
        <w:rPr>
          <w:i/>
          <w:noProof/>
        </w:rPr>
        <w:t>British phycological journal</w:t>
      </w:r>
      <w:r w:rsidRPr="00D349D0">
        <w:rPr>
          <w:noProof/>
        </w:rPr>
        <w:t xml:space="preserve"> </w:t>
      </w:r>
      <w:r w:rsidRPr="00D349D0">
        <w:rPr>
          <w:b/>
          <w:noProof/>
        </w:rPr>
        <w:t>27</w:t>
      </w:r>
      <w:r w:rsidRPr="00D349D0">
        <w:rPr>
          <w:noProof/>
        </w:rPr>
        <w:t>, 177-183 (1992).</w:t>
      </w:r>
    </w:p>
    <w:p w14:paraId="6D34B9A7" w14:textId="77777777" w:rsidR="00D349D0" w:rsidRPr="00D349D0" w:rsidRDefault="00D349D0" w:rsidP="00D349D0">
      <w:pPr>
        <w:pStyle w:val="EndNoteBibliography"/>
        <w:ind w:left="720" w:hanging="720"/>
        <w:rPr>
          <w:noProof/>
        </w:rPr>
      </w:pPr>
      <w:r w:rsidRPr="00D349D0">
        <w:rPr>
          <w:noProof/>
        </w:rPr>
        <w:t>56.</w:t>
      </w:r>
      <w:r w:rsidRPr="00D349D0">
        <w:rPr>
          <w:noProof/>
        </w:rPr>
        <w:tab/>
        <w:t xml:space="preserve">C. Town, E. Stanford, Stalk cell differentiation by cells from migrating slugs of Dictyostelium discoideum: special properties of tip cells. </w:t>
      </w:r>
      <w:r w:rsidRPr="00D349D0">
        <w:rPr>
          <w:i/>
          <w:noProof/>
        </w:rPr>
        <w:t>Development</w:t>
      </w:r>
      <w:r w:rsidRPr="00D349D0">
        <w:rPr>
          <w:noProof/>
        </w:rPr>
        <w:t xml:space="preserve"> </w:t>
      </w:r>
      <w:r w:rsidRPr="00D349D0">
        <w:rPr>
          <w:b/>
          <w:noProof/>
        </w:rPr>
        <w:t>42</w:t>
      </w:r>
      <w:r w:rsidRPr="00D349D0">
        <w:rPr>
          <w:noProof/>
        </w:rPr>
        <w:t>, 105-113 (1977).</w:t>
      </w:r>
    </w:p>
    <w:p w14:paraId="4BFCCCDE" w14:textId="77777777" w:rsidR="00D349D0" w:rsidRPr="00D349D0" w:rsidRDefault="00D349D0" w:rsidP="00D349D0">
      <w:pPr>
        <w:pStyle w:val="EndNoteBibliography"/>
        <w:ind w:left="720" w:hanging="720"/>
        <w:rPr>
          <w:noProof/>
        </w:rPr>
      </w:pPr>
      <w:r w:rsidRPr="00D349D0">
        <w:rPr>
          <w:noProof/>
        </w:rPr>
        <w:t>57.</w:t>
      </w:r>
      <w:r w:rsidRPr="00D349D0">
        <w:rPr>
          <w:noProof/>
        </w:rPr>
        <w:tab/>
        <w:t xml:space="preserve">D. Kaiser, CONTROL OF MULTICELLULAR DEVELOPMENT: DICTYOSTELIUM AND MYXOCOCCUS. </w:t>
      </w:r>
      <w:r w:rsidRPr="00D349D0">
        <w:rPr>
          <w:i/>
          <w:noProof/>
        </w:rPr>
        <w:t>Annual Review of Genetics</w:t>
      </w:r>
      <w:r w:rsidRPr="00D349D0">
        <w:rPr>
          <w:noProof/>
        </w:rPr>
        <w:t xml:space="preserve"> </w:t>
      </w:r>
      <w:r w:rsidRPr="00D349D0">
        <w:rPr>
          <w:b/>
          <w:noProof/>
        </w:rPr>
        <w:t>20</w:t>
      </w:r>
      <w:r w:rsidRPr="00D349D0">
        <w:rPr>
          <w:noProof/>
        </w:rPr>
        <w:t>, 539-566 (1986).</w:t>
      </w:r>
    </w:p>
    <w:p w14:paraId="3CA3DA7F" w14:textId="77777777" w:rsidR="00D349D0" w:rsidRPr="00D349D0" w:rsidRDefault="00D349D0" w:rsidP="00D349D0">
      <w:pPr>
        <w:pStyle w:val="EndNoteBibliography"/>
        <w:ind w:left="720" w:hanging="720"/>
        <w:rPr>
          <w:noProof/>
        </w:rPr>
      </w:pPr>
      <w:r w:rsidRPr="00D349D0">
        <w:rPr>
          <w:noProof/>
        </w:rPr>
        <w:t>58.</w:t>
      </w:r>
      <w:r w:rsidRPr="00D349D0">
        <w:rPr>
          <w:noProof/>
        </w:rPr>
        <w:tab/>
        <w:t>S. L. Baldauf, J. E. Strassmann, "Dictyostelia" in Handbook of the Protists. (2017), 10.1007/978-3-319-32669-6_14-1 chap. Chapter 14-1, pp. 1-45.</w:t>
      </w:r>
    </w:p>
    <w:p w14:paraId="6C0A2C63" w14:textId="77777777" w:rsidR="00D349D0" w:rsidRPr="00D349D0" w:rsidRDefault="00D349D0" w:rsidP="00D349D0">
      <w:pPr>
        <w:pStyle w:val="EndNoteBibliography"/>
        <w:ind w:left="720" w:hanging="720"/>
        <w:rPr>
          <w:noProof/>
        </w:rPr>
      </w:pPr>
      <w:r w:rsidRPr="00D349D0">
        <w:rPr>
          <w:noProof/>
        </w:rPr>
        <w:t>59.</w:t>
      </w:r>
      <w:r w:rsidRPr="00D349D0">
        <w:rPr>
          <w:noProof/>
        </w:rPr>
        <w:tab/>
        <w:t>G. Bloomfield, "Sex in dictyostelia" in Dictyostelids. (Springer, 2013), pp. 129-148.</w:t>
      </w:r>
    </w:p>
    <w:p w14:paraId="3D0E342B" w14:textId="77777777" w:rsidR="00D349D0" w:rsidRPr="00D349D0" w:rsidRDefault="00D349D0" w:rsidP="00D349D0">
      <w:pPr>
        <w:pStyle w:val="EndNoteBibliography"/>
        <w:ind w:left="720" w:hanging="720"/>
        <w:rPr>
          <w:noProof/>
        </w:rPr>
      </w:pPr>
      <w:r w:rsidRPr="00D349D0">
        <w:rPr>
          <w:noProof/>
        </w:rPr>
        <w:t>60.</w:t>
      </w:r>
      <w:r w:rsidRPr="00D349D0">
        <w:rPr>
          <w:noProof/>
        </w:rPr>
        <w:tab/>
        <w:t xml:space="preserve">J. T. Bonner, </w:t>
      </w:r>
      <w:r w:rsidRPr="00D349D0">
        <w:rPr>
          <w:i/>
          <w:noProof/>
        </w:rPr>
        <w:t>Cellular slime molds</w:t>
      </w:r>
      <w:r w:rsidRPr="00D349D0">
        <w:rPr>
          <w:noProof/>
        </w:rPr>
        <w:t xml:space="preserve"> (Princeton University Press, 2015).</w:t>
      </w:r>
    </w:p>
    <w:p w14:paraId="7CA41E4E" w14:textId="77777777" w:rsidR="00D349D0" w:rsidRPr="00D349D0" w:rsidRDefault="00D349D0" w:rsidP="00D349D0">
      <w:pPr>
        <w:pStyle w:val="EndNoteBibliography"/>
        <w:ind w:left="720" w:hanging="720"/>
        <w:rPr>
          <w:noProof/>
        </w:rPr>
      </w:pPr>
      <w:r w:rsidRPr="00D349D0">
        <w:rPr>
          <w:noProof/>
        </w:rPr>
        <w:t>61.</w:t>
      </w:r>
      <w:r w:rsidRPr="00D349D0">
        <w:rPr>
          <w:noProof/>
        </w:rPr>
        <w:tab/>
        <w:t>S. Sheikh</w:t>
      </w:r>
      <w:r w:rsidRPr="00D349D0">
        <w:rPr>
          <w:i/>
          <w:noProof/>
        </w:rPr>
        <w:t xml:space="preserve"> et al.</w:t>
      </w:r>
      <w:r w:rsidRPr="00D349D0">
        <w:rPr>
          <w:noProof/>
        </w:rPr>
        <w:t xml:space="preserve">, A new classification of the dictyostelids. </w:t>
      </w:r>
      <w:r w:rsidRPr="00D349D0">
        <w:rPr>
          <w:i/>
          <w:noProof/>
        </w:rPr>
        <w:t>Protist</w:t>
      </w:r>
      <w:r w:rsidRPr="00D349D0">
        <w:rPr>
          <w:noProof/>
        </w:rPr>
        <w:t xml:space="preserve"> </w:t>
      </w:r>
      <w:r w:rsidRPr="00D349D0">
        <w:rPr>
          <w:b/>
          <w:noProof/>
        </w:rPr>
        <w:t>169</w:t>
      </w:r>
      <w:r w:rsidRPr="00D349D0">
        <w:rPr>
          <w:noProof/>
        </w:rPr>
        <w:t>, 1-28 (2018).</w:t>
      </w:r>
    </w:p>
    <w:p w14:paraId="7E7E4373" w14:textId="77777777" w:rsidR="00D349D0" w:rsidRPr="00D349D0" w:rsidRDefault="00D349D0" w:rsidP="00D349D0">
      <w:pPr>
        <w:pStyle w:val="EndNoteBibliography"/>
        <w:ind w:left="720" w:hanging="720"/>
        <w:rPr>
          <w:noProof/>
        </w:rPr>
      </w:pPr>
      <w:r w:rsidRPr="00D349D0">
        <w:rPr>
          <w:noProof/>
        </w:rPr>
        <w:t>62.</w:t>
      </w:r>
      <w:r w:rsidRPr="00D349D0">
        <w:rPr>
          <w:noProof/>
        </w:rPr>
        <w:tab/>
        <w:t xml:space="preserve">L. W. Herren, L. J. Walters, K. S. Beach, Fragment generation, survival, and attachment of Dictyota spp. at Conch Reef in the Florida Keys, USA. </w:t>
      </w:r>
      <w:r w:rsidRPr="00D349D0">
        <w:rPr>
          <w:i/>
          <w:noProof/>
        </w:rPr>
        <w:t>Coral Reefs</w:t>
      </w:r>
      <w:r w:rsidRPr="00D349D0">
        <w:rPr>
          <w:noProof/>
        </w:rPr>
        <w:t xml:space="preserve"> </w:t>
      </w:r>
      <w:r w:rsidRPr="00D349D0">
        <w:rPr>
          <w:b/>
          <w:noProof/>
        </w:rPr>
        <w:t>25</w:t>
      </w:r>
      <w:r w:rsidRPr="00D349D0">
        <w:rPr>
          <w:noProof/>
        </w:rPr>
        <w:t>, 287-295 (2006).</w:t>
      </w:r>
    </w:p>
    <w:p w14:paraId="7835F12B" w14:textId="77777777" w:rsidR="00D349D0" w:rsidRPr="00D349D0" w:rsidRDefault="00D349D0" w:rsidP="00D349D0">
      <w:pPr>
        <w:pStyle w:val="EndNoteBibliography"/>
        <w:ind w:left="720" w:hanging="720"/>
        <w:rPr>
          <w:noProof/>
        </w:rPr>
      </w:pPr>
      <w:r w:rsidRPr="00D349D0">
        <w:rPr>
          <w:noProof/>
        </w:rPr>
        <w:t>63.</w:t>
      </w:r>
      <w:r w:rsidRPr="00D349D0">
        <w:rPr>
          <w:noProof/>
        </w:rPr>
        <w:tab/>
        <w:t xml:space="preserve">K. A. Bogaert, S. Delva, O. De Clerck, Concise review of the genus Dictyota J.V. Lamouroux. </w:t>
      </w:r>
      <w:r w:rsidRPr="00D349D0">
        <w:rPr>
          <w:i/>
          <w:noProof/>
        </w:rPr>
        <w:t>Journal of Applied Phycology</w:t>
      </w:r>
      <w:r w:rsidRPr="00D349D0">
        <w:rPr>
          <w:noProof/>
        </w:rPr>
        <w:t xml:space="preserve"> </w:t>
      </w:r>
      <w:r w:rsidRPr="00D349D0">
        <w:rPr>
          <w:b/>
          <w:noProof/>
        </w:rPr>
        <w:t>32</w:t>
      </w:r>
      <w:r w:rsidRPr="00D349D0">
        <w:rPr>
          <w:noProof/>
        </w:rPr>
        <w:t>, 1521-1543 (2020).</w:t>
      </w:r>
    </w:p>
    <w:p w14:paraId="6221D4B3" w14:textId="77777777" w:rsidR="00D349D0" w:rsidRPr="00D349D0" w:rsidRDefault="00D349D0" w:rsidP="00D349D0">
      <w:pPr>
        <w:pStyle w:val="EndNoteBibliography"/>
        <w:ind w:left="720" w:hanging="720"/>
        <w:rPr>
          <w:noProof/>
        </w:rPr>
      </w:pPr>
      <w:r w:rsidRPr="00D349D0">
        <w:rPr>
          <w:noProof/>
        </w:rPr>
        <w:t>64.</w:t>
      </w:r>
      <w:r w:rsidRPr="00D349D0">
        <w:rPr>
          <w:noProof/>
        </w:rPr>
        <w:tab/>
        <w:t xml:space="preserve">I.-K. Hwang, H.-S. Kim, W. J. Lee, Polymorphism in the brown alga Dictyota dichotoma (Dictyotales, Phaeophyceae) from Korea. </w:t>
      </w:r>
      <w:r w:rsidRPr="00D349D0">
        <w:rPr>
          <w:i/>
          <w:noProof/>
        </w:rPr>
        <w:t>Marine Biology</w:t>
      </w:r>
      <w:r w:rsidRPr="00D349D0">
        <w:rPr>
          <w:noProof/>
        </w:rPr>
        <w:t xml:space="preserve"> </w:t>
      </w:r>
      <w:r w:rsidRPr="00D349D0">
        <w:rPr>
          <w:b/>
          <w:noProof/>
        </w:rPr>
        <w:t>147</w:t>
      </w:r>
      <w:r w:rsidRPr="00D349D0">
        <w:rPr>
          <w:noProof/>
        </w:rPr>
        <w:t>, 999-1015 (2005).</w:t>
      </w:r>
    </w:p>
    <w:p w14:paraId="1960A747" w14:textId="77777777" w:rsidR="00D349D0" w:rsidRPr="00D349D0" w:rsidRDefault="00D349D0" w:rsidP="00D349D0">
      <w:pPr>
        <w:pStyle w:val="EndNoteBibliography"/>
        <w:ind w:left="720" w:hanging="720"/>
        <w:rPr>
          <w:noProof/>
        </w:rPr>
      </w:pPr>
      <w:r w:rsidRPr="00D349D0">
        <w:rPr>
          <w:noProof/>
        </w:rPr>
        <w:t>65.</w:t>
      </w:r>
      <w:r w:rsidRPr="00D349D0">
        <w:rPr>
          <w:noProof/>
        </w:rPr>
        <w:tab/>
        <w:t xml:space="preserve">R. Simonini, D. Prevedelli, Effects of temperature on two Mediterranean populations of Dinophilus gyrociliatus (Polychaeta: Dinophilidae). </w:t>
      </w:r>
      <w:r w:rsidRPr="00D349D0">
        <w:rPr>
          <w:i/>
          <w:noProof/>
        </w:rPr>
        <w:t>Journal of Experimental Marine Biology and Ecology</w:t>
      </w:r>
      <w:r w:rsidRPr="00D349D0">
        <w:rPr>
          <w:noProof/>
        </w:rPr>
        <w:t xml:space="preserve"> </w:t>
      </w:r>
      <w:r w:rsidRPr="00D349D0">
        <w:rPr>
          <w:b/>
          <w:noProof/>
        </w:rPr>
        <w:t>291</w:t>
      </w:r>
      <w:r w:rsidRPr="00D349D0">
        <w:rPr>
          <w:noProof/>
        </w:rPr>
        <w:t>, 79-93 (2003).</w:t>
      </w:r>
    </w:p>
    <w:p w14:paraId="4BF473DE" w14:textId="77777777" w:rsidR="00D349D0" w:rsidRPr="00D349D0" w:rsidRDefault="00D349D0" w:rsidP="00D349D0">
      <w:pPr>
        <w:pStyle w:val="EndNoteBibliography"/>
        <w:ind w:left="720" w:hanging="720"/>
        <w:rPr>
          <w:noProof/>
        </w:rPr>
      </w:pPr>
      <w:r w:rsidRPr="00D349D0">
        <w:rPr>
          <w:noProof/>
        </w:rPr>
        <w:lastRenderedPageBreak/>
        <w:t>66.</w:t>
      </w:r>
      <w:r w:rsidRPr="00D349D0">
        <w:rPr>
          <w:noProof/>
        </w:rPr>
        <w:tab/>
        <w:t xml:space="preserve">P. De Beauchamp, Sur l'existence et les conditions de la parthénogènes chez Dinophilus. </w:t>
      </w:r>
      <w:r w:rsidRPr="00D349D0">
        <w:rPr>
          <w:i/>
          <w:noProof/>
        </w:rPr>
        <w:t>CR Acad Sci Ser III Sci Vie</w:t>
      </w:r>
      <w:r w:rsidRPr="00D349D0">
        <w:rPr>
          <w:noProof/>
        </w:rPr>
        <w:t xml:space="preserve"> </w:t>
      </w:r>
      <w:r w:rsidRPr="00D349D0">
        <w:rPr>
          <w:b/>
          <w:noProof/>
        </w:rPr>
        <w:t>150</w:t>
      </w:r>
      <w:r w:rsidRPr="00D349D0">
        <w:rPr>
          <w:noProof/>
        </w:rPr>
        <w:t>, 739-741 (1910).</w:t>
      </w:r>
    </w:p>
    <w:p w14:paraId="1AFEAB8B" w14:textId="77777777" w:rsidR="00D349D0" w:rsidRPr="00D349D0" w:rsidRDefault="00D349D0" w:rsidP="00D349D0">
      <w:pPr>
        <w:pStyle w:val="EndNoteBibliography"/>
        <w:ind w:left="720" w:hanging="720"/>
        <w:rPr>
          <w:noProof/>
        </w:rPr>
      </w:pPr>
      <w:r w:rsidRPr="00D349D0">
        <w:rPr>
          <w:noProof/>
        </w:rPr>
        <w:t>67.</w:t>
      </w:r>
      <w:r w:rsidRPr="00D349D0">
        <w:rPr>
          <w:noProof/>
        </w:rPr>
        <w:tab/>
        <w:t xml:space="preserve">R. Z. Vandini, A possible way of origin of parthenogenetic strains of Dinophilus apatris (= D. gyrociliatus). </w:t>
      </w:r>
      <w:r w:rsidRPr="00D349D0">
        <w:rPr>
          <w:i/>
          <w:noProof/>
        </w:rPr>
        <w:t>Experientia</w:t>
      </w:r>
      <w:r w:rsidRPr="00D349D0">
        <w:rPr>
          <w:noProof/>
        </w:rPr>
        <w:t xml:space="preserve"> </w:t>
      </w:r>
      <w:r w:rsidRPr="00D349D0">
        <w:rPr>
          <w:b/>
          <w:noProof/>
        </w:rPr>
        <w:t>21</w:t>
      </w:r>
      <w:r w:rsidRPr="00D349D0">
        <w:rPr>
          <w:noProof/>
        </w:rPr>
        <w:t>, 388-389 (1965).</w:t>
      </w:r>
    </w:p>
    <w:p w14:paraId="3BEB0CA3" w14:textId="77777777" w:rsidR="00D349D0" w:rsidRPr="00D349D0" w:rsidRDefault="00D349D0" w:rsidP="00D349D0">
      <w:pPr>
        <w:pStyle w:val="EndNoteBibliography"/>
        <w:ind w:left="720" w:hanging="720"/>
        <w:rPr>
          <w:noProof/>
        </w:rPr>
      </w:pPr>
      <w:r w:rsidRPr="00D349D0">
        <w:rPr>
          <w:noProof/>
        </w:rPr>
        <w:t>68.</w:t>
      </w:r>
      <w:r w:rsidRPr="00D349D0">
        <w:rPr>
          <w:noProof/>
        </w:rPr>
        <w:tab/>
        <w:t xml:space="preserve">R. M. Kristensen, D. Eibye-Jacobsen, Ultrastructure of spermiogenesis and spermatozoa in Diurodrilus subterraneus (Polychaeta, Diurodrilidae). </w:t>
      </w:r>
      <w:r w:rsidRPr="00D349D0">
        <w:rPr>
          <w:i/>
          <w:noProof/>
        </w:rPr>
        <w:t>Zoomorphology</w:t>
      </w:r>
      <w:r w:rsidRPr="00D349D0">
        <w:rPr>
          <w:noProof/>
        </w:rPr>
        <w:t xml:space="preserve"> </w:t>
      </w:r>
      <w:r w:rsidRPr="00D349D0">
        <w:rPr>
          <w:b/>
          <w:noProof/>
        </w:rPr>
        <w:t>115</w:t>
      </w:r>
      <w:r w:rsidRPr="00D349D0">
        <w:rPr>
          <w:noProof/>
        </w:rPr>
        <w:t>, 117-132 (1995).</w:t>
      </w:r>
    </w:p>
    <w:p w14:paraId="085885F3" w14:textId="77777777" w:rsidR="00D349D0" w:rsidRPr="00D349D0" w:rsidRDefault="00D349D0" w:rsidP="00D349D0">
      <w:pPr>
        <w:pStyle w:val="EndNoteBibliography"/>
        <w:ind w:left="720" w:hanging="720"/>
        <w:rPr>
          <w:noProof/>
        </w:rPr>
      </w:pPr>
      <w:r w:rsidRPr="00D349D0">
        <w:rPr>
          <w:noProof/>
        </w:rPr>
        <w:t>69.</w:t>
      </w:r>
      <w:r w:rsidRPr="00D349D0">
        <w:rPr>
          <w:noProof/>
        </w:rPr>
        <w:tab/>
        <w:t xml:space="preserve">M. Hesse, E. Kusel-Fetzmann, K. Carniel, Life cycle and ultrastructure ofDucellieria chodati (Oomycetes). </w:t>
      </w:r>
      <w:r w:rsidRPr="00D349D0">
        <w:rPr>
          <w:i/>
          <w:noProof/>
        </w:rPr>
        <w:t>Plant Systematics and Evolution</w:t>
      </w:r>
      <w:r w:rsidRPr="00D349D0">
        <w:rPr>
          <w:noProof/>
        </w:rPr>
        <w:t xml:space="preserve"> </w:t>
      </w:r>
      <w:r w:rsidRPr="00D349D0">
        <w:rPr>
          <w:b/>
          <w:noProof/>
        </w:rPr>
        <w:t>165</w:t>
      </w:r>
      <w:r w:rsidRPr="00D349D0">
        <w:rPr>
          <w:noProof/>
        </w:rPr>
        <w:t>, 1-15 (1989).</w:t>
      </w:r>
    </w:p>
    <w:p w14:paraId="023EF3C2" w14:textId="77777777" w:rsidR="00D349D0" w:rsidRPr="00D349D0" w:rsidRDefault="00D349D0" w:rsidP="00D349D0">
      <w:pPr>
        <w:pStyle w:val="EndNoteBibliography"/>
        <w:ind w:left="720" w:hanging="720"/>
        <w:rPr>
          <w:noProof/>
        </w:rPr>
      </w:pPr>
      <w:r w:rsidRPr="00D349D0">
        <w:rPr>
          <w:noProof/>
        </w:rPr>
        <w:t>70.</w:t>
      </w:r>
      <w:r w:rsidRPr="00D349D0">
        <w:rPr>
          <w:noProof/>
        </w:rPr>
        <w:tab/>
        <w:t xml:space="preserve">S. M. Coelho, A. F. Peters, D. Müller, J. M. Cock, Ectocarpus: an evo-devo model for the brown algae. </w:t>
      </w:r>
      <w:r w:rsidRPr="00D349D0">
        <w:rPr>
          <w:i/>
          <w:noProof/>
        </w:rPr>
        <w:t>EvoDevo</w:t>
      </w:r>
      <w:r w:rsidRPr="00D349D0">
        <w:rPr>
          <w:noProof/>
        </w:rPr>
        <w:t xml:space="preserve"> </w:t>
      </w:r>
      <w:r w:rsidRPr="00D349D0">
        <w:rPr>
          <w:b/>
          <w:noProof/>
        </w:rPr>
        <w:t>11</w:t>
      </w:r>
      <w:r w:rsidRPr="00D349D0">
        <w:rPr>
          <w:noProof/>
        </w:rPr>
        <w:t>, 19 (2020).</w:t>
      </w:r>
    </w:p>
    <w:p w14:paraId="38A04519" w14:textId="77777777" w:rsidR="00D349D0" w:rsidRPr="00D349D0" w:rsidRDefault="00D349D0" w:rsidP="00D349D0">
      <w:pPr>
        <w:pStyle w:val="EndNoteBibliography"/>
        <w:ind w:left="720" w:hanging="720"/>
        <w:rPr>
          <w:noProof/>
        </w:rPr>
      </w:pPr>
      <w:r w:rsidRPr="00D349D0">
        <w:rPr>
          <w:noProof/>
        </w:rPr>
        <w:t>71.</w:t>
      </w:r>
      <w:r w:rsidRPr="00D349D0">
        <w:rPr>
          <w:noProof/>
        </w:rPr>
        <w:tab/>
        <w:t xml:space="preserve">I. Maier, The fine structure of the male gamete of Ectocarpus siliculosus (Ectocarpales, Phaeophyceae). I. General structure of the cell. </w:t>
      </w:r>
      <w:r w:rsidRPr="00D349D0">
        <w:rPr>
          <w:i/>
          <w:noProof/>
        </w:rPr>
        <w:t>European Journal of Phycology</w:t>
      </w:r>
      <w:r w:rsidRPr="00D349D0">
        <w:rPr>
          <w:noProof/>
        </w:rPr>
        <w:t xml:space="preserve"> </w:t>
      </w:r>
      <w:r w:rsidRPr="00D349D0">
        <w:rPr>
          <w:b/>
          <w:noProof/>
        </w:rPr>
        <w:t>32</w:t>
      </w:r>
      <w:r w:rsidRPr="00D349D0">
        <w:rPr>
          <w:noProof/>
        </w:rPr>
        <w:t>, 241-253 (1997).</w:t>
      </w:r>
    </w:p>
    <w:p w14:paraId="7844176F" w14:textId="77777777" w:rsidR="00D349D0" w:rsidRPr="00D349D0" w:rsidRDefault="00D349D0" w:rsidP="00D349D0">
      <w:pPr>
        <w:pStyle w:val="EndNoteBibliography"/>
        <w:ind w:left="720" w:hanging="720"/>
        <w:rPr>
          <w:noProof/>
        </w:rPr>
      </w:pPr>
      <w:r w:rsidRPr="00D349D0">
        <w:rPr>
          <w:noProof/>
        </w:rPr>
        <w:t>72.</w:t>
      </w:r>
      <w:r w:rsidRPr="00D349D0">
        <w:rPr>
          <w:noProof/>
        </w:rPr>
        <w:tab/>
        <w:t xml:space="preserve">C. I. Fraser, M. Velásquez, W. A. Nelson, E. C. Macaya, C. H. Hay, The Biogeographic Importance of Buoyancy in Macroalgae: A Case Study of the Southern Bull‐Kelp Genus Durvillaea (Phaeophyceae), Including Descriptions of Two New Species1. </w:t>
      </w:r>
      <w:r w:rsidRPr="00D349D0">
        <w:rPr>
          <w:i/>
          <w:noProof/>
        </w:rPr>
        <w:t>J Phycol</w:t>
      </w:r>
      <w:r w:rsidRPr="00D349D0">
        <w:rPr>
          <w:noProof/>
        </w:rPr>
        <w:t xml:space="preserve"> </w:t>
      </w:r>
      <w:r w:rsidRPr="00D349D0">
        <w:rPr>
          <w:b/>
          <w:noProof/>
        </w:rPr>
        <w:t>56</w:t>
      </w:r>
      <w:r w:rsidRPr="00D349D0">
        <w:rPr>
          <w:noProof/>
        </w:rPr>
        <w:t>, 23-36 (2020).</w:t>
      </w:r>
    </w:p>
    <w:p w14:paraId="0E43DDDB" w14:textId="77777777" w:rsidR="00D349D0" w:rsidRPr="00D349D0" w:rsidRDefault="00D349D0" w:rsidP="00D349D0">
      <w:pPr>
        <w:pStyle w:val="EndNoteBibliography"/>
        <w:ind w:left="720" w:hanging="720"/>
        <w:rPr>
          <w:noProof/>
        </w:rPr>
      </w:pPr>
      <w:r w:rsidRPr="00D349D0">
        <w:rPr>
          <w:noProof/>
        </w:rPr>
        <w:t>73.</w:t>
      </w:r>
      <w:r w:rsidRPr="00D349D0">
        <w:rPr>
          <w:noProof/>
        </w:rPr>
        <w:tab/>
        <w:t xml:space="preserve">D. G. Müller, H. Falk, Flagellar structure of the gametes of Ectocarpus siliculosus (Phaeophyta) as revealed by negative staining. </w:t>
      </w:r>
      <w:r w:rsidRPr="00D349D0">
        <w:rPr>
          <w:i/>
          <w:noProof/>
        </w:rPr>
        <w:t>Archiv für Mikrobiologie</w:t>
      </w:r>
      <w:r w:rsidRPr="00D349D0">
        <w:rPr>
          <w:noProof/>
        </w:rPr>
        <w:t xml:space="preserve"> </w:t>
      </w:r>
      <w:r w:rsidRPr="00D349D0">
        <w:rPr>
          <w:b/>
          <w:noProof/>
        </w:rPr>
        <w:t>91</w:t>
      </w:r>
      <w:r w:rsidRPr="00D349D0">
        <w:rPr>
          <w:noProof/>
        </w:rPr>
        <w:t>, 313-322 (1973).</w:t>
      </w:r>
    </w:p>
    <w:p w14:paraId="396DC618" w14:textId="77777777" w:rsidR="00D349D0" w:rsidRPr="00D349D0" w:rsidRDefault="00D349D0" w:rsidP="00D349D0">
      <w:pPr>
        <w:pStyle w:val="EndNoteBibliography"/>
        <w:ind w:left="720" w:hanging="720"/>
        <w:rPr>
          <w:noProof/>
        </w:rPr>
      </w:pPr>
      <w:r w:rsidRPr="00D349D0">
        <w:rPr>
          <w:noProof/>
        </w:rPr>
        <w:t>74.</w:t>
      </w:r>
      <w:r w:rsidRPr="00D349D0">
        <w:rPr>
          <w:noProof/>
        </w:rPr>
        <w:tab/>
        <w:t>B. Charrier</w:t>
      </w:r>
      <w:r w:rsidRPr="00D349D0">
        <w:rPr>
          <w:i/>
          <w:noProof/>
        </w:rPr>
        <w:t xml:space="preserve"> et al.</w:t>
      </w:r>
      <w:r w:rsidRPr="00D349D0">
        <w:rPr>
          <w:noProof/>
        </w:rPr>
        <w:t xml:space="preserve">, Development and physiology of the brown alga Ectocarpus siliculosus: two centuries of research. </w:t>
      </w:r>
      <w:r w:rsidRPr="00D349D0">
        <w:rPr>
          <w:i/>
          <w:noProof/>
        </w:rPr>
        <w:t>New Phytologist</w:t>
      </w:r>
      <w:r w:rsidRPr="00D349D0">
        <w:rPr>
          <w:noProof/>
        </w:rPr>
        <w:t xml:space="preserve"> </w:t>
      </w:r>
      <w:r w:rsidRPr="00D349D0">
        <w:rPr>
          <w:b/>
          <w:noProof/>
        </w:rPr>
        <w:t>177</w:t>
      </w:r>
      <w:r w:rsidRPr="00D349D0">
        <w:rPr>
          <w:noProof/>
        </w:rPr>
        <w:t>, 319-332 (2008).</w:t>
      </w:r>
    </w:p>
    <w:p w14:paraId="3BB13347" w14:textId="77777777" w:rsidR="00D349D0" w:rsidRPr="00D349D0" w:rsidRDefault="00D349D0" w:rsidP="00D349D0">
      <w:pPr>
        <w:pStyle w:val="EndNoteBibliography"/>
        <w:ind w:left="720" w:hanging="720"/>
        <w:rPr>
          <w:noProof/>
        </w:rPr>
      </w:pPr>
      <w:r w:rsidRPr="00D349D0">
        <w:rPr>
          <w:noProof/>
        </w:rPr>
        <w:t>75.</w:t>
      </w:r>
      <w:r w:rsidRPr="00D349D0">
        <w:rPr>
          <w:noProof/>
        </w:rPr>
        <w:tab/>
        <w:t xml:space="preserve">R. B. Searles, The strategy of the red algal life history. </w:t>
      </w:r>
      <w:r w:rsidRPr="00D349D0">
        <w:rPr>
          <w:i/>
          <w:noProof/>
        </w:rPr>
        <w:t>The American Naturalist</w:t>
      </w:r>
      <w:r w:rsidRPr="00D349D0">
        <w:rPr>
          <w:noProof/>
        </w:rPr>
        <w:t xml:space="preserve"> </w:t>
      </w:r>
      <w:r w:rsidRPr="00D349D0">
        <w:rPr>
          <w:b/>
          <w:noProof/>
        </w:rPr>
        <w:t>115</w:t>
      </w:r>
      <w:r w:rsidRPr="00D349D0">
        <w:rPr>
          <w:noProof/>
        </w:rPr>
        <w:t>, 113-120 (1980).</w:t>
      </w:r>
    </w:p>
    <w:p w14:paraId="44C1CC5B" w14:textId="77777777" w:rsidR="00D349D0" w:rsidRPr="00D349D0" w:rsidRDefault="00D349D0" w:rsidP="00D349D0">
      <w:pPr>
        <w:pStyle w:val="EndNoteBibliography"/>
        <w:ind w:left="720" w:hanging="720"/>
        <w:rPr>
          <w:noProof/>
        </w:rPr>
      </w:pPr>
      <w:r w:rsidRPr="00D349D0">
        <w:rPr>
          <w:noProof/>
        </w:rPr>
        <w:t>76.</w:t>
      </w:r>
      <w:r w:rsidRPr="00D349D0">
        <w:rPr>
          <w:noProof/>
        </w:rPr>
        <w:tab/>
        <w:t xml:space="preserve">S. Skinner, The life-history of Elachista orbicularis (Ohta) comb. nov.(Elachistaceae, Phaeophyta) in southern Australia. </w:t>
      </w:r>
      <w:r w:rsidRPr="00D349D0">
        <w:rPr>
          <w:i/>
          <w:noProof/>
        </w:rPr>
        <w:t>British Phycological Journal</w:t>
      </w:r>
      <w:r w:rsidRPr="00D349D0">
        <w:rPr>
          <w:noProof/>
        </w:rPr>
        <w:t xml:space="preserve"> </w:t>
      </w:r>
      <w:r w:rsidRPr="00D349D0">
        <w:rPr>
          <w:b/>
          <w:noProof/>
        </w:rPr>
        <w:t>18</w:t>
      </w:r>
      <w:r w:rsidRPr="00D349D0">
        <w:rPr>
          <w:noProof/>
        </w:rPr>
        <w:t>, 97-104 (1983).</w:t>
      </w:r>
    </w:p>
    <w:p w14:paraId="27968EBC" w14:textId="77777777" w:rsidR="00D349D0" w:rsidRPr="00D349D0" w:rsidRDefault="00D349D0" w:rsidP="00D349D0">
      <w:pPr>
        <w:pStyle w:val="EndNoteBibliography"/>
        <w:ind w:left="720" w:hanging="720"/>
        <w:rPr>
          <w:noProof/>
        </w:rPr>
      </w:pPr>
      <w:r w:rsidRPr="00D349D0">
        <w:rPr>
          <w:noProof/>
        </w:rPr>
        <w:t>77.</w:t>
      </w:r>
      <w:r w:rsidRPr="00D349D0">
        <w:rPr>
          <w:noProof/>
        </w:rPr>
        <w:tab/>
        <w:t xml:space="preserve">E. R. Jones Jr, The morphology of Enterostomula graffi (= Monoophorum graffi Beauchamp). </w:t>
      </w:r>
      <w:r w:rsidRPr="00D349D0">
        <w:rPr>
          <w:i/>
          <w:noProof/>
        </w:rPr>
        <w:t>Journal of Morphology</w:t>
      </w:r>
      <w:r w:rsidRPr="00D349D0">
        <w:rPr>
          <w:noProof/>
        </w:rPr>
        <w:t xml:space="preserve"> </w:t>
      </w:r>
      <w:r w:rsidRPr="00D349D0">
        <w:rPr>
          <w:b/>
          <w:noProof/>
        </w:rPr>
        <w:t>68</w:t>
      </w:r>
      <w:r w:rsidRPr="00D349D0">
        <w:rPr>
          <w:noProof/>
        </w:rPr>
        <w:t>, 215-230 (1941).</w:t>
      </w:r>
    </w:p>
    <w:p w14:paraId="5E06FA3C" w14:textId="77777777" w:rsidR="00D349D0" w:rsidRPr="00D349D0" w:rsidRDefault="00D349D0" w:rsidP="00D349D0">
      <w:pPr>
        <w:pStyle w:val="EndNoteBibliography"/>
        <w:ind w:left="720" w:hanging="720"/>
        <w:rPr>
          <w:noProof/>
        </w:rPr>
      </w:pPr>
      <w:r w:rsidRPr="00D349D0">
        <w:rPr>
          <w:noProof/>
        </w:rPr>
        <w:t>78.</w:t>
      </w:r>
      <w:r w:rsidRPr="00D349D0">
        <w:rPr>
          <w:noProof/>
        </w:rPr>
        <w:tab/>
        <w:t>C. G. Moreira</w:t>
      </w:r>
      <w:r w:rsidRPr="00D349D0">
        <w:rPr>
          <w:i/>
          <w:noProof/>
        </w:rPr>
        <w:t xml:space="preserve"> et al.</w:t>
      </w:r>
      <w:r w:rsidRPr="00D349D0">
        <w:rPr>
          <w:noProof/>
        </w:rPr>
        <w:t xml:space="preserve">, Bundle-Forming Pili and EspA Are Involved in Biofilm Formation by Enteropathogenic &lt;em&gt;Escherichia coli&lt;/em&gt;. </w:t>
      </w:r>
      <w:r w:rsidRPr="00D349D0">
        <w:rPr>
          <w:i/>
          <w:noProof/>
        </w:rPr>
        <w:t>Journal of Bacteriology</w:t>
      </w:r>
      <w:r w:rsidRPr="00D349D0">
        <w:rPr>
          <w:noProof/>
        </w:rPr>
        <w:t xml:space="preserve"> </w:t>
      </w:r>
      <w:r w:rsidRPr="00D349D0">
        <w:rPr>
          <w:b/>
          <w:noProof/>
        </w:rPr>
        <w:t>188</w:t>
      </w:r>
      <w:r w:rsidRPr="00D349D0">
        <w:rPr>
          <w:noProof/>
        </w:rPr>
        <w:t>, 3952-3961 (2006).</w:t>
      </w:r>
    </w:p>
    <w:p w14:paraId="246A4A47" w14:textId="77777777" w:rsidR="00D349D0" w:rsidRPr="00D349D0" w:rsidRDefault="00D349D0" w:rsidP="00D349D0">
      <w:pPr>
        <w:pStyle w:val="EndNoteBibliography"/>
        <w:ind w:left="720" w:hanging="720"/>
        <w:rPr>
          <w:noProof/>
        </w:rPr>
      </w:pPr>
      <w:r w:rsidRPr="00D349D0">
        <w:rPr>
          <w:noProof/>
        </w:rPr>
        <w:t>79.</w:t>
      </w:r>
      <w:r w:rsidRPr="00D349D0">
        <w:rPr>
          <w:noProof/>
        </w:rPr>
        <w:tab/>
        <w:t xml:space="preserve">G. M. Smith, </w:t>
      </w:r>
      <w:r w:rsidRPr="00D349D0">
        <w:rPr>
          <w:i/>
          <w:noProof/>
        </w:rPr>
        <w:t>Marine algae of the Monterey Peninsula, California</w:t>
      </w:r>
      <w:r w:rsidRPr="00D349D0">
        <w:rPr>
          <w:noProof/>
        </w:rPr>
        <w:t xml:space="preserve"> (Stanford University Press : Stanford University</w:t>
      </w:r>
    </w:p>
    <w:p w14:paraId="347FC4F7" w14:textId="77777777" w:rsidR="00D349D0" w:rsidRPr="00D349D0" w:rsidRDefault="00D349D0" w:rsidP="00D349D0">
      <w:pPr>
        <w:pStyle w:val="EndNoteBibliography"/>
        <w:ind w:left="720" w:hanging="720"/>
        <w:rPr>
          <w:noProof/>
        </w:rPr>
      </w:pPr>
      <w:r w:rsidRPr="00D349D0">
        <w:rPr>
          <w:noProof/>
        </w:rPr>
        <w:t>Oxford University Press : H. Milford, Stanford] Calif. : London, 1944).</w:t>
      </w:r>
    </w:p>
    <w:p w14:paraId="2A18CAF7" w14:textId="77777777" w:rsidR="00D349D0" w:rsidRPr="00D349D0" w:rsidRDefault="00D349D0" w:rsidP="00D349D0">
      <w:pPr>
        <w:pStyle w:val="EndNoteBibliography"/>
        <w:ind w:left="720" w:hanging="720"/>
        <w:rPr>
          <w:noProof/>
        </w:rPr>
      </w:pPr>
      <w:r w:rsidRPr="00D349D0">
        <w:rPr>
          <w:noProof/>
        </w:rPr>
        <w:t>80.</w:t>
      </w:r>
      <w:r w:rsidRPr="00D349D0">
        <w:rPr>
          <w:noProof/>
        </w:rPr>
        <w:tab/>
        <w:t>A. Tatarenkov</w:t>
      </w:r>
      <w:r w:rsidRPr="00D349D0">
        <w:rPr>
          <w:i/>
          <w:noProof/>
        </w:rPr>
        <w:t xml:space="preserve"> et al.</w:t>
      </w:r>
      <w:r w:rsidRPr="00D349D0">
        <w:rPr>
          <w:noProof/>
        </w:rPr>
        <w:t xml:space="preserve">, Intriguing asexual life in marginal populations of the brown seaweed Fucus vesiculosus. </w:t>
      </w:r>
      <w:r w:rsidRPr="00D349D0">
        <w:rPr>
          <w:i/>
          <w:noProof/>
        </w:rPr>
        <w:t>Mol Ecol</w:t>
      </w:r>
      <w:r w:rsidRPr="00D349D0">
        <w:rPr>
          <w:noProof/>
        </w:rPr>
        <w:t xml:space="preserve"> </w:t>
      </w:r>
      <w:r w:rsidRPr="00D349D0">
        <w:rPr>
          <w:b/>
          <w:noProof/>
        </w:rPr>
        <w:t>14</w:t>
      </w:r>
      <w:r w:rsidRPr="00D349D0">
        <w:rPr>
          <w:noProof/>
        </w:rPr>
        <w:t>, 647-651 (2005).</w:t>
      </w:r>
    </w:p>
    <w:p w14:paraId="74FF33CA" w14:textId="77777777" w:rsidR="00D349D0" w:rsidRPr="00D349D0" w:rsidRDefault="00D349D0" w:rsidP="00D349D0">
      <w:pPr>
        <w:pStyle w:val="EndNoteBibliography"/>
        <w:ind w:left="720" w:hanging="720"/>
        <w:rPr>
          <w:noProof/>
        </w:rPr>
      </w:pPr>
      <w:r w:rsidRPr="00D349D0">
        <w:rPr>
          <w:noProof/>
        </w:rPr>
        <w:t>81.</w:t>
      </w:r>
      <w:r w:rsidRPr="00D349D0">
        <w:rPr>
          <w:noProof/>
        </w:rPr>
        <w:tab/>
        <w:t xml:space="preserve">A. C. Rodrigues, M. E. M. Estelita, Morphoanatomy of the stem in Cyperaceae. </w:t>
      </w:r>
      <w:r w:rsidRPr="00D349D0">
        <w:rPr>
          <w:i/>
          <w:noProof/>
        </w:rPr>
        <w:t>ACTA BOTANICA BRASILICA</w:t>
      </w:r>
      <w:r w:rsidRPr="00D349D0">
        <w:rPr>
          <w:noProof/>
        </w:rPr>
        <w:t xml:space="preserve"> </w:t>
      </w:r>
      <w:r w:rsidRPr="00D349D0">
        <w:rPr>
          <w:b/>
          <w:noProof/>
        </w:rPr>
        <w:t>23</w:t>
      </w:r>
      <w:r w:rsidRPr="00D349D0">
        <w:rPr>
          <w:noProof/>
        </w:rPr>
        <w:t>, 889-901 (2009).</w:t>
      </w:r>
    </w:p>
    <w:p w14:paraId="347C1224" w14:textId="77777777" w:rsidR="00D349D0" w:rsidRPr="00D349D0" w:rsidRDefault="00D349D0" w:rsidP="00D349D0">
      <w:pPr>
        <w:pStyle w:val="EndNoteBibliography"/>
        <w:ind w:left="720" w:hanging="720"/>
        <w:rPr>
          <w:noProof/>
        </w:rPr>
      </w:pPr>
      <w:r w:rsidRPr="00D349D0">
        <w:rPr>
          <w:noProof/>
        </w:rPr>
        <w:t>82.</w:t>
      </w:r>
      <w:r w:rsidRPr="00D349D0">
        <w:rPr>
          <w:noProof/>
        </w:rPr>
        <w:tab/>
        <w:t xml:space="preserve">A. Allsopp, G. Mitra, The morphology of protonema and bud formation in the Bryales. </w:t>
      </w:r>
      <w:r w:rsidRPr="00D349D0">
        <w:rPr>
          <w:i/>
          <w:noProof/>
        </w:rPr>
        <w:t>Annals of Botany</w:t>
      </w:r>
      <w:r w:rsidRPr="00D349D0">
        <w:rPr>
          <w:noProof/>
        </w:rPr>
        <w:t xml:space="preserve"> </w:t>
      </w:r>
      <w:r w:rsidRPr="00D349D0">
        <w:rPr>
          <w:b/>
          <w:noProof/>
        </w:rPr>
        <w:t>22</w:t>
      </w:r>
      <w:r w:rsidRPr="00D349D0">
        <w:rPr>
          <w:noProof/>
        </w:rPr>
        <w:t>, 95-115 (1958).</w:t>
      </w:r>
    </w:p>
    <w:p w14:paraId="371FD5B3" w14:textId="77777777" w:rsidR="00D349D0" w:rsidRPr="00D349D0" w:rsidRDefault="00D349D0" w:rsidP="00D349D0">
      <w:pPr>
        <w:pStyle w:val="EndNoteBibliography"/>
        <w:ind w:left="720" w:hanging="720"/>
        <w:rPr>
          <w:noProof/>
        </w:rPr>
      </w:pPr>
      <w:r w:rsidRPr="00D349D0">
        <w:rPr>
          <w:noProof/>
        </w:rPr>
        <w:t>83.</w:t>
      </w:r>
      <w:r w:rsidRPr="00D349D0">
        <w:rPr>
          <w:noProof/>
        </w:rPr>
        <w:tab/>
        <w:t xml:space="preserve">O. M. van Andel, Germination of the Spores and Development of Primary and Secondary Protonema of Funaria hygrometrica. </w:t>
      </w:r>
      <w:r w:rsidRPr="00D349D0">
        <w:rPr>
          <w:i/>
          <w:noProof/>
        </w:rPr>
        <w:t>Transactions of the British Bryological Society</w:t>
      </w:r>
      <w:r w:rsidRPr="00D349D0">
        <w:rPr>
          <w:noProof/>
        </w:rPr>
        <w:t xml:space="preserve"> </w:t>
      </w:r>
      <w:r w:rsidRPr="00D349D0">
        <w:rPr>
          <w:b/>
          <w:noProof/>
        </w:rPr>
        <w:t>2</w:t>
      </w:r>
      <w:r w:rsidRPr="00D349D0">
        <w:rPr>
          <w:noProof/>
        </w:rPr>
        <w:t>, 74-81 (1952).</w:t>
      </w:r>
    </w:p>
    <w:p w14:paraId="0CF4CB21" w14:textId="77777777" w:rsidR="00D349D0" w:rsidRPr="00D349D0" w:rsidRDefault="00D349D0" w:rsidP="00D349D0">
      <w:pPr>
        <w:pStyle w:val="EndNoteBibliography"/>
        <w:ind w:left="720" w:hanging="720"/>
        <w:rPr>
          <w:noProof/>
        </w:rPr>
      </w:pPr>
      <w:r w:rsidRPr="00D349D0">
        <w:rPr>
          <w:noProof/>
        </w:rPr>
        <w:lastRenderedPageBreak/>
        <w:t>84.</w:t>
      </w:r>
      <w:r w:rsidRPr="00D349D0">
        <w:rPr>
          <w:noProof/>
        </w:rPr>
        <w:tab/>
        <w:t xml:space="preserve">R. N. Chopra, A. Rashid, Apogamy in Funaria hygrometrica Hedw. </w:t>
      </w:r>
      <w:r w:rsidRPr="00D349D0">
        <w:rPr>
          <w:i/>
          <w:noProof/>
        </w:rPr>
        <w:t>The Bryologist</w:t>
      </w:r>
      <w:r w:rsidRPr="00D349D0">
        <w:rPr>
          <w:noProof/>
        </w:rPr>
        <w:t xml:space="preserve"> </w:t>
      </w:r>
      <w:r w:rsidRPr="00D349D0">
        <w:rPr>
          <w:b/>
          <w:noProof/>
        </w:rPr>
        <w:t>70</w:t>
      </w:r>
      <w:r w:rsidRPr="00D349D0">
        <w:rPr>
          <w:noProof/>
        </w:rPr>
        <w:t>, 206-208 (1967).</w:t>
      </w:r>
    </w:p>
    <w:p w14:paraId="3AD5129B" w14:textId="77777777" w:rsidR="00D349D0" w:rsidRPr="00D349D0" w:rsidRDefault="00D349D0" w:rsidP="00D349D0">
      <w:pPr>
        <w:pStyle w:val="EndNoteBibliography"/>
        <w:ind w:left="720" w:hanging="720"/>
        <w:rPr>
          <w:noProof/>
        </w:rPr>
      </w:pPr>
      <w:r w:rsidRPr="00D349D0">
        <w:rPr>
          <w:noProof/>
        </w:rPr>
        <w:t>85.</w:t>
      </w:r>
      <w:r w:rsidRPr="00D349D0">
        <w:rPr>
          <w:noProof/>
        </w:rPr>
        <w:tab/>
        <w:t xml:space="preserve">R. A. Harper, The Structure and Development of the Colony in Gonium. </w:t>
      </w:r>
      <w:r w:rsidRPr="00D349D0">
        <w:rPr>
          <w:i/>
          <w:noProof/>
        </w:rPr>
        <w:t>Transactions of the American Microscopical Society</w:t>
      </w:r>
      <w:r w:rsidRPr="00D349D0">
        <w:rPr>
          <w:noProof/>
        </w:rPr>
        <w:t xml:space="preserve"> </w:t>
      </w:r>
      <w:r w:rsidRPr="00D349D0">
        <w:rPr>
          <w:b/>
          <w:noProof/>
        </w:rPr>
        <w:t>31</w:t>
      </w:r>
      <w:r w:rsidRPr="00D349D0">
        <w:rPr>
          <w:noProof/>
        </w:rPr>
        <w:t>, 65-83 (1912).</w:t>
      </w:r>
    </w:p>
    <w:p w14:paraId="591C9826" w14:textId="77777777" w:rsidR="00D349D0" w:rsidRPr="00D349D0" w:rsidRDefault="00D349D0" w:rsidP="00D349D0">
      <w:pPr>
        <w:pStyle w:val="EndNoteBibliography"/>
        <w:ind w:left="720" w:hanging="720"/>
        <w:rPr>
          <w:noProof/>
        </w:rPr>
      </w:pPr>
      <w:r w:rsidRPr="00D349D0">
        <w:rPr>
          <w:noProof/>
        </w:rPr>
        <w:t>86.</w:t>
      </w:r>
      <w:r w:rsidRPr="00D349D0">
        <w:rPr>
          <w:noProof/>
        </w:rPr>
        <w:tab/>
        <w:t xml:space="preserve">E. R. Hanschen, D. R. Davison, Z. I. Grochau-Wright, R. E. Michod, Evolution of Individuality: A Case Study in the Volvocine Green Algae. </w:t>
      </w:r>
      <w:r w:rsidRPr="00D349D0">
        <w:rPr>
          <w:i/>
          <w:noProof/>
        </w:rPr>
        <w:t>Philosophy, Theory, and Practice in Biology</w:t>
      </w:r>
      <w:r w:rsidRPr="00D349D0">
        <w:rPr>
          <w:noProof/>
        </w:rPr>
        <w:t xml:space="preserve"> </w:t>
      </w:r>
      <w:r w:rsidRPr="00D349D0">
        <w:rPr>
          <w:b/>
          <w:noProof/>
        </w:rPr>
        <w:t>9</w:t>
      </w:r>
      <w:r w:rsidRPr="00D349D0">
        <w:rPr>
          <w:noProof/>
        </w:rPr>
        <w:t xml:space="preserve"> (2017).</w:t>
      </w:r>
    </w:p>
    <w:p w14:paraId="03C8F493" w14:textId="77777777" w:rsidR="00D349D0" w:rsidRPr="00D349D0" w:rsidRDefault="00D349D0" w:rsidP="00D349D0">
      <w:pPr>
        <w:pStyle w:val="EndNoteBibliography"/>
        <w:ind w:left="720" w:hanging="720"/>
        <w:rPr>
          <w:noProof/>
        </w:rPr>
      </w:pPr>
      <w:r w:rsidRPr="00D349D0">
        <w:rPr>
          <w:noProof/>
        </w:rPr>
        <w:t>87.</w:t>
      </w:r>
      <w:r w:rsidRPr="00D349D0">
        <w:rPr>
          <w:noProof/>
        </w:rPr>
        <w:tab/>
        <w:t xml:space="preserve">L. S. Miranda, A. G. Collins, A. C. Marques, Molecules clarify a cnidarian life cycle–the “hydrozoan” Microhydrula limopsicola is an early life stage of the staurozoan Haliclystus antarcticus. </w:t>
      </w:r>
      <w:r w:rsidRPr="00D349D0">
        <w:rPr>
          <w:i/>
          <w:noProof/>
        </w:rPr>
        <w:t>PLoS One</w:t>
      </w:r>
      <w:r w:rsidRPr="00D349D0">
        <w:rPr>
          <w:noProof/>
        </w:rPr>
        <w:t xml:space="preserve"> </w:t>
      </w:r>
      <w:r w:rsidRPr="00D349D0">
        <w:rPr>
          <w:b/>
          <w:noProof/>
        </w:rPr>
        <w:t>5</w:t>
      </w:r>
      <w:r w:rsidRPr="00D349D0">
        <w:rPr>
          <w:noProof/>
        </w:rPr>
        <w:t>, e10182 (2010).</w:t>
      </w:r>
    </w:p>
    <w:p w14:paraId="7FFA67E8" w14:textId="77777777" w:rsidR="00D349D0" w:rsidRPr="00D349D0" w:rsidRDefault="00D349D0" w:rsidP="00D349D0">
      <w:pPr>
        <w:pStyle w:val="EndNoteBibliography"/>
        <w:ind w:left="720" w:hanging="720"/>
        <w:rPr>
          <w:noProof/>
        </w:rPr>
      </w:pPr>
      <w:r w:rsidRPr="00D349D0">
        <w:rPr>
          <w:noProof/>
        </w:rPr>
        <w:t>88.</w:t>
      </w:r>
      <w:r w:rsidRPr="00D349D0">
        <w:rPr>
          <w:noProof/>
        </w:rPr>
        <w:tab/>
        <w:t xml:space="preserve">C. Van Den Hoek, A. M. Cortel-Breeman, LIFE-HISTORY STUDIES ON RHODOPHYCEAE II. HALYMENIA FLORESIA (CLEM.) AG. </w:t>
      </w:r>
      <w:r w:rsidRPr="00D349D0">
        <w:rPr>
          <w:i/>
          <w:noProof/>
        </w:rPr>
        <w:t>Acta Botanica Neerlandica</w:t>
      </w:r>
      <w:r w:rsidRPr="00D349D0">
        <w:rPr>
          <w:noProof/>
        </w:rPr>
        <w:t xml:space="preserve"> </w:t>
      </w:r>
      <w:r w:rsidRPr="00D349D0">
        <w:rPr>
          <w:b/>
          <w:noProof/>
        </w:rPr>
        <w:t>19</w:t>
      </w:r>
      <w:r w:rsidRPr="00D349D0">
        <w:rPr>
          <w:noProof/>
        </w:rPr>
        <w:t>, 341-362 (1970).</w:t>
      </w:r>
    </w:p>
    <w:p w14:paraId="122CF6AA" w14:textId="77777777" w:rsidR="00D349D0" w:rsidRPr="00D349D0" w:rsidRDefault="00D349D0" w:rsidP="00D349D0">
      <w:pPr>
        <w:pStyle w:val="EndNoteBibliography"/>
        <w:ind w:left="720" w:hanging="720"/>
        <w:rPr>
          <w:noProof/>
        </w:rPr>
      </w:pPr>
      <w:r w:rsidRPr="00D349D0">
        <w:rPr>
          <w:noProof/>
        </w:rPr>
        <w:t>89.</w:t>
      </w:r>
      <w:r w:rsidRPr="00D349D0">
        <w:rPr>
          <w:noProof/>
        </w:rPr>
        <w:tab/>
        <w:t xml:space="preserve">P. S. Dixon, S. N. Murray, W. N. Richardson, J. L. Scott, Life history studies in genera of the Cryptonemiales. </w:t>
      </w:r>
      <w:r w:rsidRPr="00D349D0">
        <w:rPr>
          <w:i/>
          <w:noProof/>
        </w:rPr>
        <w:t>Bulletin de la Société Botanique de France</w:t>
      </w:r>
      <w:r w:rsidRPr="00D349D0">
        <w:rPr>
          <w:noProof/>
        </w:rPr>
        <w:t xml:space="preserve"> </w:t>
      </w:r>
      <w:r w:rsidRPr="00D349D0">
        <w:rPr>
          <w:b/>
          <w:noProof/>
        </w:rPr>
        <w:t>119</w:t>
      </w:r>
      <w:r w:rsidRPr="00D349D0">
        <w:rPr>
          <w:noProof/>
        </w:rPr>
        <w:t>, 323-331 (1972).</w:t>
      </w:r>
    </w:p>
    <w:p w14:paraId="106469C6" w14:textId="77777777" w:rsidR="00D349D0" w:rsidRPr="00D349D0" w:rsidRDefault="00D349D0" w:rsidP="00D349D0">
      <w:pPr>
        <w:pStyle w:val="EndNoteBibliography"/>
        <w:ind w:left="720" w:hanging="720"/>
        <w:rPr>
          <w:noProof/>
        </w:rPr>
      </w:pPr>
      <w:r w:rsidRPr="00D349D0">
        <w:rPr>
          <w:noProof/>
        </w:rPr>
        <w:t>90.</w:t>
      </w:r>
      <w:r w:rsidRPr="00D349D0">
        <w:rPr>
          <w:noProof/>
        </w:rPr>
        <w:tab/>
        <w:t xml:space="preserve">R. Kuhlenkamp, New observations on the Tilopteridaceae (Phaeophyceae). II. Culture studies determine Phaeosiphoniella as an arctic species and crusts as systems for perennation and propagation. </w:t>
      </w:r>
      <w:r w:rsidRPr="00D349D0">
        <w:rPr>
          <w:i/>
          <w:noProof/>
        </w:rPr>
        <w:t>Phycologia</w:t>
      </w:r>
      <w:r w:rsidRPr="00D349D0">
        <w:rPr>
          <w:noProof/>
        </w:rPr>
        <w:t xml:space="preserve"> </w:t>
      </w:r>
      <w:r w:rsidRPr="00D349D0">
        <w:rPr>
          <w:b/>
          <w:noProof/>
        </w:rPr>
        <w:t>35</w:t>
      </w:r>
      <w:r w:rsidRPr="00D349D0">
        <w:rPr>
          <w:noProof/>
        </w:rPr>
        <w:t>, 225-233 (2019).</w:t>
      </w:r>
    </w:p>
    <w:p w14:paraId="7D769F79" w14:textId="77777777" w:rsidR="00D349D0" w:rsidRPr="00D349D0" w:rsidRDefault="00D349D0" w:rsidP="00D349D0">
      <w:pPr>
        <w:pStyle w:val="EndNoteBibliography"/>
        <w:ind w:left="720" w:hanging="720"/>
        <w:rPr>
          <w:noProof/>
        </w:rPr>
      </w:pPr>
      <w:r w:rsidRPr="00D349D0">
        <w:rPr>
          <w:noProof/>
        </w:rPr>
        <w:t>91.</w:t>
      </w:r>
      <w:r w:rsidRPr="00D349D0">
        <w:rPr>
          <w:noProof/>
        </w:rPr>
        <w:tab/>
        <w:t>Balasubramanian, Occurrence of Critically Endangered Pteridophyte Helminthostachys zeylanica (L.) Hook. in Burachapori Wildlife Sanctuary, Northeast India.  (2013).</w:t>
      </w:r>
    </w:p>
    <w:p w14:paraId="4A05924D" w14:textId="77777777" w:rsidR="00D349D0" w:rsidRPr="00D349D0" w:rsidRDefault="00D349D0" w:rsidP="00D349D0">
      <w:pPr>
        <w:pStyle w:val="EndNoteBibliography"/>
        <w:ind w:left="720" w:hanging="720"/>
        <w:rPr>
          <w:noProof/>
        </w:rPr>
      </w:pPr>
      <w:r w:rsidRPr="00D349D0">
        <w:rPr>
          <w:noProof/>
        </w:rPr>
        <w:t>92.</w:t>
      </w:r>
      <w:r w:rsidRPr="00D349D0">
        <w:rPr>
          <w:noProof/>
        </w:rPr>
        <w:tab/>
        <w:t xml:space="preserve">W. H. Lang, Studies in the morphology and anatomy of the Ophioglossaceae. III. On the anatomy and branching of the rhizome of Helminthostachys zeylanica. </w:t>
      </w:r>
      <w:r w:rsidRPr="00D349D0">
        <w:rPr>
          <w:i/>
          <w:noProof/>
        </w:rPr>
        <w:t>ANNALS OF BOTANY</w:t>
      </w:r>
      <w:r w:rsidRPr="00D349D0">
        <w:rPr>
          <w:noProof/>
        </w:rPr>
        <w:t xml:space="preserve"> </w:t>
      </w:r>
      <w:r w:rsidRPr="00D349D0">
        <w:rPr>
          <w:b/>
          <w:noProof/>
        </w:rPr>
        <w:t>29</w:t>
      </w:r>
      <w:r w:rsidRPr="00D349D0">
        <w:rPr>
          <w:noProof/>
        </w:rPr>
        <w:t>, 1-U8 (1915).</w:t>
      </w:r>
    </w:p>
    <w:p w14:paraId="2C8D108C" w14:textId="77777777" w:rsidR="00D349D0" w:rsidRPr="00D349D0" w:rsidRDefault="00D349D0" w:rsidP="00D349D0">
      <w:pPr>
        <w:pStyle w:val="EndNoteBibliography"/>
        <w:ind w:left="720" w:hanging="720"/>
        <w:rPr>
          <w:noProof/>
        </w:rPr>
      </w:pPr>
      <w:r w:rsidRPr="00D349D0">
        <w:rPr>
          <w:noProof/>
        </w:rPr>
        <w:t>93.</w:t>
      </w:r>
      <w:r w:rsidRPr="00D349D0">
        <w:rPr>
          <w:noProof/>
        </w:rPr>
        <w:tab/>
        <w:t xml:space="preserve">S. Manna, P. Kamilya, T. K. Ghara, A. Roy, Helminthostachys zeylanica in Barringtonia Swamp Forest: A Phyto association Analysis. </w:t>
      </w:r>
      <w:r w:rsidRPr="00D349D0">
        <w:rPr>
          <w:i/>
          <w:noProof/>
        </w:rPr>
        <w:t>Global Journals Inc.(USA)</w:t>
      </w:r>
      <w:r w:rsidRPr="00D349D0">
        <w:rPr>
          <w:noProof/>
        </w:rPr>
        <w:t xml:space="preserve"> </w:t>
      </w:r>
      <w:r w:rsidRPr="00D349D0">
        <w:rPr>
          <w:b/>
          <w:noProof/>
        </w:rPr>
        <w:t>13</w:t>
      </w:r>
      <w:r w:rsidRPr="00D349D0">
        <w:rPr>
          <w:noProof/>
        </w:rPr>
        <w:t xml:space="preserve"> (2013).</w:t>
      </w:r>
    </w:p>
    <w:p w14:paraId="06FD6C6F" w14:textId="77777777" w:rsidR="00D349D0" w:rsidRPr="00D349D0" w:rsidRDefault="00D349D0" w:rsidP="00D349D0">
      <w:pPr>
        <w:pStyle w:val="EndNoteBibliography"/>
        <w:ind w:left="720" w:hanging="720"/>
        <w:rPr>
          <w:noProof/>
        </w:rPr>
      </w:pPr>
      <w:r w:rsidRPr="00D349D0">
        <w:rPr>
          <w:noProof/>
        </w:rPr>
        <w:t>94.</w:t>
      </w:r>
      <w:r w:rsidRPr="00D349D0">
        <w:rPr>
          <w:noProof/>
        </w:rPr>
        <w:tab/>
        <w:t xml:space="preserve">P. Whittier, Germination of Helminthostachys spores. </w:t>
      </w:r>
      <w:r w:rsidRPr="00D349D0">
        <w:rPr>
          <w:i/>
          <w:noProof/>
        </w:rPr>
        <w:t>American fern journal</w:t>
      </w:r>
      <w:r w:rsidRPr="00D349D0">
        <w:rPr>
          <w:noProof/>
        </w:rPr>
        <w:t xml:space="preserve"> </w:t>
      </w:r>
      <w:r w:rsidRPr="00D349D0">
        <w:rPr>
          <w:b/>
          <w:noProof/>
        </w:rPr>
        <w:t>77</w:t>
      </w:r>
      <w:r w:rsidRPr="00D349D0">
        <w:rPr>
          <w:noProof/>
        </w:rPr>
        <w:t>, 95-99 (1987).</w:t>
      </w:r>
    </w:p>
    <w:p w14:paraId="766E463C" w14:textId="77777777" w:rsidR="00D349D0" w:rsidRPr="00D349D0" w:rsidRDefault="00D349D0" w:rsidP="00D349D0">
      <w:pPr>
        <w:pStyle w:val="EndNoteBibliography"/>
        <w:ind w:left="720" w:hanging="720"/>
        <w:rPr>
          <w:noProof/>
        </w:rPr>
      </w:pPr>
      <w:r w:rsidRPr="00D349D0">
        <w:rPr>
          <w:noProof/>
        </w:rPr>
        <w:t>95.</w:t>
      </w:r>
      <w:r w:rsidRPr="00D349D0">
        <w:rPr>
          <w:noProof/>
        </w:rPr>
        <w:tab/>
        <w:t xml:space="preserve">P. Mazumder, G. Sharma, M. D. Chaudhury, B. Mazumder, D. Nath, In Vitro Propagation of Helminthostachys zeylanica (L.) Hook-A Rare Medicinal Eern. </w:t>
      </w:r>
      <w:r w:rsidRPr="00D349D0">
        <w:rPr>
          <w:i/>
          <w:noProof/>
        </w:rPr>
        <w:t>Assam University Journal of Science and Technology</w:t>
      </w:r>
      <w:r w:rsidRPr="00D349D0">
        <w:rPr>
          <w:noProof/>
        </w:rPr>
        <w:t xml:space="preserve"> </w:t>
      </w:r>
      <w:r w:rsidRPr="00D349D0">
        <w:rPr>
          <w:b/>
          <w:noProof/>
        </w:rPr>
        <w:t>5</w:t>
      </w:r>
      <w:r w:rsidRPr="00D349D0">
        <w:rPr>
          <w:noProof/>
        </w:rPr>
        <w:t>, 129-133 (2010).</w:t>
      </w:r>
    </w:p>
    <w:p w14:paraId="48DC05AF" w14:textId="77777777" w:rsidR="00D349D0" w:rsidRPr="00D349D0" w:rsidRDefault="00D349D0" w:rsidP="00D349D0">
      <w:pPr>
        <w:pStyle w:val="EndNoteBibliography"/>
        <w:ind w:left="720" w:hanging="720"/>
        <w:rPr>
          <w:noProof/>
        </w:rPr>
      </w:pPr>
      <w:r w:rsidRPr="00D349D0">
        <w:rPr>
          <w:noProof/>
        </w:rPr>
        <w:t>96.</w:t>
      </w:r>
      <w:r w:rsidRPr="00D349D0">
        <w:rPr>
          <w:noProof/>
        </w:rPr>
        <w:tab/>
        <w:t xml:space="preserve">H. Kawai, Life history and systematic position of Heteroralfsia saxicola gen. et comb. nov.(Ralfsiaceae, Phaeophyceae). </w:t>
      </w:r>
      <w:r w:rsidRPr="00D349D0">
        <w:rPr>
          <w:i/>
          <w:noProof/>
        </w:rPr>
        <w:t>Phycologia</w:t>
      </w:r>
      <w:r w:rsidRPr="00D349D0">
        <w:rPr>
          <w:noProof/>
        </w:rPr>
        <w:t xml:space="preserve"> </w:t>
      </w:r>
      <w:r w:rsidRPr="00D349D0">
        <w:rPr>
          <w:b/>
          <w:noProof/>
        </w:rPr>
        <w:t>28</w:t>
      </w:r>
      <w:r w:rsidRPr="00D349D0">
        <w:rPr>
          <w:noProof/>
        </w:rPr>
        <w:t>, 243-251 (1989).</w:t>
      </w:r>
    </w:p>
    <w:p w14:paraId="235D1947" w14:textId="77777777" w:rsidR="00D349D0" w:rsidRPr="00D349D0" w:rsidRDefault="00D349D0" w:rsidP="00D349D0">
      <w:pPr>
        <w:pStyle w:val="EndNoteBibliography"/>
        <w:ind w:left="720" w:hanging="720"/>
        <w:rPr>
          <w:noProof/>
        </w:rPr>
      </w:pPr>
      <w:r w:rsidRPr="00D349D0">
        <w:rPr>
          <w:noProof/>
        </w:rPr>
        <w:t>97.</w:t>
      </w:r>
      <w:r w:rsidRPr="00D349D0">
        <w:rPr>
          <w:noProof/>
        </w:rPr>
        <w:tab/>
        <w:t xml:space="preserve">C. Wiencke, M. N. Clayton, Sexual reproduction, life history, and early development in culture of the Antarctic brown alga Himantothallus grandifolius (Desmarestiales, Phaeophyceae)*. </w:t>
      </w:r>
      <w:r w:rsidRPr="00D349D0">
        <w:rPr>
          <w:i/>
          <w:noProof/>
        </w:rPr>
        <w:t>Phycologia</w:t>
      </w:r>
      <w:r w:rsidRPr="00D349D0">
        <w:rPr>
          <w:noProof/>
        </w:rPr>
        <w:t xml:space="preserve"> </w:t>
      </w:r>
      <w:r w:rsidRPr="00D349D0">
        <w:rPr>
          <w:b/>
          <w:noProof/>
        </w:rPr>
        <w:t>29</w:t>
      </w:r>
      <w:r w:rsidRPr="00D349D0">
        <w:rPr>
          <w:noProof/>
        </w:rPr>
        <w:t>, 9-18 (1990).</w:t>
      </w:r>
    </w:p>
    <w:p w14:paraId="13DAB8C5" w14:textId="77777777" w:rsidR="00D349D0" w:rsidRPr="00D349D0" w:rsidRDefault="00D349D0" w:rsidP="00D349D0">
      <w:pPr>
        <w:pStyle w:val="EndNoteBibliography"/>
        <w:ind w:left="720" w:hanging="720"/>
        <w:rPr>
          <w:noProof/>
        </w:rPr>
      </w:pPr>
      <w:r w:rsidRPr="00D349D0">
        <w:rPr>
          <w:noProof/>
        </w:rPr>
        <w:t>98.</w:t>
      </w:r>
      <w:r w:rsidRPr="00D349D0">
        <w:rPr>
          <w:noProof/>
        </w:rPr>
        <w:tab/>
        <w:t xml:space="preserve">H. D. Park, C. Mecca, A. Ortmeyer, Sexual Differentiation in Hydra in Relation to Population Density. </w:t>
      </w:r>
      <w:r w:rsidRPr="00D349D0">
        <w:rPr>
          <w:i/>
          <w:noProof/>
        </w:rPr>
        <w:t>Nature</w:t>
      </w:r>
      <w:r w:rsidRPr="00D349D0">
        <w:rPr>
          <w:noProof/>
        </w:rPr>
        <w:t xml:space="preserve"> </w:t>
      </w:r>
      <w:r w:rsidRPr="00D349D0">
        <w:rPr>
          <w:b/>
          <w:noProof/>
        </w:rPr>
        <w:t>191</w:t>
      </w:r>
      <w:r w:rsidRPr="00D349D0">
        <w:rPr>
          <w:noProof/>
        </w:rPr>
        <w:t>, 92-93 (1961).</w:t>
      </w:r>
    </w:p>
    <w:p w14:paraId="0CC97F7E" w14:textId="77777777" w:rsidR="00D349D0" w:rsidRPr="00D349D0" w:rsidRDefault="00D349D0" w:rsidP="00D349D0">
      <w:pPr>
        <w:pStyle w:val="EndNoteBibliography"/>
        <w:ind w:left="720" w:hanging="720"/>
        <w:rPr>
          <w:noProof/>
        </w:rPr>
      </w:pPr>
      <w:r w:rsidRPr="00D349D0">
        <w:rPr>
          <w:noProof/>
        </w:rPr>
        <w:t>99.</w:t>
      </w:r>
      <w:r w:rsidRPr="00D349D0">
        <w:rPr>
          <w:noProof/>
        </w:rPr>
        <w:tab/>
        <w:t xml:space="preserve">T. C. Bosch, Why polyps regenerate and we don't: towards a cellular and molecular framework for Hydra regeneration. </w:t>
      </w:r>
      <w:r w:rsidRPr="00D349D0">
        <w:rPr>
          <w:i/>
          <w:noProof/>
        </w:rPr>
        <w:t>Dev Biol</w:t>
      </w:r>
      <w:r w:rsidRPr="00D349D0">
        <w:rPr>
          <w:noProof/>
        </w:rPr>
        <w:t xml:space="preserve"> </w:t>
      </w:r>
      <w:r w:rsidRPr="00D349D0">
        <w:rPr>
          <w:b/>
          <w:noProof/>
        </w:rPr>
        <w:t>303</w:t>
      </w:r>
      <w:r w:rsidRPr="00D349D0">
        <w:rPr>
          <w:noProof/>
        </w:rPr>
        <w:t>, 421-433 (2007).</w:t>
      </w:r>
    </w:p>
    <w:p w14:paraId="33C4DF80" w14:textId="77777777" w:rsidR="00D349D0" w:rsidRPr="00D349D0" w:rsidRDefault="00D349D0" w:rsidP="00D349D0">
      <w:pPr>
        <w:pStyle w:val="EndNoteBibliography"/>
        <w:ind w:left="720" w:hanging="720"/>
        <w:rPr>
          <w:noProof/>
        </w:rPr>
      </w:pPr>
      <w:r w:rsidRPr="00D349D0">
        <w:rPr>
          <w:noProof/>
        </w:rPr>
        <w:t>100.</w:t>
      </w:r>
      <w:r w:rsidRPr="00D349D0">
        <w:rPr>
          <w:noProof/>
        </w:rPr>
        <w:tab/>
        <w:t>Richard, Evans, Biological flora of the british isles.  (1958).</w:t>
      </w:r>
    </w:p>
    <w:p w14:paraId="2CE1BC02" w14:textId="77777777" w:rsidR="00D349D0" w:rsidRPr="00D349D0" w:rsidRDefault="00D349D0" w:rsidP="00D349D0">
      <w:pPr>
        <w:pStyle w:val="EndNoteBibliography"/>
        <w:ind w:left="720" w:hanging="720"/>
        <w:rPr>
          <w:noProof/>
        </w:rPr>
      </w:pPr>
      <w:r w:rsidRPr="00D349D0">
        <w:rPr>
          <w:noProof/>
        </w:rPr>
        <w:t>101.</w:t>
      </w:r>
      <w:r w:rsidRPr="00D349D0">
        <w:rPr>
          <w:noProof/>
        </w:rPr>
        <w:tab/>
        <w:t xml:space="preserve">P. W. Richards, G. B. Evans, Hymenophyllum Tunbrigense (L.) Sm. </w:t>
      </w:r>
      <w:r w:rsidRPr="00D349D0">
        <w:rPr>
          <w:i/>
          <w:noProof/>
        </w:rPr>
        <w:t>Journal of Ecology</w:t>
      </w:r>
      <w:r w:rsidRPr="00D349D0">
        <w:rPr>
          <w:noProof/>
        </w:rPr>
        <w:t xml:space="preserve"> </w:t>
      </w:r>
      <w:r w:rsidRPr="00D349D0">
        <w:rPr>
          <w:b/>
          <w:noProof/>
        </w:rPr>
        <w:t>60</w:t>
      </w:r>
      <w:r w:rsidRPr="00D349D0">
        <w:rPr>
          <w:noProof/>
        </w:rPr>
        <w:t>, 245-268 (1972).</w:t>
      </w:r>
    </w:p>
    <w:p w14:paraId="0A094833" w14:textId="77777777" w:rsidR="00D349D0" w:rsidRPr="00D349D0" w:rsidRDefault="00D349D0" w:rsidP="00D349D0">
      <w:pPr>
        <w:pStyle w:val="EndNoteBibliography"/>
        <w:ind w:left="720" w:hanging="720"/>
        <w:rPr>
          <w:noProof/>
        </w:rPr>
      </w:pPr>
      <w:r w:rsidRPr="00D349D0">
        <w:rPr>
          <w:noProof/>
        </w:rPr>
        <w:t>102.</w:t>
      </w:r>
      <w:r w:rsidRPr="00D349D0">
        <w:rPr>
          <w:noProof/>
        </w:rPr>
        <w:tab/>
        <w:t xml:space="preserve">J. Rueness, Life history in culture and chromosome number in Isthmoplea sphaerophora (Phaeophyceae) from southern Scandinavia. </w:t>
      </w:r>
      <w:r w:rsidRPr="00D349D0">
        <w:rPr>
          <w:i/>
          <w:noProof/>
        </w:rPr>
        <w:t>Phycologia</w:t>
      </w:r>
      <w:r w:rsidRPr="00D349D0">
        <w:rPr>
          <w:noProof/>
        </w:rPr>
        <w:t xml:space="preserve"> </w:t>
      </w:r>
      <w:r w:rsidRPr="00D349D0">
        <w:rPr>
          <w:b/>
          <w:noProof/>
        </w:rPr>
        <w:t>13</w:t>
      </w:r>
      <w:r w:rsidRPr="00D349D0">
        <w:rPr>
          <w:noProof/>
        </w:rPr>
        <w:t>, 323-328 (1974).</w:t>
      </w:r>
    </w:p>
    <w:p w14:paraId="3B8C1528" w14:textId="77777777" w:rsidR="00D349D0" w:rsidRPr="00D349D0" w:rsidRDefault="00D349D0" w:rsidP="00D349D0">
      <w:pPr>
        <w:pStyle w:val="EndNoteBibliography"/>
        <w:ind w:left="720" w:hanging="720"/>
        <w:rPr>
          <w:noProof/>
        </w:rPr>
      </w:pPr>
      <w:r w:rsidRPr="00D349D0">
        <w:rPr>
          <w:noProof/>
        </w:rPr>
        <w:lastRenderedPageBreak/>
        <w:t>103.</w:t>
      </w:r>
      <w:r w:rsidRPr="00D349D0">
        <w:rPr>
          <w:noProof/>
        </w:rPr>
        <w:tab/>
        <w:t xml:space="preserve">H. Kawai, Morphology and life history of Kurogiella saxatilis gen. et sp. nov.(Chordariales, Phaeophyceae). </w:t>
      </w:r>
      <w:r w:rsidRPr="00D349D0">
        <w:rPr>
          <w:i/>
          <w:noProof/>
        </w:rPr>
        <w:t>Phycologia</w:t>
      </w:r>
      <w:r w:rsidRPr="00D349D0">
        <w:rPr>
          <w:noProof/>
        </w:rPr>
        <w:t xml:space="preserve"> </w:t>
      </w:r>
      <w:r w:rsidRPr="00D349D0">
        <w:rPr>
          <w:b/>
          <w:noProof/>
        </w:rPr>
        <w:t>32</w:t>
      </w:r>
      <w:r w:rsidRPr="00D349D0">
        <w:rPr>
          <w:noProof/>
        </w:rPr>
        <w:t>, 462-467 (1993).</w:t>
      </w:r>
    </w:p>
    <w:p w14:paraId="131F7318" w14:textId="77777777" w:rsidR="00D349D0" w:rsidRPr="00D349D0" w:rsidRDefault="00D349D0" w:rsidP="00D349D0">
      <w:pPr>
        <w:pStyle w:val="EndNoteBibliography"/>
        <w:ind w:left="720" w:hanging="720"/>
        <w:rPr>
          <w:noProof/>
        </w:rPr>
      </w:pPr>
      <w:r w:rsidRPr="00D349D0">
        <w:rPr>
          <w:noProof/>
        </w:rPr>
        <w:t>104.</w:t>
      </w:r>
      <w:r w:rsidRPr="00D349D0">
        <w:rPr>
          <w:noProof/>
        </w:rPr>
        <w:tab/>
        <w:t>I. Bartsch</w:t>
      </w:r>
      <w:r w:rsidRPr="00D349D0">
        <w:rPr>
          <w:i/>
          <w:noProof/>
        </w:rPr>
        <w:t xml:space="preserve"> et al.</w:t>
      </w:r>
      <w:r w:rsidRPr="00D349D0">
        <w:rPr>
          <w:noProof/>
        </w:rPr>
        <w:t xml:space="preserve">, The genus Laminaria sensu lato: recent insights and developments. </w:t>
      </w:r>
      <w:r w:rsidRPr="00D349D0">
        <w:rPr>
          <w:i/>
          <w:noProof/>
        </w:rPr>
        <w:t>European journal of phycology</w:t>
      </w:r>
      <w:r w:rsidRPr="00D349D0">
        <w:rPr>
          <w:noProof/>
        </w:rPr>
        <w:t xml:space="preserve"> </w:t>
      </w:r>
      <w:r w:rsidRPr="00D349D0">
        <w:rPr>
          <w:b/>
          <w:noProof/>
        </w:rPr>
        <w:t>43</w:t>
      </w:r>
      <w:r w:rsidRPr="00D349D0">
        <w:rPr>
          <w:noProof/>
        </w:rPr>
        <w:t>, 1-86 (2008).</w:t>
      </w:r>
    </w:p>
    <w:p w14:paraId="09F923E0" w14:textId="77777777" w:rsidR="00D349D0" w:rsidRPr="00D349D0" w:rsidRDefault="00D349D0" w:rsidP="00D349D0">
      <w:pPr>
        <w:pStyle w:val="EndNoteBibliography"/>
        <w:ind w:left="720" w:hanging="720"/>
        <w:rPr>
          <w:noProof/>
        </w:rPr>
      </w:pPr>
      <w:r w:rsidRPr="00D349D0">
        <w:rPr>
          <w:noProof/>
        </w:rPr>
        <w:t>105.</w:t>
      </w:r>
      <w:r w:rsidRPr="00D349D0">
        <w:rPr>
          <w:noProof/>
        </w:rPr>
        <w:tab/>
        <w:t xml:space="preserve">G. D. Lemon, U. Posluszny, B. C. Husband, Potential and realized rates of vegetative reproduction in Spirodela polyrhiza, Lemna minor, and Wolffia borealis. </w:t>
      </w:r>
      <w:r w:rsidRPr="00D349D0">
        <w:rPr>
          <w:i/>
          <w:noProof/>
        </w:rPr>
        <w:t>Aquatic Botany</w:t>
      </w:r>
      <w:r w:rsidRPr="00D349D0">
        <w:rPr>
          <w:noProof/>
        </w:rPr>
        <w:t xml:space="preserve"> </w:t>
      </w:r>
      <w:r w:rsidRPr="00D349D0">
        <w:rPr>
          <w:b/>
          <w:noProof/>
        </w:rPr>
        <w:t>70</w:t>
      </w:r>
      <w:r w:rsidRPr="00D349D0">
        <w:rPr>
          <w:noProof/>
        </w:rPr>
        <w:t>, 79-87 (2001).</w:t>
      </w:r>
    </w:p>
    <w:p w14:paraId="2B0A5DA9" w14:textId="77777777" w:rsidR="00D349D0" w:rsidRPr="00D349D0" w:rsidRDefault="00D349D0" w:rsidP="00D349D0">
      <w:pPr>
        <w:pStyle w:val="EndNoteBibliography"/>
        <w:ind w:left="720" w:hanging="720"/>
        <w:rPr>
          <w:noProof/>
        </w:rPr>
      </w:pPr>
      <w:r w:rsidRPr="00D349D0">
        <w:rPr>
          <w:noProof/>
        </w:rPr>
        <w:t>106.</w:t>
      </w:r>
      <w:r w:rsidRPr="00D349D0">
        <w:rPr>
          <w:noProof/>
        </w:rPr>
        <w:tab/>
        <w:t xml:space="preserve">N. M. Ahmad, P. M. Martin, J. M. Vella, Clonal propagation of Lomandra longifolia by somatic embryogenesis. </w:t>
      </w:r>
      <w:r w:rsidRPr="00D349D0">
        <w:rPr>
          <w:i/>
          <w:noProof/>
        </w:rPr>
        <w:t>Scientia Horticulturae</w:t>
      </w:r>
      <w:r w:rsidRPr="00D349D0">
        <w:rPr>
          <w:noProof/>
        </w:rPr>
        <w:t xml:space="preserve"> </w:t>
      </w:r>
      <w:r w:rsidRPr="00D349D0">
        <w:rPr>
          <w:b/>
          <w:noProof/>
        </w:rPr>
        <w:t>180</w:t>
      </w:r>
      <w:r w:rsidRPr="00D349D0">
        <w:rPr>
          <w:noProof/>
        </w:rPr>
        <w:t>, 102-110 (2014).</w:t>
      </w:r>
    </w:p>
    <w:p w14:paraId="72E7C196" w14:textId="77777777" w:rsidR="00D349D0" w:rsidRPr="00D349D0" w:rsidRDefault="00D349D0" w:rsidP="00D349D0">
      <w:pPr>
        <w:pStyle w:val="EndNoteBibliography"/>
        <w:ind w:left="720" w:hanging="720"/>
        <w:rPr>
          <w:noProof/>
        </w:rPr>
      </w:pPr>
      <w:r w:rsidRPr="00D349D0">
        <w:rPr>
          <w:noProof/>
        </w:rPr>
        <w:t>107.</w:t>
      </w:r>
      <w:r w:rsidRPr="00D349D0">
        <w:rPr>
          <w:noProof/>
        </w:rPr>
        <w:tab/>
        <w:t xml:space="preserve">S. L. KRAUSS, J. M. KOCH, METHODOLOGICAL INSIGHTS: Rapid genetic delineation of provenance for plant community restoration. </w:t>
      </w:r>
      <w:r w:rsidRPr="00D349D0">
        <w:rPr>
          <w:i/>
          <w:noProof/>
        </w:rPr>
        <w:t>Journal of Applied Ecology</w:t>
      </w:r>
      <w:r w:rsidRPr="00D349D0">
        <w:rPr>
          <w:noProof/>
        </w:rPr>
        <w:t xml:space="preserve"> </w:t>
      </w:r>
      <w:r w:rsidRPr="00D349D0">
        <w:rPr>
          <w:b/>
          <w:noProof/>
        </w:rPr>
        <w:t>41</w:t>
      </w:r>
      <w:r w:rsidRPr="00D349D0">
        <w:rPr>
          <w:noProof/>
        </w:rPr>
        <w:t>, 1162-1173 (2004).</w:t>
      </w:r>
    </w:p>
    <w:p w14:paraId="47E92FB8" w14:textId="77777777" w:rsidR="00D349D0" w:rsidRPr="00D349D0" w:rsidRDefault="00D349D0" w:rsidP="00D349D0">
      <w:pPr>
        <w:pStyle w:val="EndNoteBibliography"/>
        <w:ind w:left="720" w:hanging="720"/>
        <w:rPr>
          <w:noProof/>
        </w:rPr>
      </w:pPr>
      <w:r w:rsidRPr="00D349D0">
        <w:rPr>
          <w:noProof/>
        </w:rPr>
        <w:t>108.</w:t>
      </w:r>
      <w:r w:rsidRPr="00D349D0">
        <w:rPr>
          <w:noProof/>
        </w:rPr>
        <w:tab/>
        <w:t xml:space="preserve">R. ASSHETON, Memoirs: Loxosoma Loxalina and Loxosoma Saltans--Two New Species. </w:t>
      </w:r>
      <w:r w:rsidRPr="00D349D0">
        <w:rPr>
          <w:i/>
          <w:noProof/>
        </w:rPr>
        <w:t>Journal of Cell Science</w:t>
      </w:r>
      <w:r w:rsidRPr="00D349D0">
        <w:rPr>
          <w:noProof/>
        </w:rPr>
        <w:t xml:space="preserve"> </w:t>
      </w:r>
      <w:r w:rsidRPr="00D349D0">
        <w:rPr>
          <w:b/>
          <w:noProof/>
        </w:rPr>
        <w:t>2</w:t>
      </w:r>
      <w:r w:rsidRPr="00D349D0">
        <w:rPr>
          <w:noProof/>
        </w:rPr>
        <w:t>, 117-144 (1912).</w:t>
      </w:r>
    </w:p>
    <w:p w14:paraId="1E985B0F" w14:textId="77777777" w:rsidR="00D349D0" w:rsidRPr="00D349D0" w:rsidRDefault="00D349D0" w:rsidP="00D349D0">
      <w:pPr>
        <w:pStyle w:val="EndNoteBibliography"/>
        <w:ind w:left="720" w:hanging="720"/>
        <w:rPr>
          <w:noProof/>
        </w:rPr>
      </w:pPr>
      <w:r w:rsidRPr="00D349D0">
        <w:rPr>
          <w:noProof/>
        </w:rPr>
        <w:t>109.</w:t>
      </w:r>
      <w:r w:rsidRPr="00D349D0">
        <w:rPr>
          <w:noProof/>
        </w:rPr>
        <w:tab/>
        <w:t xml:space="preserve">J. Reynolds, Reynolds, J.W. 1974. The earthworms of Maryland (Oligochaeta: Acanthodrilidae, Lumbricidae, Megascolecidae and Sparganophilidae. Megadrilogica 1(11): 1-12. [English; abstr. English]. </w:t>
      </w:r>
      <w:r w:rsidRPr="00D349D0">
        <w:rPr>
          <w:i/>
          <w:noProof/>
        </w:rPr>
        <w:t>Megadrilogica</w:t>
      </w:r>
      <w:r w:rsidRPr="00D349D0">
        <w:rPr>
          <w:noProof/>
        </w:rPr>
        <w:t xml:space="preserve"> </w:t>
      </w:r>
      <w:r w:rsidRPr="00D349D0">
        <w:rPr>
          <w:b/>
          <w:noProof/>
        </w:rPr>
        <w:t>1</w:t>
      </w:r>
      <w:r w:rsidRPr="00D349D0">
        <w:rPr>
          <w:noProof/>
        </w:rPr>
        <w:t>, 1-12 (1974).</w:t>
      </w:r>
    </w:p>
    <w:p w14:paraId="5DBC79D1" w14:textId="77777777" w:rsidR="00D349D0" w:rsidRPr="00D349D0" w:rsidRDefault="00D349D0" w:rsidP="00D349D0">
      <w:pPr>
        <w:pStyle w:val="EndNoteBibliography"/>
        <w:ind w:left="720" w:hanging="720"/>
        <w:rPr>
          <w:noProof/>
        </w:rPr>
      </w:pPr>
      <w:r w:rsidRPr="00D349D0">
        <w:rPr>
          <w:noProof/>
        </w:rPr>
        <w:t>110.</w:t>
      </w:r>
      <w:r w:rsidRPr="00D349D0">
        <w:rPr>
          <w:noProof/>
        </w:rPr>
        <w:tab/>
        <w:t xml:space="preserve">P. Ladurner, R. Rieger, J. Baguñà, Spatial Distribution and Differentiation Potential of Stem Cells in Hatchlings and Adults in the Marine Platyhelminth Macrostomum sp.: A Bromodeoxyuridine Analysis. </w:t>
      </w:r>
      <w:r w:rsidRPr="00D349D0">
        <w:rPr>
          <w:i/>
          <w:noProof/>
        </w:rPr>
        <w:t>Developmental Biology</w:t>
      </w:r>
      <w:r w:rsidRPr="00D349D0">
        <w:rPr>
          <w:noProof/>
        </w:rPr>
        <w:t xml:space="preserve"> </w:t>
      </w:r>
      <w:r w:rsidRPr="00D349D0">
        <w:rPr>
          <w:b/>
          <w:noProof/>
        </w:rPr>
        <w:t>226</w:t>
      </w:r>
      <w:r w:rsidRPr="00D349D0">
        <w:rPr>
          <w:noProof/>
        </w:rPr>
        <w:t>, 231-241 (2000).</w:t>
      </w:r>
    </w:p>
    <w:p w14:paraId="07461205" w14:textId="77777777" w:rsidR="00D349D0" w:rsidRPr="00D349D0" w:rsidRDefault="00D349D0" w:rsidP="00D349D0">
      <w:pPr>
        <w:pStyle w:val="EndNoteBibliography"/>
        <w:ind w:left="720" w:hanging="720"/>
        <w:rPr>
          <w:noProof/>
        </w:rPr>
      </w:pPr>
      <w:r w:rsidRPr="00D349D0">
        <w:rPr>
          <w:noProof/>
        </w:rPr>
        <w:t>111.</w:t>
      </w:r>
      <w:r w:rsidRPr="00D349D0">
        <w:rPr>
          <w:noProof/>
        </w:rPr>
        <w:tab/>
        <w:t xml:space="preserve">D. Pfister, P. Ladurner, The totipotent stem cell system as a source for germ line cells during development and regeneration in the flatworm Macrostomum lignano. </w:t>
      </w:r>
      <w:r w:rsidRPr="00D349D0">
        <w:rPr>
          <w:i/>
          <w:noProof/>
        </w:rPr>
        <w:t>Developmental Biology</w:t>
      </w:r>
      <w:r w:rsidRPr="00D349D0">
        <w:rPr>
          <w:noProof/>
        </w:rPr>
        <w:t xml:space="preserve"> </w:t>
      </w:r>
      <w:r w:rsidRPr="00D349D0">
        <w:rPr>
          <w:b/>
          <w:noProof/>
        </w:rPr>
        <w:t>283</w:t>
      </w:r>
      <w:r w:rsidRPr="00D349D0">
        <w:rPr>
          <w:noProof/>
        </w:rPr>
        <w:t>, 643-643 (2005).</w:t>
      </w:r>
    </w:p>
    <w:p w14:paraId="501B383C" w14:textId="77777777" w:rsidR="00D349D0" w:rsidRPr="00D349D0" w:rsidRDefault="00D349D0" w:rsidP="00D349D0">
      <w:pPr>
        <w:pStyle w:val="EndNoteBibliography"/>
        <w:ind w:left="720" w:hanging="720"/>
        <w:rPr>
          <w:noProof/>
        </w:rPr>
      </w:pPr>
      <w:r w:rsidRPr="00D349D0">
        <w:rPr>
          <w:noProof/>
        </w:rPr>
        <w:t>112.</w:t>
      </w:r>
      <w:r w:rsidRPr="00D349D0">
        <w:rPr>
          <w:noProof/>
        </w:rPr>
        <w:tab/>
        <w:t>J. Wudarski</w:t>
      </w:r>
      <w:r w:rsidRPr="00D349D0">
        <w:rPr>
          <w:i/>
          <w:noProof/>
        </w:rPr>
        <w:t xml:space="preserve"> et al.</w:t>
      </w:r>
      <w:r w:rsidRPr="00D349D0">
        <w:rPr>
          <w:noProof/>
        </w:rPr>
        <w:t xml:space="preserve">, The free-living flatworm Macrostomum lignano. </w:t>
      </w:r>
      <w:r w:rsidRPr="00D349D0">
        <w:rPr>
          <w:i/>
          <w:noProof/>
        </w:rPr>
        <w:t>EvoDevo</w:t>
      </w:r>
      <w:r w:rsidRPr="00D349D0">
        <w:rPr>
          <w:noProof/>
        </w:rPr>
        <w:t xml:space="preserve"> </w:t>
      </w:r>
      <w:r w:rsidRPr="00D349D0">
        <w:rPr>
          <w:b/>
          <w:noProof/>
        </w:rPr>
        <w:t>11</w:t>
      </w:r>
      <w:r w:rsidRPr="00D349D0">
        <w:rPr>
          <w:noProof/>
        </w:rPr>
        <w:t>, 5 (2020).</w:t>
      </w:r>
    </w:p>
    <w:p w14:paraId="7B976354" w14:textId="77777777" w:rsidR="00D349D0" w:rsidRPr="00D349D0" w:rsidRDefault="00D349D0" w:rsidP="00D349D0">
      <w:pPr>
        <w:pStyle w:val="EndNoteBibliography"/>
        <w:ind w:left="720" w:hanging="720"/>
        <w:rPr>
          <w:noProof/>
        </w:rPr>
      </w:pPr>
      <w:r w:rsidRPr="00D349D0">
        <w:rPr>
          <w:noProof/>
        </w:rPr>
        <w:t>113.</w:t>
      </w:r>
      <w:r w:rsidRPr="00D349D0">
        <w:rPr>
          <w:noProof/>
        </w:rPr>
        <w:tab/>
        <w:t>J. Wudarski</w:t>
      </w:r>
      <w:r w:rsidRPr="00D349D0">
        <w:rPr>
          <w:i/>
          <w:noProof/>
        </w:rPr>
        <w:t xml:space="preserve"> et al.</w:t>
      </w:r>
      <w:r w:rsidRPr="00D349D0">
        <w:rPr>
          <w:noProof/>
        </w:rPr>
        <w:t xml:space="preserve">, Efficient transgenesis and annotated genome sequence of the regenerative flatworm model Macrostomum lignano. </w:t>
      </w:r>
      <w:r w:rsidRPr="00D349D0">
        <w:rPr>
          <w:i/>
          <w:noProof/>
        </w:rPr>
        <w:t>Nature communications</w:t>
      </w:r>
      <w:r w:rsidRPr="00D349D0">
        <w:rPr>
          <w:noProof/>
        </w:rPr>
        <w:t xml:space="preserve"> </w:t>
      </w:r>
      <w:r w:rsidRPr="00D349D0">
        <w:rPr>
          <w:b/>
          <w:noProof/>
        </w:rPr>
        <w:t>8</w:t>
      </w:r>
      <w:r w:rsidRPr="00D349D0">
        <w:rPr>
          <w:noProof/>
        </w:rPr>
        <w:t>, 2120-2120 (2017).</w:t>
      </w:r>
    </w:p>
    <w:p w14:paraId="6AF09A7C" w14:textId="77777777" w:rsidR="00D349D0" w:rsidRPr="00D349D0" w:rsidRDefault="00D349D0" w:rsidP="00D349D0">
      <w:pPr>
        <w:pStyle w:val="EndNoteBibliography"/>
        <w:ind w:left="720" w:hanging="720"/>
        <w:rPr>
          <w:noProof/>
        </w:rPr>
      </w:pPr>
      <w:r w:rsidRPr="00D349D0">
        <w:rPr>
          <w:noProof/>
        </w:rPr>
        <w:t>114.</w:t>
      </w:r>
      <w:r w:rsidRPr="00D349D0">
        <w:rPr>
          <w:noProof/>
        </w:rPr>
        <w:tab/>
        <w:t xml:space="preserve">M. Papafotiou, G. N. Balotis, P. T. Louka, J. Chronopoulos, In vitro plant regeneration of Mammillaria elongata normal and cristate forms. </w:t>
      </w:r>
      <w:r w:rsidRPr="00D349D0">
        <w:rPr>
          <w:i/>
          <w:noProof/>
        </w:rPr>
        <w:t>PLANT CELL TISSUE AND ORGAN CULTURE</w:t>
      </w:r>
      <w:r w:rsidRPr="00D349D0">
        <w:rPr>
          <w:noProof/>
        </w:rPr>
        <w:t xml:space="preserve"> </w:t>
      </w:r>
      <w:r w:rsidRPr="00D349D0">
        <w:rPr>
          <w:b/>
          <w:noProof/>
        </w:rPr>
        <w:t>65</w:t>
      </w:r>
      <w:r w:rsidRPr="00D349D0">
        <w:rPr>
          <w:noProof/>
        </w:rPr>
        <w:t>, 163-167 (2001).</w:t>
      </w:r>
    </w:p>
    <w:p w14:paraId="7160D4BC" w14:textId="77777777" w:rsidR="00D349D0" w:rsidRPr="00D349D0" w:rsidRDefault="00D349D0" w:rsidP="00D349D0">
      <w:pPr>
        <w:pStyle w:val="EndNoteBibliography"/>
        <w:ind w:left="720" w:hanging="720"/>
        <w:rPr>
          <w:noProof/>
        </w:rPr>
      </w:pPr>
      <w:r w:rsidRPr="00D349D0">
        <w:rPr>
          <w:noProof/>
        </w:rPr>
        <w:t>115.</w:t>
      </w:r>
      <w:r w:rsidRPr="00D349D0">
        <w:rPr>
          <w:noProof/>
        </w:rPr>
        <w:tab/>
        <w:t>Mayerhofer, Lamina, a novel multicellular form of methanosarcina mazei s-6.  (1991).</w:t>
      </w:r>
    </w:p>
    <w:p w14:paraId="409DCD7A" w14:textId="77777777" w:rsidR="00D349D0" w:rsidRPr="00D349D0" w:rsidRDefault="00D349D0" w:rsidP="00D349D0">
      <w:pPr>
        <w:pStyle w:val="EndNoteBibliography"/>
        <w:ind w:left="720" w:hanging="720"/>
        <w:rPr>
          <w:noProof/>
        </w:rPr>
      </w:pPr>
      <w:r w:rsidRPr="00D349D0">
        <w:rPr>
          <w:noProof/>
        </w:rPr>
        <w:t>116.</w:t>
      </w:r>
      <w:r w:rsidRPr="00D349D0">
        <w:rPr>
          <w:noProof/>
        </w:rPr>
        <w:tab/>
        <w:t xml:space="preserve">U. Burkert, P. Hyenstrand, S. Drakare, P. Blomqvist, Effects of the mixotrophic flagellate Ochromonas sp. on colony formation in Microcystis aeruginosa. </w:t>
      </w:r>
      <w:r w:rsidRPr="00D349D0">
        <w:rPr>
          <w:i/>
          <w:noProof/>
        </w:rPr>
        <w:t>Aquatic Ecology</w:t>
      </w:r>
      <w:r w:rsidRPr="00D349D0">
        <w:rPr>
          <w:noProof/>
        </w:rPr>
        <w:t xml:space="preserve"> </w:t>
      </w:r>
      <w:r w:rsidRPr="00D349D0">
        <w:rPr>
          <w:b/>
          <w:noProof/>
        </w:rPr>
        <w:t>35</w:t>
      </w:r>
      <w:r w:rsidRPr="00D349D0">
        <w:rPr>
          <w:noProof/>
        </w:rPr>
        <w:t>, 11-17 (2001).</w:t>
      </w:r>
    </w:p>
    <w:p w14:paraId="017B9603" w14:textId="77777777" w:rsidR="00D349D0" w:rsidRPr="00D349D0" w:rsidRDefault="00D349D0" w:rsidP="00D349D0">
      <w:pPr>
        <w:pStyle w:val="EndNoteBibliography"/>
        <w:ind w:left="720" w:hanging="720"/>
        <w:rPr>
          <w:noProof/>
        </w:rPr>
      </w:pPr>
      <w:r w:rsidRPr="00D349D0">
        <w:rPr>
          <w:noProof/>
        </w:rPr>
        <w:t>117.</w:t>
      </w:r>
      <w:r w:rsidRPr="00D349D0">
        <w:rPr>
          <w:noProof/>
        </w:rPr>
        <w:tab/>
        <w:t xml:space="preserve">N. C. Folino-Rorem, M. Reid, T. Peard, Culturing the freshwater hydromedusa, Craspedacusta sowerbii under controlled laboratory conditions. </w:t>
      </w:r>
      <w:r w:rsidRPr="00D349D0">
        <w:rPr>
          <w:i/>
          <w:noProof/>
        </w:rPr>
        <w:t>INVERTEBRATE REPRODUCTION &amp; DEVELOPMENT</w:t>
      </w:r>
      <w:r w:rsidRPr="00D349D0">
        <w:rPr>
          <w:noProof/>
        </w:rPr>
        <w:t xml:space="preserve"> </w:t>
      </w:r>
      <w:r w:rsidRPr="00D349D0">
        <w:rPr>
          <w:b/>
          <w:noProof/>
        </w:rPr>
        <w:t>60</w:t>
      </w:r>
      <w:r w:rsidRPr="00D349D0">
        <w:rPr>
          <w:noProof/>
        </w:rPr>
        <w:t>, 17-27 (2016).</w:t>
      </w:r>
    </w:p>
    <w:p w14:paraId="5D251453" w14:textId="77777777" w:rsidR="00D349D0" w:rsidRPr="00D349D0" w:rsidRDefault="00D349D0" w:rsidP="00D349D0">
      <w:pPr>
        <w:pStyle w:val="EndNoteBibliography"/>
        <w:ind w:left="720" w:hanging="720"/>
        <w:rPr>
          <w:noProof/>
        </w:rPr>
      </w:pPr>
      <w:r w:rsidRPr="00D349D0">
        <w:rPr>
          <w:noProof/>
        </w:rPr>
        <w:t>118.</w:t>
      </w:r>
      <w:r w:rsidRPr="00D349D0">
        <w:rPr>
          <w:noProof/>
        </w:rPr>
        <w:tab/>
        <w:t xml:space="preserve">F. Cavers, On Saprophytism and Mycorhiza in Hepaticae. </w:t>
      </w:r>
      <w:r w:rsidRPr="00D349D0">
        <w:rPr>
          <w:i/>
          <w:noProof/>
        </w:rPr>
        <w:t>The New Phytologist</w:t>
      </w:r>
      <w:r w:rsidRPr="00D349D0">
        <w:rPr>
          <w:noProof/>
        </w:rPr>
        <w:t xml:space="preserve"> </w:t>
      </w:r>
      <w:r w:rsidRPr="00D349D0">
        <w:rPr>
          <w:b/>
          <w:noProof/>
        </w:rPr>
        <w:t>2</w:t>
      </w:r>
      <w:r w:rsidRPr="00D349D0">
        <w:rPr>
          <w:noProof/>
        </w:rPr>
        <w:t>, 30-35 (1903).</w:t>
      </w:r>
    </w:p>
    <w:p w14:paraId="222D3A0B" w14:textId="77777777" w:rsidR="00D349D0" w:rsidRPr="00D349D0" w:rsidRDefault="00D349D0" w:rsidP="00D349D0">
      <w:pPr>
        <w:pStyle w:val="EndNoteBibliography"/>
        <w:ind w:left="720" w:hanging="720"/>
        <w:rPr>
          <w:noProof/>
        </w:rPr>
      </w:pPr>
      <w:r w:rsidRPr="00D349D0">
        <w:rPr>
          <w:noProof/>
        </w:rPr>
        <w:t>119.</w:t>
      </w:r>
      <w:r w:rsidRPr="00D349D0">
        <w:rPr>
          <w:noProof/>
        </w:rPr>
        <w:tab/>
        <w:t>C. L. Gervasi, The reproductive biology of striped bass (Morone Saxatilis) in Chesapeake Bay.  (2015).</w:t>
      </w:r>
    </w:p>
    <w:p w14:paraId="262EBA8A" w14:textId="77777777" w:rsidR="00D349D0" w:rsidRPr="00D349D0" w:rsidRDefault="00D349D0" w:rsidP="00D349D0">
      <w:pPr>
        <w:pStyle w:val="EndNoteBibliography"/>
        <w:ind w:left="720" w:hanging="720"/>
        <w:rPr>
          <w:noProof/>
        </w:rPr>
      </w:pPr>
      <w:r w:rsidRPr="00D349D0">
        <w:rPr>
          <w:noProof/>
        </w:rPr>
        <w:t>120.</w:t>
      </w:r>
      <w:r w:rsidRPr="00D349D0">
        <w:rPr>
          <w:noProof/>
        </w:rPr>
        <w:tab/>
        <w:t>T. Kono</w:t>
      </w:r>
      <w:r w:rsidRPr="00D349D0">
        <w:rPr>
          <w:i/>
          <w:noProof/>
        </w:rPr>
        <w:t xml:space="preserve"> et al.</w:t>
      </w:r>
      <w:r w:rsidRPr="00D349D0">
        <w:rPr>
          <w:noProof/>
        </w:rPr>
        <w:t xml:space="preserve">, Birth of parthenogenetic mice that can develop to adulthood. </w:t>
      </w:r>
      <w:r w:rsidRPr="00D349D0">
        <w:rPr>
          <w:i/>
          <w:noProof/>
        </w:rPr>
        <w:t>Nature</w:t>
      </w:r>
      <w:r w:rsidRPr="00D349D0">
        <w:rPr>
          <w:noProof/>
        </w:rPr>
        <w:t xml:space="preserve"> </w:t>
      </w:r>
      <w:r w:rsidRPr="00D349D0">
        <w:rPr>
          <w:b/>
          <w:noProof/>
        </w:rPr>
        <w:t>428</w:t>
      </w:r>
      <w:r w:rsidRPr="00D349D0">
        <w:rPr>
          <w:noProof/>
        </w:rPr>
        <w:t>, 860-864 (2004).</w:t>
      </w:r>
    </w:p>
    <w:p w14:paraId="2FC85E80" w14:textId="77777777" w:rsidR="00D349D0" w:rsidRPr="00D349D0" w:rsidRDefault="00D349D0" w:rsidP="00D349D0">
      <w:pPr>
        <w:pStyle w:val="EndNoteBibliography"/>
        <w:ind w:left="720" w:hanging="720"/>
        <w:rPr>
          <w:noProof/>
        </w:rPr>
      </w:pPr>
      <w:r w:rsidRPr="00D349D0">
        <w:rPr>
          <w:noProof/>
        </w:rPr>
        <w:lastRenderedPageBreak/>
        <w:t>121.</w:t>
      </w:r>
      <w:r w:rsidRPr="00D349D0">
        <w:rPr>
          <w:noProof/>
        </w:rPr>
        <w:tab/>
        <w:t xml:space="preserve">J. Muñoz-Dorado, F. J. Marcos-Torres, E. García-Bravo, A. Moraleda-Muñoz, J. Pérez, Myxobacteria: Moving, Killing, Feeding, and Surviving Together. </w:t>
      </w:r>
      <w:r w:rsidRPr="00D349D0">
        <w:rPr>
          <w:i/>
          <w:noProof/>
        </w:rPr>
        <w:t>Front Microbiol</w:t>
      </w:r>
      <w:r w:rsidRPr="00D349D0">
        <w:rPr>
          <w:noProof/>
        </w:rPr>
        <w:t xml:space="preserve"> </w:t>
      </w:r>
      <w:r w:rsidRPr="00D349D0">
        <w:rPr>
          <w:b/>
          <w:noProof/>
        </w:rPr>
        <w:t>7</w:t>
      </w:r>
      <w:r w:rsidRPr="00D349D0">
        <w:rPr>
          <w:noProof/>
        </w:rPr>
        <w:t>, 781 (2016).</w:t>
      </w:r>
    </w:p>
    <w:p w14:paraId="3413BDF4" w14:textId="77777777" w:rsidR="00D349D0" w:rsidRPr="00D349D0" w:rsidRDefault="00D349D0" w:rsidP="00D349D0">
      <w:pPr>
        <w:pStyle w:val="EndNoteBibliography"/>
        <w:ind w:left="720" w:hanging="720"/>
        <w:rPr>
          <w:noProof/>
        </w:rPr>
      </w:pPr>
      <w:r w:rsidRPr="00D349D0">
        <w:rPr>
          <w:noProof/>
        </w:rPr>
        <w:t>122.</w:t>
      </w:r>
      <w:r w:rsidRPr="00D349D0">
        <w:rPr>
          <w:noProof/>
        </w:rPr>
        <w:tab/>
        <w:t>G. A. Van Duinen</w:t>
      </w:r>
      <w:r w:rsidRPr="00D349D0">
        <w:rPr>
          <w:i/>
          <w:noProof/>
        </w:rPr>
        <w:t xml:space="preserve"> et al.</w:t>
      </w:r>
      <w:r w:rsidRPr="00D349D0">
        <w:rPr>
          <w:noProof/>
        </w:rPr>
        <w:t xml:space="preserve">, Differential Response of Aquatic Oligochaete Species to Increased Nutrient Availability – a Comparative Study between Estonian and Dutch Raised Bogs. </w:t>
      </w:r>
      <w:r w:rsidRPr="00D349D0">
        <w:rPr>
          <w:i/>
          <w:noProof/>
        </w:rPr>
        <w:t>Hydrobiologia</w:t>
      </w:r>
      <w:r w:rsidRPr="00D349D0">
        <w:rPr>
          <w:noProof/>
        </w:rPr>
        <w:t xml:space="preserve"> </w:t>
      </w:r>
      <w:r w:rsidRPr="00D349D0">
        <w:rPr>
          <w:b/>
          <w:noProof/>
        </w:rPr>
        <w:t>564</w:t>
      </w:r>
      <w:r w:rsidRPr="00D349D0">
        <w:rPr>
          <w:noProof/>
        </w:rPr>
        <w:t>, 143-155 (2006).</w:t>
      </w:r>
    </w:p>
    <w:p w14:paraId="2DFBA537" w14:textId="77777777" w:rsidR="00D349D0" w:rsidRPr="00D349D0" w:rsidRDefault="00D349D0" w:rsidP="00D349D0">
      <w:pPr>
        <w:pStyle w:val="EndNoteBibliography"/>
        <w:ind w:left="720" w:hanging="720"/>
        <w:rPr>
          <w:noProof/>
        </w:rPr>
      </w:pPr>
      <w:r w:rsidRPr="00D349D0">
        <w:rPr>
          <w:noProof/>
        </w:rPr>
        <w:t>123.</w:t>
      </w:r>
      <w:r w:rsidRPr="00D349D0">
        <w:rPr>
          <w:noProof/>
        </w:rPr>
        <w:tab/>
        <w:t xml:space="preserve">G. Lochhead, M. Learner, The effect of temperature on asexual population growth of three species of Naididae (Oligochaeta). </w:t>
      </w:r>
      <w:r w:rsidRPr="00D349D0">
        <w:rPr>
          <w:i/>
          <w:noProof/>
        </w:rPr>
        <w:t>Hydrobiologia</w:t>
      </w:r>
      <w:r w:rsidRPr="00D349D0">
        <w:rPr>
          <w:noProof/>
        </w:rPr>
        <w:t xml:space="preserve"> </w:t>
      </w:r>
      <w:r w:rsidRPr="00D349D0">
        <w:rPr>
          <w:b/>
          <w:noProof/>
        </w:rPr>
        <w:t>98</w:t>
      </w:r>
      <w:r w:rsidRPr="00D349D0">
        <w:rPr>
          <w:noProof/>
        </w:rPr>
        <w:t>, 107-112 (1983).</w:t>
      </w:r>
    </w:p>
    <w:p w14:paraId="1174542A" w14:textId="77777777" w:rsidR="00D349D0" w:rsidRPr="00D349D0" w:rsidRDefault="00D349D0" w:rsidP="00D349D0">
      <w:pPr>
        <w:pStyle w:val="EndNoteBibliography"/>
        <w:ind w:left="720" w:hanging="720"/>
        <w:rPr>
          <w:noProof/>
        </w:rPr>
      </w:pPr>
      <w:r w:rsidRPr="00D349D0">
        <w:rPr>
          <w:noProof/>
        </w:rPr>
        <w:t>124.</w:t>
      </w:r>
      <w:r w:rsidRPr="00D349D0">
        <w:rPr>
          <w:noProof/>
        </w:rPr>
        <w:tab/>
        <w:t xml:space="preserve">G. Lochhead, M. Learner, The cocoon and hatchling of Nais variabilis (Naididae: Oligochaeta). </w:t>
      </w:r>
      <w:r w:rsidRPr="00D349D0">
        <w:rPr>
          <w:i/>
          <w:noProof/>
        </w:rPr>
        <w:t>Freshwater Biology</w:t>
      </w:r>
      <w:r w:rsidRPr="00D349D0">
        <w:rPr>
          <w:noProof/>
        </w:rPr>
        <w:t xml:space="preserve"> </w:t>
      </w:r>
      <w:r w:rsidRPr="00D349D0">
        <w:rPr>
          <w:b/>
          <w:noProof/>
        </w:rPr>
        <w:t>14</w:t>
      </w:r>
      <w:r w:rsidRPr="00D349D0">
        <w:rPr>
          <w:noProof/>
        </w:rPr>
        <w:t>, 189-193 (1984).</w:t>
      </w:r>
    </w:p>
    <w:p w14:paraId="60D7B2DE" w14:textId="77777777" w:rsidR="00D349D0" w:rsidRPr="00D349D0" w:rsidRDefault="00D349D0" w:rsidP="00D349D0">
      <w:pPr>
        <w:pStyle w:val="EndNoteBibliography"/>
        <w:ind w:left="720" w:hanging="720"/>
        <w:rPr>
          <w:noProof/>
        </w:rPr>
      </w:pPr>
      <w:r w:rsidRPr="00D349D0">
        <w:rPr>
          <w:noProof/>
        </w:rPr>
        <w:t>125.</w:t>
      </w:r>
      <w:r w:rsidRPr="00D349D0">
        <w:rPr>
          <w:noProof/>
        </w:rPr>
        <w:tab/>
        <w:t xml:space="preserve">J. Koren, D. C. Danielssen, </w:t>
      </w:r>
      <w:r w:rsidRPr="00D349D0">
        <w:rPr>
          <w:i/>
          <w:noProof/>
        </w:rPr>
        <w:t>Beskrivelse over nye arter, henhørende til slaegten Solenopus, samt nogle oplysninger om dens organisation</w:t>
      </w:r>
      <w:r w:rsidRPr="00D349D0">
        <w:rPr>
          <w:noProof/>
        </w:rPr>
        <w:t xml:space="preserve"> (1877).</w:t>
      </w:r>
    </w:p>
    <w:p w14:paraId="6D85C220" w14:textId="77777777" w:rsidR="00D349D0" w:rsidRPr="00D349D0" w:rsidRDefault="00D349D0" w:rsidP="00D349D0">
      <w:pPr>
        <w:pStyle w:val="EndNoteBibliography"/>
        <w:ind w:left="720" w:hanging="720"/>
        <w:rPr>
          <w:noProof/>
        </w:rPr>
      </w:pPr>
      <w:r w:rsidRPr="00D349D0">
        <w:rPr>
          <w:noProof/>
        </w:rPr>
        <w:t>126.</w:t>
      </w:r>
      <w:r w:rsidRPr="00D349D0">
        <w:rPr>
          <w:noProof/>
        </w:rPr>
        <w:tab/>
        <w:t xml:space="preserve">T. Tullberg, </w:t>
      </w:r>
      <w:r w:rsidRPr="00D349D0">
        <w:rPr>
          <w:i/>
          <w:noProof/>
        </w:rPr>
        <w:t>Neomenia: a new genius of invertebrate animals</w:t>
      </w:r>
      <w:r w:rsidRPr="00D349D0">
        <w:rPr>
          <w:noProof/>
        </w:rPr>
        <w:t xml:space="preserve"> (Norstedt, 1875).</w:t>
      </w:r>
    </w:p>
    <w:p w14:paraId="63559F00" w14:textId="77777777" w:rsidR="00D349D0" w:rsidRPr="00D349D0" w:rsidRDefault="00D349D0" w:rsidP="00D349D0">
      <w:pPr>
        <w:pStyle w:val="EndNoteBibliography"/>
        <w:ind w:left="720" w:hanging="720"/>
        <w:rPr>
          <w:noProof/>
        </w:rPr>
      </w:pPr>
      <w:r w:rsidRPr="00D349D0">
        <w:rPr>
          <w:noProof/>
        </w:rPr>
        <w:t>127.</w:t>
      </w:r>
      <w:r w:rsidRPr="00D349D0">
        <w:rPr>
          <w:noProof/>
        </w:rPr>
        <w:tab/>
        <w:t xml:space="preserve">T. E. Thompson, The Development of Neomenia carinata Tullberg (Mollusca Aplacophora). </w:t>
      </w:r>
      <w:r w:rsidRPr="00D349D0">
        <w:rPr>
          <w:i/>
          <w:noProof/>
        </w:rPr>
        <w:t>Proceedings of the Royal Society of London. Series B, Biological Sciences</w:t>
      </w:r>
      <w:r w:rsidRPr="00D349D0">
        <w:rPr>
          <w:noProof/>
        </w:rPr>
        <w:t xml:space="preserve"> </w:t>
      </w:r>
      <w:r w:rsidRPr="00D349D0">
        <w:rPr>
          <w:b/>
          <w:noProof/>
        </w:rPr>
        <w:t>153</w:t>
      </w:r>
      <w:r w:rsidRPr="00D349D0">
        <w:rPr>
          <w:noProof/>
        </w:rPr>
        <w:t>, 263-278 (1960).</w:t>
      </w:r>
    </w:p>
    <w:p w14:paraId="31E63983" w14:textId="77777777" w:rsidR="00D349D0" w:rsidRPr="00D349D0" w:rsidRDefault="00D349D0" w:rsidP="00D349D0">
      <w:pPr>
        <w:pStyle w:val="EndNoteBibliography"/>
        <w:ind w:left="720" w:hanging="720"/>
        <w:rPr>
          <w:noProof/>
        </w:rPr>
      </w:pPr>
      <w:r w:rsidRPr="00D349D0">
        <w:rPr>
          <w:noProof/>
        </w:rPr>
        <w:t>128.</w:t>
      </w:r>
      <w:r w:rsidRPr="00D349D0">
        <w:rPr>
          <w:noProof/>
        </w:rPr>
        <w:tab/>
        <w:t xml:space="preserve">T. Virro, J. Haberman, The rotifers of Lake Peipus. </w:t>
      </w:r>
      <w:r w:rsidRPr="00D349D0">
        <w:rPr>
          <w:i/>
          <w:noProof/>
        </w:rPr>
        <w:t>Hydrobiologia</w:t>
      </w:r>
      <w:r w:rsidRPr="00D349D0">
        <w:rPr>
          <w:noProof/>
        </w:rPr>
        <w:t xml:space="preserve"> </w:t>
      </w:r>
      <w:r w:rsidRPr="00D349D0">
        <w:rPr>
          <w:b/>
          <w:noProof/>
        </w:rPr>
        <w:t>255</w:t>
      </w:r>
      <w:r w:rsidRPr="00D349D0">
        <w:rPr>
          <w:noProof/>
        </w:rPr>
        <w:t>, 389-396 (1993).</w:t>
      </w:r>
    </w:p>
    <w:p w14:paraId="29A7E52E" w14:textId="77777777" w:rsidR="00D349D0" w:rsidRPr="00D349D0" w:rsidRDefault="00D349D0" w:rsidP="00D349D0">
      <w:pPr>
        <w:pStyle w:val="EndNoteBibliography"/>
        <w:ind w:left="720" w:hanging="720"/>
        <w:rPr>
          <w:noProof/>
        </w:rPr>
      </w:pPr>
      <w:r w:rsidRPr="00D349D0">
        <w:rPr>
          <w:noProof/>
        </w:rPr>
        <w:t>129.</w:t>
      </w:r>
      <w:r w:rsidRPr="00D349D0">
        <w:rPr>
          <w:noProof/>
        </w:rPr>
        <w:tab/>
        <w:t xml:space="preserve">F. O. Bower, Notes on the Morphology of Ophioglossum (Cheiroglossa) palmatum, L. </w:t>
      </w:r>
      <w:r w:rsidRPr="00D349D0">
        <w:rPr>
          <w:i/>
          <w:noProof/>
        </w:rPr>
        <w:t>Annals of Botany</w:t>
      </w:r>
      <w:r w:rsidRPr="00D349D0">
        <w:rPr>
          <w:noProof/>
        </w:rPr>
        <w:t xml:space="preserve"> </w:t>
      </w:r>
      <w:r w:rsidRPr="00D349D0">
        <w:rPr>
          <w:b/>
          <w:noProof/>
        </w:rPr>
        <w:t>os-25</w:t>
      </w:r>
      <w:r w:rsidRPr="00D349D0">
        <w:rPr>
          <w:noProof/>
        </w:rPr>
        <w:t>, 277-298 (1911).</w:t>
      </w:r>
    </w:p>
    <w:p w14:paraId="5FA5B116" w14:textId="77777777" w:rsidR="00D349D0" w:rsidRPr="00D349D0" w:rsidRDefault="00D349D0" w:rsidP="00D349D0">
      <w:pPr>
        <w:pStyle w:val="EndNoteBibliography"/>
        <w:ind w:left="720" w:hanging="720"/>
        <w:rPr>
          <w:noProof/>
        </w:rPr>
      </w:pPr>
      <w:r w:rsidRPr="00D349D0">
        <w:rPr>
          <w:noProof/>
        </w:rPr>
        <w:t>130.</w:t>
      </w:r>
      <w:r w:rsidRPr="00D349D0">
        <w:rPr>
          <w:noProof/>
        </w:rPr>
        <w:tab/>
        <w:t xml:space="preserve">M. R. Mesler, The Gametophytes of Ophioglossum palmatum L. </w:t>
      </w:r>
      <w:r w:rsidRPr="00D349D0">
        <w:rPr>
          <w:i/>
          <w:noProof/>
        </w:rPr>
        <w:t>American Journal of Botany</w:t>
      </w:r>
      <w:r w:rsidRPr="00D349D0">
        <w:rPr>
          <w:noProof/>
        </w:rPr>
        <w:t xml:space="preserve"> </w:t>
      </w:r>
      <w:r w:rsidRPr="00D349D0">
        <w:rPr>
          <w:b/>
          <w:noProof/>
        </w:rPr>
        <w:t>62</w:t>
      </w:r>
      <w:r w:rsidRPr="00D349D0">
        <w:rPr>
          <w:noProof/>
        </w:rPr>
        <w:t>, 982-992 (1975).</w:t>
      </w:r>
    </w:p>
    <w:p w14:paraId="59FF9EB7" w14:textId="77777777" w:rsidR="00D349D0" w:rsidRPr="00D349D0" w:rsidRDefault="00D349D0" w:rsidP="00D349D0">
      <w:pPr>
        <w:pStyle w:val="EndNoteBibliography"/>
        <w:ind w:left="720" w:hanging="720"/>
        <w:rPr>
          <w:noProof/>
        </w:rPr>
      </w:pPr>
      <w:r w:rsidRPr="00D349D0">
        <w:rPr>
          <w:noProof/>
        </w:rPr>
        <w:t>131.</w:t>
      </w:r>
      <w:r w:rsidRPr="00D349D0">
        <w:rPr>
          <w:noProof/>
        </w:rPr>
        <w:tab/>
        <w:t>M. Mesler, M. MR, T. RD, MATURE GAMETOPHYTES AND YOUNG SPOROPHYTES OPHIOGLOSSUM NUDICAULE.  (1975).</w:t>
      </w:r>
    </w:p>
    <w:p w14:paraId="38BF1D35" w14:textId="77777777" w:rsidR="00D349D0" w:rsidRPr="00D349D0" w:rsidRDefault="00D349D0" w:rsidP="00D349D0">
      <w:pPr>
        <w:pStyle w:val="EndNoteBibliography"/>
        <w:ind w:left="720" w:hanging="720"/>
        <w:rPr>
          <w:noProof/>
        </w:rPr>
      </w:pPr>
      <w:r w:rsidRPr="00D349D0">
        <w:rPr>
          <w:noProof/>
        </w:rPr>
        <w:t>132.</w:t>
      </w:r>
      <w:r w:rsidRPr="00D349D0">
        <w:rPr>
          <w:noProof/>
        </w:rPr>
        <w:tab/>
        <w:t xml:space="preserve">R. T. McMaster, Vegetative Reproduction Observed in Ophioglossum pusillum Raf. </w:t>
      </w:r>
      <w:r w:rsidRPr="00D349D0">
        <w:rPr>
          <w:i/>
          <w:noProof/>
        </w:rPr>
        <w:t>American Fern Journal</w:t>
      </w:r>
      <w:r w:rsidRPr="00D349D0">
        <w:rPr>
          <w:noProof/>
        </w:rPr>
        <w:t>, 58-60 (1996).</w:t>
      </w:r>
    </w:p>
    <w:p w14:paraId="52F8C38C" w14:textId="77777777" w:rsidR="00D349D0" w:rsidRPr="00D349D0" w:rsidRDefault="00D349D0" w:rsidP="00D349D0">
      <w:pPr>
        <w:pStyle w:val="EndNoteBibliography"/>
        <w:ind w:left="720" w:hanging="720"/>
        <w:rPr>
          <w:noProof/>
        </w:rPr>
      </w:pPr>
      <w:r w:rsidRPr="00D349D0">
        <w:rPr>
          <w:noProof/>
        </w:rPr>
        <w:t>133.</w:t>
      </w:r>
      <w:r w:rsidRPr="00D349D0">
        <w:rPr>
          <w:noProof/>
        </w:rPr>
        <w:tab/>
        <w:t xml:space="preserve">D. P. Whittier, J. E. Braggins, The Gametophyte of Ophioglossum pendulum in Culture. </w:t>
      </w:r>
      <w:r w:rsidRPr="00D349D0">
        <w:rPr>
          <w:i/>
          <w:noProof/>
        </w:rPr>
        <w:t>American Fern Journal</w:t>
      </w:r>
      <w:r w:rsidRPr="00D349D0">
        <w:rPr>
          <w:noProof/>
        </w:rPr>
        <w:t xml:space="preserve"> </w:t>
      </w:r>
      <w:r w:rsidRPr="00D349D0">
        <w:rPr>
          <w:b/>
          <w:noProof/>
        </w:rPr>
        <w:t>101</w:t>
      </w:r>
      <w:r w:rsidRPr="00D349D0">
        <w:rPr>
          <w:noProof/>
        </w:rPr>
        <w:t>, 6-11 (2011).</w:t>
      </w:r>
    </w:p>
    <w:p w14:paraId="49ACDB9C" w14:textId="77777777" w:rsidR="00D349D0" w:rsidRPr="00D349D0" w:rsidRDefault="00D349D0" w:rsidP="00D349D0">
      <w:pPr>
        <w:pStyle w:val="EndNoteBibliography"/>
        <w:ind w:left="720" w:hanging="720"/>
        <w:rPr>
          <w:noProof/>
        </w:rPr>
      </w:pPr>
      <w:r w:rsidRPr="00D349D0">
        <w:rPr>
          <w:noProof/>
        </w:rPr>
        <w:t>134.</w:t>
      </w:r>
      <w:r w:rsidRPr="00D349D0">
        <w:rPr>
          <w:noProof/>
        </w:rPr>
        <w:tab/>
        <w:t xml:space="preserve">A. E. Shipley, S. F. Harmer, </w:t>
      </w:r>
      <w:r w:rsidRPr="00D349D0">
        <w:rPr>
          <w:i/>
          <w:noProof/>
        </w:rPr>
        <w:t>The Cambridge natural history</w:t>
      </w:r>
      <w:r w:rsidRPr="00D349D0">
        <w:rPr>
          <w:noProof/>
        </w:rPr>
        <w:t xml:space="preserve"> (The Macmillan, Company, [London, Macmillan and Co., limited; New York, 1895), pp. 10 v.</w:t>
      </w:r>
    </w:p>
    <w:p w14:paraId="2BAC4D3A" w14:textId="77777777" w:rsidR="00D349D0" w:rsidRPr="00D349D0" w:rsidRDefault="00D349D0" w:rsidP="00D349D0">
      <w:pPr>
        <w:pStyle w:val="EndNoteBibliography"/>
        <w:ind w:left="720" w:hanging="720"/>
        <w:rPr>
          <w:noProof/>
        </w:rPr>
      </w:pPr>
      <w:r w:rsidRPr="00D349D0">
        <w:rPr>
          <w:noProof/>
        </w:rPr>
        <w:t>135.</w:t>
      </w:r>
      <w:r w:rsidRPr="00D349D0">
        <w:rPr>
          <w:noProof/>
        </w:rPr>
        <w:tab/>
        <w:t xml:space="preserve">L. H. Hyman, The invertebrates: Platyhelminthes and Rhynchocoela, the acoelomate Bilateria. </w:t>
      </w:r>
      <w:r w:rsidRPr="00D349D0">
        <w:rPr>
          <w:i/>
          <w:noProof/>
        </w:rPr>
        <w:t>The invertebrates: Platyhelminthes and Rhynchocoela, the acoelomate Bilateria.</w:t>
      </w:r>
      <w:r w:rsidRPr="00D349D0">
        <w:rPr>
          <w:noProof/>
        </w:rPr>
        <w:t xml:space="preserve"> </w:t>
      </w:r>
      <w:r w:rsidRPr="00D349D0">
        <w:rPr>
          <w:b/>
          <w:noProof/>
        </w:rPr>
        <w:t>2</w:t>
      </w:r>
      <w:r w:rsidRPr="00D349D0">
        <w:rPr>
          <w:noProof/>
        </w:rPr>
        <w:t xml:space="preserve"> (1951).</w:t>
      </w:r>
    </w:p>
    <w:p w14:paraId="11A6EC9C" w14:textId="77777777" w:rsidR="00D349D0" w:rsidRPr="00D349D0" w:rsidRDefault="00D349D0" w:rsidP="00D349D0">
      <w:pPr>
        <w:pStyle w:val="EndNoteBibliography"/>
        <w:ind w:left="720" w:hanging="720"/>
        <w:rPr>
          <w:noProof/>
        </w:rPr>
      </w:pPr>
      <w:r w:rsidRPr="00D349D0">
        <w:rPr>
          <w:noProof/>
        </w:rPr>
        <w:t>136.</w:t>
      </w:r>
      <w:r w:rsidRPr="00D349D0">
        <w:rPr>
          <w:noProof/>
        </w:rPr>
        <w:tab/>
        <w:t>D. P. Costello, M. Davidson, A. Eggers, M. Fox, C. Henley, Methods for obtaining and handling marine eggs and embryos.  (2015).</w:t>
      </w:r>
    </w:p>
    <w:p w14:paraId="66290E74" w14:textId="77777777" w:rsidR="00D349D0" w:rsidRPr="00D349D0" w:rsidRDefault="00D349D0" w:rsidP="00D349D0">
      <w:pPr>
        <w:pStyle w:val="EndNoteBibliography"/>
        <w:ind w:left="720" w:hanging="720"/>
        <w:rPr>
          <w:noProof/>
        </w:rPr>
      </w:pPr>
      <w:r w:rsidRPr="00D349D0">
        <w:rPr>
          <w:noProof/>
        </w:rPr>
        <w:t>137.</w:t>
      </w:r>
      <w:r w:rsidRPr="00D349D0">
        <w:rPr>
          <w:noProof/>
        </w:rPr>
        <w:tab/>
        <w:t>K. Katoh</w:t>
      </w:r>
      <w:r w:rsidRPr="00D349D0">
        <w:rPr>
          <w:i/>
          <w:noProof/>
        </w:rPr>
        <w:t xml:space="preserve"> et al.</w:t>
      </w:r>
      <w:r w:rsidRPr="00D349D0">
        <w:rPr>
          <w:noProof/>
        </w:rPr>
        <w:t xml:space="preserve">, Group-housed females promote production of asexual ootheca in American cockroaches. </w:t>
      </w:r>
      <w:r w:rsidRPr="00D349D0">
        <w:rPr>
          <w:i/>
          <w:noProof/>
        </w:rPr>
        <w:t>Zoological Letters</w:t>
      </w:r>
      <w:r w:rsidRPr="00D349D0">
        <w:rPr>
          <w:noProof/>
        </w:rPr>
        <w:t xml:space="preserve"> </w:t>
      </w:r>
      <w:r w:rsidRPr="00D349D0">
        <w:rPr>
          <w:b/>
          <w:noProof/>
        </w:rPr>
        <w:t>3</w:t>
      </w:r>
      <w:r w:rsidRPr="00D349D0">
        <w:rPr>
          <w:noProof/>
        </w:rPr>
        <w:t>, 3 (2017).</w:t>
      </w:r>
    </w:p>
    <w:p w14:paraId="3AB921E2" w14:textId="77777777" w:rsidR="00D349D0" w:rsidRPr="00D349D0" w:rsidRDefault="00D349D0" w:rsidP="00D349D0">
      <w:pPr>
        <w:pStyle w:val="EndNoteBibliography"/>
        <w:ind w:left="720" w:hanging="720"/>
        <w:rPr>
          <w:noProof/>
        </w:rPr>
      </w:pPr>
      <w:r w:rsidRPr="00D349D0">
        <w:rPr>
          <w:noProof/>
        </w:rPr>
        <w:t>138.</w:t>
      </w:r>
      <w:r w:rsidRPr="00D349D0">
        <w:rPr>
          <w:noProof/>
        </w:rPr>
        <w:tab/>
        <w:t xml:space="preserve">S. E. Everhart, H. W. Keller, Life history strategies of corticolous myxomycetes: the life cycle, plasmodial types, fruiting bodies, and taxonomic orders. </w:t>
      </w:r>
      <w:r w:rsidRPr="00D349D0">
        <w:rPr>
          <w:i/>
          <w:noProof/>
        </w:rPr>
        <w:t>Fungal Diversity</w:t>
      </w:r>
      <w:r w:rsidRPr="00D349D0">
        <w:rPr>
          <w:noProof/>
        </w:rPr>
        <w:t xml:space="preserve"> </w:t>
      </w:r>
      <w:r w:rsidRPr="00D349D0">
        <w:rPr>
          <w:b/>
          <w:noProof/>
        </w:rPr>
        <w:t>29</w:t>
      </w:r>
      <w:r w:rsidRPr="00D349D0">
        <w:rPr>
          <w:noProof/>
        </w:rPr>
        <w:t>, 1-16 (2008).</w:t>
      </w:r>
    </w:p>
    <w:p w14:paraId="4FCC6D16" w14:textId="77777777" w:rsidR="00D349D0" w:rsidRPr="00D349D0" w:rsidRDefault="00D349D0" w:rsidP="00D349D0">
      <w:pPr>
        <w:pStyle w:val="EndNoteBibliography"/>
        <w:ind w:left="720" w:hanging="720"/>
        <w:rPr>
          <w:noProof/>
        </w:rPr>
      </w:pPr>
      <w:r w:rsidRPr="00D349D0">
        <w:rPr>
          <w:noProof/>
        </w:rPr>
        <w:t>139.</w:t>
      </w:r>
      <w:r w:rsidRPr="00D349D0">
        <w:rPr>
          <w:noProof/>
        </w:rPr>
        <w:tab/>
        <w:t xml:space="preserve">F. L. Howard, The life history of Physarum polycephalum. </w:t>
      </w:r>
      <w:r w:rsidRPr="00D349D0">
        <w:rPr>
          <w:i/>
          <w:noProof/>
        </w:rPr>
        <w:t>American journal of botany</w:t>
      </w:r>
      <w:r w:rsidRPr="00D349D0">
        <w:rPr>
          <w:noProof/>
        </w:rPr>
        <w:t>, 116-133 (1931).</w:t>
      </w:r>
    </w:p>
    <w:p w14:paraId="3F40237F" w14:textId="77777777" w:rsidR="00D349D0" w:rsidRPr="00D349D0" w:rsidRDefault="00D349D0" w:rsidP="00D349D0">
      <w:pPr>
        <w:pStyle w:val="EndNoteBibliography"/>
        <w:ind w:left="720" w:hanging="720"/>
        <w:rPr>
          <w:noProof/>
        </w:rPr>
      </w:pPr>
      <w:r w:rsidRPr="00D349D0">
        <w:rPr>
          <w:noProof/>
        </w:rPr>
        <w:t>140.</w:t>
      </w:r>
      <w:r w:rsidRPr="00D349D0">
        <w:rPr>
          <w:noProof/>
        </w:rPr>
        <w:tab/>
        <w:t>Fryxell, Mode of Reproduction of Higher Plants.  (1957).</w:t>
      </w:r>
    </w:p>
    <w:p w14:paraId="1902E769" w14:textId="77777777" w:rsidR="00D349D0" w:rsidRPr="00D349D0" w:rsidRDefault="00D349D0" w:rsidP="00D349D0">
      <w:pPr>
        <w:pStyle w:val="EndNoteBibliography"/>
        <w:ind w:left="720" w:hanging="720"/>
        <w:rPr>
          <w:noProof/>
        </w:rPr>
      </w:pPr>
      <w:r w:rsidRPr="00D349D0">
        <w:rPr>
          <w:noProof/>
        </w:rPr>
        <w:lastRenderedPageBreak/>
        <w:t>141.</w:t>
      </w:r>
      <w:r w:rsidRPr="00D349D0">
        <w:rPr>
          <w:noProof/>
        </w:rPr>
        <w:tab/>
        <w:t xml:space="preserve">L. S. Olive, C. Stoianovitch, W. E. Bennett, Descriptions of Acrasid Cellular Slime Molds: Pocheina Rosea and a New Species, Pocheina Flagellata. </w:t>
      </w:r>
      <w:r w:rsidRPr="00D349D0">
        <w:rPr>
          <w:i/>
          <w:noProof/>
        </w:rPr>
        <w:t>Mycologia</w:t>
      </w:r>
      <w:r w:rsidRPr="00D349D0">
        <w:rPr>
          <w:noProof/>
        </w:rPr>
        <w:t xml:space="preserve"> </w:t>
      </w:r>
      <w:r w:rsidRPr="00D349D0">
        <w:rPr>
          <w:b/>
          <w:noProof/>
        </w:rPr>
        <w:t>75</w:t>
      </w:r>
      <w:r w:rsidRPr="00D349D0">
        <w:rPr>
          <w:noProof/>
        </w:rPr>
        <w:t>, 1019-1029 (1983).</w:t>
      </w:r>
    </w:p>
    <w:p w14:paraId="41B5E6EE" w14:textId="77777777" w:rsidR="00D349D0" w:rsidRPr="00D349D0" w:rsidRDefault="00D349D0" w:rsidP="00D349D0">
      <w:pPr>
        <w:pStyle w:val="EndNoteBibliography"/>
        <w:ind w:left="720" w:hanging="720"/>
        <w:rPr>
          <w:noProof/>
        </w:rPr>
      </w:pPr>
      <w:r w:rsidRPr="00D349D0">
        <w:rPr>
          <w:noProof/>
        </w:rPr>
        <w:t>142.</w:t>
      </w:r>
      <w:r w:rsidRPr="00D349D0">
        <w:rPr>
          <w:noProof/>
        </w:rPr>
        <w:tab/>
        <w:t xml:space="preserve">W. Frey, H. Kürschner, Asexual reproduction, habitat colonization and habitat maintenance in bryophytes. </w:t>
      </w:r>
      <w:r w:rsidRPr="00D349D0">
        <w:rPr>
          <w:i/>
          <w:noProof/>
        </w:rPr>
        <w:t>Flora-Morphology, Distribution, Functional Ecology of Plants</w:t>
      </w:r>
      <w:r w:rsidRPr="00D349D0">
        <w:rPr>
          <w:noProof/>
        </w:rPr>
        <w:t xml:space="preserve"> </w:t>
      </w:r>
      <w:r w:rsidRPr="00D349D0">
        <w:rPr>
          <w:b/>
          <w:noProof/>
        </w:rPr>
        <w:t>206</w:t>
      </w:r>
      <w:r w:rsidRPr="00D349D0">
        <w:rPr>
          <w:noProof/>
        </w:rPr>
        <w:t>, 173-184 (2011).</w:t>
      </w:r>
    </w:p>
    <w:p w14:paraId="4921604B" w14:textId="77777777" w:rsidR="00D349D0" w:rsidRPr="00D349D0" w:rsidRDefault="00D349D0" w:rsidP="00D349D0">
      <w:pPr>
        <w:pStyle w:val="EndNoteBibliography"/>
        <w:ind w:left="720" w:hanging="720"/>
        <w:rPr>
          <w:noProof/>
        </w:rPr>
      </w:pPr>
      <w:r w:rsidRPr="00D349D0">
        <w:rPr>
          <w:noProof/>
        </w:rPr>
        <w:t>143.</w:t>
      </w:r>
      <w:r w:rsidRPr="00D349D0">
        <w:rPr>
          <w:noProof/>
        </w:rPr>
        <w:tab/>
        <w:t xml:space="preserve">F. O. Stenhouse, K. L. Williams, Cell patterning in branched and unbranched fruiting bodies of the cellular slime mold Polysphondylium pallidum. </w:t>
      </w:r>
      <w:r w:rsidRPr="00D349D0">
        <w:rPr>
          <w:i/>
          <w:noProof/>
        </w:rPr>
        <w:t>Dev Biol</w:t>
      </w:r>
      <w:r w:rsidRPr="00D349D0">
        <w:rPr>
          <w:noProof/>
        </w:rPr>
        <w:t xml:space="preserve"> </w:t>
      </w:r>
      <w:r w:rsidRPr="00D349D0">
        <w:rPr>
          <w:b/>
          <w:noProof/>
        </w:rPr>
        <w:t>81</w:t>
      </w:r>
      <w:r w:rsidRPr="00D349D0">
        <w:rPr>
          <w:noProof/>
        </w:rPr>
        <w:t>, 139-144 (1981).</w:t>
      </w:r>
    </w:p>
    <w:p w14:paraId="36DE66B0" w14:textId="77777777" w:rsidR="00D349D0" w:rsidRPr="00D349D0" w:rsidRDefault="00D349D0" w:rsidP="00D349D0">
      <w:pPr>
        <w:pStyle w:val="EndNoteBibliography"/>
        <w:ind w:left="720" w:hanging="720"/>
        <w:rPr>
          <w:noProof/>
        </w:rPr>
      </w:pPr>
      <w:r w:rsidRPr="00D349D0">
        <w:rPr>
          <w:noProof/>
        </w:rPr>
        <w:t>144.</w:t>
      </w:r>
      <w:r w:rsidRPr="00D349D0">
        <w:rPr>
          <w:noProof/>
        </w:rPr>
        <w:tab/>
        <w:t xml:space="preserve">G. Wigglesworth, Reproduction in Polytrichum commune L. and the significance of the rhizoid system. </w:t>
      </w:r>
      <w:r w:rsidRPr="00D349D0">
        <w:rPr>
          <w:i/>
          <w:noProof/>
        </w:rPr>
        <w:t>Transactions of the British Bryological Society</w:t>
      </w:r>
      <w:r w:rsidRPr="00D349D0">
        <w:rPr>
          <w:noProof/>
        </w:rPr>
        <w:t xml:space="preserve"> </w:t>
      </w:r>
      <w:r w:rsidRPr="00D349D0">
        <w:rPr>
          <w:b/>
          <w:noProof/>
        </w:rPr>
        <w:t>1</w:t>
      </w:r>
      <w:r w:rsidRPr="00D349D0">
        <w:rPr>
          <w:noProof/>
        </w:rPr>
        <w:t>, 4-13 (1947).</w:t>
      </w:r>
    </w:p>
    <w:p w14:paraId="7DC3D1F2" w14:textId="77777777" w:rsidR="00D349D0" w:rsidRPr="00D349D0" w:rsidRDefault="00D349D0" w:rsidP="00D349D0">
      <w:pPr>
        <w:pStyle w:val="EndNoteBibliography"/>
        <w:ind w:left="720" w:hanging="720"/>
        <w:rPr>
          <w:noProof/>
        </w:rPr>
      </w:pPr>
      <w:r w:rsidRPr="00D349D0">
        <w:rPr>
          <w:noProof/>
        </w:rPr>
        <w:t>145.</w:t>
      </w:r>
      <w:r w:rsidRPr="00D349D0">
        <w:rPr>
          <w:noProof/>
        </w:rPr>
        <w:tab/>
        <w:t xml:space="preserve">R. Gibson, M. Barnes, R. Atkinson, Life-history patterns in serpulimorph polychaetes: ecological and evolutionary perspectives. </w:t>
      </w:r>
      <w:r w:rsidRPr="00D349D0">
        <w:rPr>
          <w:i/>
          <w:noProof/>
        </w:rPr>
        <w:t>Oceanography and Marine Biology, An Annual Review, Volume 39: An Annual Review: Volume 39</w:t>
      </w:r>
      <w:r w:rsidRPr="00D349D0">
        <w:rPr>
          <w:noProof/>
        </w:rPr>
        <w:t xml:space="preserve"> </w:t>
      </w:r>
      <w:r w:rsidRPr="00D349D0">
        <w:rPr>
          <w:b/>
          <w:noProof/>
        </w:rPr>
        <w:t>39</w:t>
      </w:r>
      <w:r w:rsidRPr="00D349D0">
        <w:rPr>
          <w:noProof/>
        </w:rPr>
        <w:t>, 1-101 (2001).</w:t>
      </w:r>
    </w:p>
    <w:p w14:paraId="5B8D0064" w14:textId="77777777" w:rsidR="00D349D0" w:rsidRPr="00D349D0" w:rsidRDefault="00D349D0" w:rsidP="00D349D0">
      <w:pPr>
        <w:pStyle w:val="EndNoteBibliography"/>
        <w:ind w:left="720" w:hanging="720"/>
        <w:rPr>
          <w:noProof/>
        </w:rPr>
      </w:pPr>
      <w:r w:rsidRPr="00D349D0">
        <w:rPr>
          <w:noProof/>
        </w:rPr>
        <w:t>146.</w:t>
      </w:r>
      <w:r w:rsidRPr="00D349D0">
        <w:rPr>
          <w:noProof/>
        </w:rPr>
        <w:tab/>
        <w:t xml:space="preserve">E. Cotter, R. M. O'Riordan, A. A. Myers, A histological study of reproduction in the serpulids Pomatoceros triqueter and Pomatoceros lamarckii (Annelida: Polychaeta). </w:t>
      </w:r>
      <w:r w:rsidRPr="00D349D0">
        <w:rPr>
          <w:i/>
          <w:noProof/>
        </w:rPr>
        <w:t>Marine Biology</w:t>
      </w:r>
      <w:r w:rsidRPr="00D349D0">
        <w:rPr>
          <w:noProof/>
        </w:rPr>
        <w:t xml:space="preserve"> </w:t>
      </w:r>
      <w:r w:rsidRPr="00D349D0">
        <w:rPr>
          <w:b/>
          <w:noProof/>
        </w:rPr>
        <w:t>142</w:t>
      </w:r>
      <w:r w:rsidRPr="00D349D0">
        <w:rPr>
          <w:noProof/>
        </w:rPr>
        <w:t>, 905-914 (2003).</w:t>
      </w:r>
    </w:p>
    <w:p w14:paraId="4BF3B015" w14:textId="77777777" w:rsidR="00D349D0" w:rsidRPr="00D349D0" w:rsidRDefault="00D349D0" w:rsidP="00D349D0">
      <w:pPr>
        <w:pStyle w:val="EndNoteBibliography"/>
        <w:ind w:left="720" w:hanging="720"/>
        <w:rPr>
          <w:noProof/>
        </w:rPr>
      </w:pPr>
      <w:r w:rsidRPr="00D349D0">
        <w:rPr>
          <w:noProof/>
        </w:rPr>
        <w:t>147.</w:t>
      </w:r>
      <w:r w:rsidRPr="00D349D0">
        <w:rPr>
          <w:noProof/>
        </w:rPr>
        <w:tab/>
        <w:t xml:space="preserve">E. M. Tronchin, O. D. Clerck, D. W. Freshwater, J. J. Bolton, R. J. Anderson, Ptilophora leliaertii and Ptilophora coppejansii, two new species of Gelidiales (Rhodophyta) from South Africa. </w:t>
      </w:r>
      <w:r w:rsidRPr="00D349D0">
        <w:rPr>
          <w:i/>
          <w:noProof/>
        </w:rPr>
        <w:t>European Journal of Phycology</w:t>
      </w:r>
      <w:r w:rsidRPr="00D349D0">
        <w:rPr>
          <w:noProof/>
        </w:rPr>
        <w:t xml:space="preserve"> </w:t>
      </w:r>
      <w:r w:rsidRPr="00D349D0">
        <w:rPr>
          <w:b/>
          <w:noProof/>
        </w:rPr>
        <w:t>39</w:t>
      </w:r>
      <w:r w:rsidRPr="00D349D0">
        <w:rPr>
          <w:noProof/>
        </w:rPr>
        <w:t>, 395-410 (2010).</w:t>
      </w:r>
    </w:p>
    <w:p w14:paraId="2BF675CB" w14:textId="77777777" w:rsidR="00D349D0" w:rsidRPr="00D349D0" w:rsidRDefault="00D349D0" w:rsidP="00D349D0">
      <w:pPr>
        <w:pStyle w:val="EndNoteBibliography"/>
        <w:ind w:left="720" w:hanging="720"/>
        <w:rPr>
          <w:noProof/>
        </w:rPr>
      </w:pPr>
      <w:r w:rsidRPr="00D349D0">
        <w:rPr>
          <w:noProof/>
        </w:rPr>
        <w:t>148.</w:t>
      </w:r>
      <w:r w:rsidRPr="00D349D0">
        <w:rPr>
          <w:noProof/>
        </w:rPr>
        <w:tab/>
        <w:t>Neuhaus, R. Higgins, Ultrastructure, Biology, and Phylogenetic Relationships of Kinorhynch.  (2002).</w:t>
      </w:r>
    </w:p>
    <w:p w14:paraId="11EB3C8F" w14:textId="77777777" w:rsidR="00D349D0" w:rsidRPr="00D349D0" w:rsidRDefault="00D349D0" w:rsidP="00D349D0">
      <w:pPr>
        <w:pStyle w:val="EndNoteBibliography"/>
        <w:ind w:left="720" w:hanging="720"/>
        <w:rPr>
          <w:noProof/>
        </w:rPr>
      </w:pPr>
      <w:r w:rsidRPr="00D349D0">
        <w:rPr>
          <w:noProof/>
        </w:rPr>
        <w:t>149.</w:t>
      </w:r>
      <w:r w:rsidRPr="00D349D0">
        <w:rPr>
          <w:noProof/>
        </w:rPr>
        <w:tab/>
        <w:t xml:space="preserve">N. Sánchez, M. Herranz, J. Benito, F. Pardos, Pycnophyes almansae sp. nov. and Pycnophyes lageria sp. nov., two new homalorhagid kinorhynchs (Kinorhyncha, Homalorhagida) from the Iberian Peninsula, with special focus on introvert features. </w:t>
      </w:r>
      <w:r w:rsidRPr="00D349D0">
        <w:rPr>
          <w:i/>
          <w:noProof/>
        </w:rPr>
        <w:t>Marine Biology Research</w:t>
      </w:r>
      <w:r w:rsidRPr="00D349D0">
        <w:rPr>
          <w:noProof/>
        </w:rPr>
        <w:t xml:space="preserve"> </w:t>
      </w:r>
      <w:r w:rsidRPr="00D349D0">
        <w:rPr>
          <w:b/>
          <w:noProof/>
        </w:rPr>
        <w:t>10</w:t>
      </w:r>
      <w:r w:rsidRPr="00D349D0">
        <w:rPr>
          <w:noProof/>
        </w:rPr>
        <w:t>, 17-36 (2014).</w:t>
      </w:r>
    </w:p>
    <w:p w14:paraId="46CD9105" w14:textId="77777777" w:rsidR="00D349D0" w:rsidRPr="00D349D0" w:rsidRDefault="00D349D0" w:rsidP="00D349D0">
      <w:pPr>
        <w:pStyle w:val="EndNoteBibliography"/>
        <w:ind w:left="720" w:hanging="720"/>
        <w:rPr>
          <w:noProof/>
        </w:rPr>
      </w:pPr>
      <w:r w:rsidRPr="00D349D0">
        <w:rPr>
          <w:noProof/>
        </w:rPr>
        <w:t>150.</w:t>
      </w:r>
      <w:r w:rsidRPr="00D349D0">
        <w:rPr>
          <w:noProof/>
        </w:rPr>
        <w:tab/>
        <w:t xml:space="preserve">C. Blake, Three new species of worms belonging to the order Echinodera. </w:t>
      </w:r>
      <w:r w:rsidRPr="00D349D0">
        <w:rPr>
          <w:i/>
          <w:noProof/>
        </w:rPr>
        <w:t>Biological Survey of the Mount Desert Region</w:t>
      </w:r>
      <w:r w:rsidRPr="00D349D0">
        <w:rPr>
          <w:noProof/>
        </w:rPr>
        <w:t xml:space="preserve"> </w:t>
      </w:r>
      <w:r w:rsidRPr="00D349D0">
        <w:rPr>
          <w:b/>
          <w:noProof/>
        </w:rPr>
        <w:t>4</w:t>
      </w:r>
      <w:r w:rsidRPr="00D349D0">
        <w:rPr>
          <w:noProof/>
        </w:rPr>
        <w:t>, 3-10 (1930).</w:t>
      </w:r>
    </w:p>
    <w:p w14:paraId="3979948E" w14:textId="77777777" w:rsidR="00D349D0" w:rsidRPr="00D349D0" w:rsidRDefault="00D349D0" w:rsidP="00D349D0">
      <w:pPr>
        <w:pStyle w:val="EndNoteBibliography"/>
        <w:ind w:left="720" w:hanging="720"/>
        <w:rPr>
          <w:noProof/>
        </w:rPr>
      </w:pPr>
      <w:r w:rsidRPr="00D349D0">
        <w:rPr>
          <w:noProof/>
        </w:rPr>
        <w:t>151.</w:t>
      </w:r>
      <w:r w:rsidRPr="00D349D0">
        <w:rPr>
          <w:noProof/>
        </w:rPr>
        <w:tab/>
        <w:t xml:space="preserve">J. M. Kain, Winter favours growth and survival of Ralfsia verrucosa (Phaeophyceae) in high intertidal rockpools in southeast Australia. </w:t>
      </w:r>
      <w:r w:rsidRPr="00D349D0">
        <w:rPr>
          <w:i/>
          <w:noProof/>
        </w:rPr>
        <w:t>Phycologia</w:t>
      </w:r>
      <w:r w:rsidRPr="00D349D0">
        <w:rPr>
          <w:noProof/>
        </w:rPr>
        <w:t xml:space="preserve"> </w:t>
      </w:r>
      <w:r w:rsidRPr="00D349D0">
        <w:rPr>
          <w:b/>
          <w:noProof/>
        </w:rPr>
        <w:t>47</w:t>
      </w:r>
      <w:r w:rsidRPr="00D349D0">
        <w:rPr>
          <w:noProof/>
        </w:rPr>
        <w:t>, 498-509 (2008).</w:t>
      </w:r>
    </w:p>
    <w:p w14:paraId="53484781" w14:textId="77777777" w:rsidR="00D349D0" w:rsidRPr="00D349D0" w:rsidRDefault="00D349D0" w:rsidP="00D349D0">
      <w:pPr>
        <w:pStyle w:val="EndNoteBibliography"/>
        <w:ind w:left="720" w:hanging="720"/>
        <w:rPr>
          <w:noProof/>
        </w:rPr>
      </w:pPr>
      <w:r w:rsidRPr="00D349D0">
        <w:rPr>
          <w:noProof/>
        </w:rPr>
        <w:t>152.</w:t>
      </w:r>
      <w:r w:rsidRPr="00D349D0">
        <w:rPr>
          <w:noProof/>
        </w:rPr>
        <w:tab/>
        <w:t xml:space="preserve">W. Nelson, A critical review of the Ralfsiales, Ralfsiaceae and the taxonomic position of Analipus japonicus (Harv.) Wynne (Phaeophyta). </w:t>
      </w:r>
      <w:r w:rsidRPr="00D349D0">
        <w:rPr>
          <w:i/>
          <w:noProof/>
        </w:rPr>
        <w:t>British Phycological Journal</w:t>
      </w:r>
      <w:r w:rsidRPr="00D349D0">
        <w:rPr>
          <w:noProof/>
        </w:rPr>
        <w:t xml:space="preserve"> </w:t>
      </w:r>
      <w:r w:rsidRPr="00D349D0">
        <w:rPr>
          <w:b/>
          <w:noProof/>
        </w:rPr>
        <w:t>17</w:t>
      </w:r>
      <w:r w:rsidRPr="00D349D0">
        <w:rPr>
          <w:noProof/>
        </w:rPr>
        <w:t>, 311-320 (1982).</w:t>
      </w:r>
    </w:p>
    <w:p w14:paraId="1AA8EEE5" w14:textId="77777777" w:rsidR="00D349D0" w:rsidRPr="00D349D0" w:rsidRDefault="00D349D0" w:rsidP="00D349D0">
      <w:pPr>
        <w:pStyle w:val="EndNoteBibliography"/>
        <w:ind w:left="720" w:hanging="720"/>
        <w:rPr>
          <w:noProof/>
        </w:rPr>
      </w:pPr>
      <w:r w:rsidRPr="00D349D0">
        <w:rPr>
          <w:noProof/>
        </w:rPr>
        <w:t>153.</w:t>
      </w:r>
      <w:r w:rsidRPr="00D349D0">
        <w:rPr>
          <w:noProof/>
        </w:rPr>
        <w:tab/>
        <w:t xml:space="preserve">C. Nielsen, </w:t>
      </w:r>
      <w:r w:rsidRPr="00D349D0">
        <w:rPr>
          <w:i/>
          <w:noProof/>
        </w:rPr>
        <w:t>Animal evolution: interrelationships of the living phyla</w:t>
      </w:r>
      <w:r w:rsidRPr="00D349D0">
        <w:rPr>
          <w:noProof/>
        </w:rPr>
        <w:t xml:space="preserve"> (Oxford University Press on Demand, 2012).</w:t>
      </w:r>
    </w:p>
    <w:p w14:paraId="3A2C976D" w14:textId="77777777" w:rsidR="00D349D0" w:rsidRPr="00D349D0" w:rsidRDefault="00D349D0" w:rsidP="00D349D0">
      <w:pPr>
        <w:pStyle w:val="EndNoteBibliography"/>
        <w:ind w:left="720" w:hanging="720"/>
        <w:rPr>
          <w:noProof/>
        </w:rPr>
      </w:pPr>
      <w:r w:rsidRPr="00D349D0">
        <w:rPr>
          <w:noProof/>
        </w:rPr>
        <w:t>154.</w:t>
      </w:r>
      <w:r w:rsidRPr="00D349D0">
        <w:rPr>
          <w:noProof/>
        </w:rPr>
        <w:tab/>
        <w:t xml:space="preserve">R. M. KRISTENSEN, A. NØRREVANG, On the fine structure of Rastrognathia macrostoma gen. et sp. n. placed in Rastrognathiidae fam. n.(Gnathostomulida). </w:t>
      </w:r>
      <w:r w:rsidRPr="00D349D0">
        <w:rPr>
          <w:i/>
          <w:noProof/>
        </w:rPr>
        <w:t>Zoologica Scripta</w:t>
      </w:r>
      <w:r w:rsidRPr="00D349D0">
        <w:rPr>
          <w:noProof/>
        </w:rPr>
        <w:t xml:space="preserve"> </w:t>
      </w:r>
      <w:r w:rsidRPr="00D349D0">
        <w:rPr>
          <w:b/>
          <w:noProof/>
        </w:rPr>
        <w:t>6</w:t>
      </w:r>
      <w:r w:rsidRPr="00D349D0">
        <w:rPr>
          <w:noProof/>
        </w:rPr>
        <w:t>, 27-41 (1977).</w:t>
      </w:r>
    </w:p>
    <w:p w14:paraId="0AA262B3" w14:textId="77777777" w:rsidR="00D349D0" w:rsidRPr="00D349D0" w:rsidRDefault="00D349D0" w:rsidP="00D349D0">
      <w:pPr>
        <w:pStyle w:val="EndNoteBibliography"/>
        <w:ind w:left="720" w:hanging="720"/>
        <w:rPr>
          <w:noProof/>
        </w:rPr>
      </w:pPr>
      <w:r w:rsidRPr="00D349D0">
        <w:rPr>
          <w:noProof/>
        </w:rPr>
        <w:t>155.</w:t>
      </w:r>
      <w:r w:rsidRPr="00D349D0">
        <w:rPr>
          <w:noProof/>
        </w:rPr>
        <w:tab/>
        <w:t xml:space="preserve">M.-A. Félix, Alternative morphs and plasticity of vulval development in a rhabditid nematode species. </w:t>
      </w:r>
      <w:r w:rsidRPr="00D349D0">
        <w:rPr>
          <w:i/>
          <w:noProof/>
        </w:rPr>
        <w:t>Development Genes and Evolution</w:t>
      </w:r>
      <w:r w:rsidRPr="00D349D0">
        <w:rPr>
          <w:noProof/>
        </w:rPr>
        <w:t xml:space="preserve"> </w:t>
      </w:r>
      <w:r w:rsidRPr="00D349D0">
        <w:rPr>
          <w:b/>
          <w:noProof/>
        </w:rPr>
        <w:t>214</w:t>
      </w:r>
      <w:r w:rsidRPr="00D349D0">
        <w:rPr>
          <w:noProof/>
        </w:rPr>
        <w:t>, 55-63 (2004).</w:t>
      </w:r>
    </w:p>
    <w:p w14:paraId="1EA0AB0F" w14:textId="77777777" w:rsidR="00D349D0" w:rsidRPr="00D349D0" w:rsidRDefault="00D349D0" w:rsidP="00D349D0">
      <w:pPr>
        <w:pStyle w:val="EndNoteBibliography"/>
        <w:ind w:left="720" w:hanging="720"/>
        <w:rPr>
          <w:noProof/>
        </w:rPr>
      </w:pPr>
      <w:r w:rsidRPr="00D349D0">
        <w:rPr>
          <w:noProof/>
        </w:rPr>
        <w:t>156.</w:t>
      </w:r>
      <w:r w:rsidRPr="00D349D0">
        <w:rPr>
          <w:noProof/>
        </w:rPr>
        <w:tab/>
        <w:t xml:space="preserve">D. C. Shakes, B. J. Neva, H. Huynh, J. Chaudhuri, A. Pires-Dasilva, Asymmetric spermatocyte division as a mechanism for controlling sex ratios. </w:t>
      </w:r>
      <w:r w:rsidRPr="00D349D0">
        <w:rPr>
          <w:i/>
          <w:noProof/>
        </w:rPr>
        <w:t>Nat Commun</w:t>
      </w:r>
      <w:r w:rsidRPr="00D349D0">
        <w:rPr>
          <w:noProof/>
        </w:rPr>
        <w:t xml:space="preserve"> </w:t>
      </w:r>
      <w:r w:rsidRPr="00D349D0">
        <w:rPr>
          <w:b/>
          <w:noProof/>
        </w:rPr>
        <w:t>2</w:t>
      </w:r>
      <w:r w:rsidRPr="00D349D0">
        <w:rPr>
          <w:noProof/>
        </w:rPr>
        <w:t>, 157 (2011).</w:t>
      </w:r>
    </w:p>
    <w:p w14:paraId="136B7F5D" w14:textId="77777777" w:rsidR="00D349D0" w:rsidRPr="00D349D0" w:rsidRDefault="00D349D0" w:rsidP="00D349D0">
      <w:pPr>
        <w:pStyle w:val="EndNoteBibliography"/>
        <w:ind w:left="720" w:hanging="720"/>
        <w:rPr>
          <w:noProof/>
        </w:rPr>
      </w:pPr>
      <w:r w:rsidRPr="00D349D0">
        <w:rPr>
          <w:noProof/>
        </w:rPr>
        <w:lastRenderedPageBreak/>
        <w:t>157.</w:t>
      </w:r>
      <w:r w:rsidRPr="00D349D0">
        <w:rPr>
          <w:noProof/>
        </w:rPr>
        <w:tab/>
        <w:t xml:space="preserve">D. Atkins, Rhopalura granosa sp. nov., an orthonectid parasite of a lamellibranch Heteranomia squamula L., with a note on its swimming behaviour. </w:t>
      </w:r>
      <w:r w:rsidRPr="00D349D0">
        <w:rPr>
          <w:i/>
          <w:noProof/>
        </w:rPr>
        <w:t>Journal of the Marine Biological Association of the United Kingdom</w:t>
      </w:r>
      <w:r w:rsidRPr="00D349D0">
        <w:rPr>
          <w:noProof/>
        </w:rPr>
        <w:t xml:space="preserve"> </w:t>
      </w:r>
      <w:r w:rsidRPr="00D349D0">
        <w:rPr>
          <w:b/>
          <w:noProof/>
        </w:rPr>
        <w:t>19</w:t>
      </w:r>
      <w:r w:rsidRPr="00D349D0">
        <w:rPr>
          <w:noProof/>
        </w:rPr>
        <w:t>, 233-252 (1933).</w:t>
      </w:r>
    </w:p>
    <w:p w14:paraId="47E5CA11" w14:textId="77777777" w:rsidR="00D349D0" w:rsidRPr="00D349D0" w:rsidRDefault="00D349D0" w:rsidP="00D349D0">
      <w:pPr>
        <w:pStyle w:val="EndNoteBibliography"/>
        <w:ind w:left="720" w:hanging="720"/>
        <w:rPr>
          <w:noProof/>
        </w:rPr>
      </w:pPr>
      <w:r w:rsidRPr="00D349D0">
        <w:rPr>
          <w:noProof/>
        </w:rPr>
        <w:t>158.</w:t>
      </w:r>
      <w:r w:rsidRPr="00D349D0">
        <w:rPr>
          <w:noProof/>
        </w:rPr>
        <w:tab/>
        <w:t>P. Vasishta, Some Observations on the Life-History of Rivularia Joshii Sp. Nov. from Hoshiarpur, Punjab, India.  (1962).</w:t>
      </w:r>
    </w:p>
    <w:p w14:paraId="6D9BEC89" w14:textId="77777777" w:rsidR="00D349D0" w:rsidRPr="00D349D0" w:rsidRDefault="00D349D0" w:rsidP="00D349D0">
      <w:pPr>
        <w:pStyle w:val="EndNoteBibliography"/>
        <w:ind w:left="720" w:hanging="720"/>
        <w:rPr>
          <w:noProof/>
        </w:rPr>
      </w:pPr>
      <w:r w:rsidRPr="00D349D0">
        <w:rPr>
          <w:noProof/>
        </w:rPr>
        <w:t>159.</w:t>
      </w:r>
      <w:r w:rsidRPr="00D349D0">
        <w:rPr>
          <w:noProof/>
        </w:rPr>
        <w:tab/>
        <w:t xml:space="preserve">J. H. Koschwanez, K. R. Foster, A. W. Murray, Sucrose Utilization in Budding Yeast as a Model for the Origin of Undifferentiated Multicellularity. </w:t>
      </w:r>
      <w:r w:rsidRPr="00D349D0">
        <w:rPr>
          <w:i/>
          <w:noProof/>
        </w:rPr>
        <w:t>PLOS Biology</w:t>
      </w:r>
      <w:r w:rsidRPr="00D349D0">
        <w:rPr>
          <w:noProof/>
        </w:rPr>
        <w:t xml:space="preserve"> </w:t>
      </w:r>
      <w:r w:rsidRPr="00D349D0">
        <w:rPr>
          <w:b/>
          <w:noProof/>
        </w:rPr>
        <w:t>9</w:t>
      </w:r>
      <w:r w:rsidRPr="00D349D0">
        <w:rPr>
          <w:noProof/>
        </w:rPr>
        <w:t>, e1001122 (2011).</w:t>
      </w:r>
    </w:p>
    <w:p w14:paraId="24E6D5C8" w14:textId="77777777" w:rsidR="00D349D0" w:rsidRPr="00D349D0" w:rsidRDefault="00D349D0" w:rsidP="00D349D0">
      <w:pPr>
        <w:pStyle w:val="EndNoteBibliography"/>
        <w:ind w:left="720" w:hanging="720"/>
        <w:rPr>
          <w:noProof/>
        </w:rPr>
      </w:pPr>
      <w:r w:rsidRPr="00D349D0">
        <w:rPr>
          <w:noProof/>
        </w:rPr>
        <w:t>160.</w:t>
      </w:r>
      <w:r w:rsidRPr="00D349D0">
        <w:rPr>
          <w:noProof/>
        </w:rPr>
        <w:tab/>
        <w:t xml:space="preserve">W. E. Van Drunen, M. E. Dorken, Trade-offs between clonal and sexual reproduction in Sagittaria latifolia (Alismataceae) scale up to affect the fitness of entire clones. </w:t>
      </w:r>
      <w:r w:rsidRPr="00D349D0">
        <w:rPr>
          <w:i/>
          <w:noProof/>
        </w:rPr>
        <w:t>New Phytol</w:t>
      </w:r>
      <w:r w:rsidRPr="00D349D0">
        <w:rPr>
          <w:noProof/>
        </w:rPr>
        <w:t xml:space="preserve"> </w:t>
      </w:r>
      <w:r w:rsidRPr="00D349D0">
        <w:rPr>
          <w:b/>
          <w:noProof/>
        </w:rPr>
        <w:t>196</w:t>
      </w:r>
      <w:r w:rsidRPr="00D349D0">
        <w:rPr>
          <w:noProof/>
        </w:rPr>
        <w:t>, 606-616 (2012).</w:t>
      </w:r>
    </w:p>
    <w:p w14:paraId="21338506" w14:textId="77777777" w:rsidR="00D349D0" w:rsidRPr="00D349D0" w:rsidRDefault="00D349D0" w:rsidP="00D349D0">
      <w:pPr>
        <w:pStyle w:val="EndNoteBibliography"/>
        <w:ind w:left="720" w:hanging="720"/>
        <w:rPr>
          <w:noProof/>
        </w:rPr>
      </w:pPr>
      <w:r w:rsidRPr="00D349D0">
        <w:rPr>
          <w:noProof/>
        </w:rPr>
        <w:t>161.</w:t>
      </w:r>
      <w:r w:rsidRPr="00D349D0">
        <w:rPr>
          <w:noProof/>
        </w:rPr>
        <w:tab/>
        <w:t xml:space="preserve">H. Komen, G. H. Thorgaard, Androgenesis, gynogenesis and the production of clones in fishes: A review. </w:t>
      </w:r>
      <w:r w:rsidRPr="00D349D0">
        <w:rPr>
          <w:i/>
          <w:noProof/>
        </w:rPr>
        <w:t>Aquaculture</w:t>
      </w:r>
      <w:r w:rsidRPr="00D349D0">
        <w:rPr>
          <w:noProof/>
        </w:rPr>
        <w:t xml:space="preserve"> </w:t>
      </w:r>
      <w:r w:rsidRPr="00D349D0">
        <w:rPr>
          <w:b/>
          <w:noProof/>
        </w:rPr>
        <w:t>269</w:t>
      </w:r>
      <w:r w:rsidRPr="00D349D0">
        <w:rPr>
          <w:noProof/>
        </w:rPr>
        <w:t>, 150-173 (2007).</w:t>
      </w:r>
    </w:p>
    <w:p w14:paraId="348EE310" w14:textId="77777777" w:rsidR="00D349D0" w:rsidRPr="00D349D0" w:rsidRDefault="00D349D0" w:rsidP="00D349D0">
      <w:pPr>
        <w:pStyle w:val="EndNoteBibliography"/>
        <w:ind w:left="720" w:hanging="720"/>
        <w:rPr>
          <w:noProof/>
        </w:rPr>
      </w:pPr>
      <w:r w:rsidRPr="00D349D0">
        <w:rPr>
          <w:noProof/>
        </w:rPr>
        <w:t>162.</w:t>
      </w:r>
      <w:r w:rsidRPr="00D349D0">
        <w:rPr>
          <w:noProof/>
        </w:rPr>
        <w:tab/>
        <w:t>M. J. Dayel</w:t>
      </w:r>
      <w:r w:rsidRPr="00D349D0">
        <w:rPr>
          <w:i/>
          <w:noProof/>
        </w:rPr>
        <w:t xml:space="preserve"> et al.</w:t>
      </w:r>
      <w:r w:rsidRPr="00D349D0">
        <w:rPr>
          <w:noProof/>
        </w:rPr>
        <w:t xml:space="preserve">, Cell differentiation and morphogenesis in the colony-forming choanoflagellate Salpingoeca rosetta. </w:t>
      </w:r>
      <w:r w:rsidRPr="00D349D0">
        <w:rPr>
          <w:i/>
          <w:noProof/>
        </w:rPr>
        <w:t>Developmental Biology</w:t>
      </w:r>
      <w:r w:rsidRPr="00D349D0">
        <w:rPr>
          <w:noProof/>
        </w:rPr>
        <w:t xml:space="preserve"> </w:t>
      </w:r>
      <w:r w:rsidRPr="00D349D0">
        <w:rPr>
          <w:b/>
          <w:noProof/>
        </w:rPr>
        <w:t>357</w:t>
      </w:r>
      <w:r w:rsidRPr="00D349D0">
        <w:rPr>
          <w:noProof/>
        </w:rPr>
        <w:t>, 73-82 (2011).</w:t>
      </w:r>
    </w:p>
    <w:p w14:paraId="4EA7755B" w14:textId="77777777" w:rsidR="00D349D0" w:rsidRPr="00D349D0" w:rsidRDefault="00D349D0" w:rsidP="00D349D0">
      <w:pPr>
        <w:pStyle w:val="EndNoteBibliography"/>
        <w:ind w:left="720" w:hanging="720"/>
        <w:rPr>
          <w:noProof/>
        </w:rPr>
      </w:pPr>
      <w:r w:rsidRPr="00D349D0">
        <w:rPr>
          <w:noProof/>
        </w:rPr>
        <w:t>163.</w:t>
      </w:r>
      <w:r w:rsidRPr="00D349D0">
        <w:rPr>
          <w:noProof/>
        </w:rPr>
        <w:tab/>
        <w:t xml:space="preserve">S. R. Fairclough, M. J. Dayel, N. King, Multicellular development in a choanoflagellate. </w:t>
      </w:r>
      <w:r w:rsidRPr="00D349D0">
        <w:rPr>
          <w:i/>
          <w:noProof/>
        </w:rPr>
        <w:t>Current Biology</w:t>
      </w:r>
      <w:r w:rsidRPr="00D349D0">
        <w:rPr>
          <w:noProof/>
        </w:rPr>
        <w:t xml:space="preserve"> </w:t>
      </w:r>
      <w:r w:rsidRPr="00D349D0">
        <w:rPr>
          <w:b/>
          <w:noProof/>
        </w:rPr>
        <w:t>20</w:t>
      </w:r>
      <w:r w:rsidRPr="00D349D0">
        <w:rPr>
          <w:noProof/>
        </w:rPr>
        <w:t>, R875-R876 (2010).</w:t>
      </w:r>
    </w:p>
    <w:p w14:paraId="0F2C3C93" w14:textId="77777777" w:rsidR="00D349D0" w:rsidRPr="00D349D0" w:rsidRDefault="00D349D0" w:rsidP="00D349D0">
      <w:pPr>
        <w:pStyle w:val="EndNoteBibliography"/>
        <w:ind w:left="720" w:hanging="720"/>
        <w:rPr>
          <w:noProof/>
        </w:rPr>
      </w:pPr>
      <w:r w:rsidRPr="00D349D0">
        <w:rPr>
          <w:noProof/>
        </w:rPr>
        <w:t>164.</w:t>
      </w:r>
      <w:r w:rsidRPr="00D349D0">
        <w:rPr>
          <w:noProof/>
        </w:rPr>
        <w:tab/>
        <w:t xml:space="preserve">T. C. Levin, N. King, Evidence for sex and recombination in the choanoflagellate Salpingoeca rosetta. </w:t>
      </w:r>
      <w:r w:rsidRPr="00D349D0">
        <w:rPr>
          <w:i/>
          <w:noProof/>
        </w:rPr>
        <w:t>Current Biology</w:t>
      </w:r>
      <w:r w:rsidRPr="00D349D0">
        <w:rPr>
          <w:noProof/>
        </w:rPr>
        <w:t xml:space="preserve"> </w:t>
      </w:r>
      <w:r w:rsidRPr="00D349D0">
        <w:rPr>
          <w:b/>
          <w:noProof/>
        </w:rPr>
        <w:t>23</w:t>
      </w:r>
      <w:r w:rsidRPr="00D349D0">
        <w:rPr>
          <w:noProof/>
        </w:rPr>
        <w:t>, 2176-2180 (2013).</w:t>
      </w:r>
    </w:p>
    <w:p w14:paraId="47A4D3F4" w14:textId="77777777" w:rsidR="00D349D0" w:rsidRPr="00D349D0" w:rsidRDefault="00D349D0" w:rsidP="00D349D0">
      <w:pPr>
        <w:pStyle w:val="EndNoteBibliography"/>
        <w:ind w:left="720" w:hanging="720"/>
        <w:rPr>
          <w:noProof/>
        </w:rPr>
      </w:pPr>
      <w:r w:rsidRPr="00D349D0">
        <w:rPr>
          <w:noProof/>
        </w:rPr>
        <w:t>165.</w:t>
      </w:r>
      <w:r w:rsidRPr="00D349D0">
        <w:rPr>
          <w:noProof/>
        </w:rPr>
        <w:tab/>
        <w:t xml:space="preserve">G. F. Papenfuss, T. Edelstein, The morphology and taxonomy of the red alga Sarconema (Gigartinales: Solieriaceae). </w:t>
      </w:r>
      <w:r w:rsidRPr="00D349D0">
        <w:rPr>
          <w:i/>
          <w:noProof/>
        </w:rPr>
        <w:t>Phycologia</w:t>
      </w:r>
      <w:r w:rsidRPr="00D349D0">
        <w:rPr>
          <w:noProof/>
        </w:rPr>
        <w:t xml:space="preserve"> </w:t>
      </w:r>
      <w:r w:rsidRPr="00D349D0">
        <w:rPr>
          <w:b/>
          <w:noProof/>
        </w:rPr>
        <w:t>13</w:t>
      </w:r>
      <w:r w:rsidRPr="00D349D0">
        <w:rPr>
          <w:noProof/>
        </w:rPr>
        <w:t>, 31-43 (1974).</w:t>
      </w:r>
    </w:p>
    <w:p w14:paraId="71105B50" w14:textId="77777777" w:rsidR="00D349D0" w:rsidRPr="00D349D0" w:rsidRDefault="00D349D0" w:rsidP="00D349D0">
      <w:pPr>
        <w:pStyle w:val="EndNoteBibliography"/>
        <w:ind w:left="720" w:hanging="720"/>
        <w:rPr>
          <w:noProof/>
        </w:rPr>
      </w:pPr>
      <w:r w:rsidRPr="00D349D0">
        <w:rPr>
          <w:noProof/>
        </w:rPr>
        <w:t>166.</w:t>
      </w:r>
      <w:r w:rsidRPr="00D349D0">
        <w:rPr>
          <w:noProof/>
        </w:rPr>
        <w:tab/>
        <w:t xml:space="preserve">M. Chihara, Germination of carpospores of Pikea californica and Schimmelmannia plumosa as found in Japan, with special reference to their life history. </w:t>
      </w:r>
      <w:r w:rsidRPr="00D349D0">
        <w:rPr>
          <w:i/>
          <w:noProof/>
        </w:rPr>
        <w:t>Bulletin de la Société Botanique de France</w:t>
      </w:r>
      <w:r w:rsidRPr="00D349D0">
        <w:rPr>
          <w:noProof/>
        </w:rPr>
        <w:t xml:space="preserve"> </w:t>
      </w:r>
      <w:r w:rsidRPr="00D349D0">
        <w:rPr>
          <w:b/>
          <w:noProof/>
        </w:rPr>
        <w:t>119</w:t>
      </w:r>
      <w:r w:rsidRPr="00D349D0">
        <w:rPr>
          <w:noProof/>
        </w:rPr>
        <w:t>, 313-319 (1972).</w:t>
      </w:r>
    </w:p>
    <w:p w14:paraId="6546CF51" w14:textId="77777777" w:rsidR="00D349D0" w:rsidRPr="00D349D0" w:rsidRDefault="00D349D0" w:rsidP="00D349D0">
      <w:pPr>
        <w:pStyle w:val="EndNoteBibliography"/>
        <w:ind w:left="720" w:hanging="720"/>
        <w:rPr>
          <w:noProof/>
        </w:rPr>
      </w:pPr>
      <w:r w:rsidRPr="00D349D0">
        <w:rPr>
          <w:noProof/>
        </w:rPr>
        <w:t>167.</w:t>
      </w:r>
      <w:r w:rsidRPr="00D349D0">
        <w:rPr>
          <w:noProof/>
        </w:rPr>
        <w:tab/>
        <w:t>Umezaki, Life History Types of the Florideophyceae (Rhodophyta) and their Evolution.  (1989).</w:t>
      </w:r>
    </w:p>
    <w:p w14:paraId="1CCB78E1" w14:textId="77777777" w:rsidR="00D349D0" w:rsidRPr="00D349D0" w:rsidRDefault="00D349D0" w:rsidP="00D349D0">
      <w:pPr>
        <w:pStyle w:val="EndNoteBibliography"/>
        <w:ind w:left="720" w:hanging="720"/>
        <w:rPr>
          <w:noProof/>
        </w:rPr>
      </w:pPr>
      <w:r w:rsidRPr="00D349D0">
        <w:rPr>
          <w:noProof/>
        </w:rPr>
        <w:t>168.</w:t>
      </w:r>
      <w:r w:rsidRPr="00D349D0">
        <w:rPr>
          <w:noProof/>
        </w:rPr>
        <w:tab/>
        <w:t xml:space="preserve">C. A. Maggs, M. D. Guiry, Life history and reproduction of Schmitzia hiscockiana sp. nov.(Rhodophyta, Gigartinales) from the British Isles. </w:t>
      </w:r>
      <w:r w:rsidRPr="00D349D0">
        <w:rPr>
          <w:i/>
          <w:noProof/>
        </w:rPr>
        <w:t>Phycologia</w:t>
      </w:r>
      <w:r w:rsidRPr="00D349D0">
        <w:rPr>
          <w:noProof/>
        </w:rPr>
        <w:t xml:space="preserve"> </w:t>
      </w:r>
      <w:r w:rsidRPr="00D349D0">
        <w:rPr>
          <w:b/>
          <w:noProof/>
        </w:rPr>
        <w:t>24</w:t>
      </w:r>
      <w:r w:rsidRPr="00D349D0">
        <w:rPr>
          <w:noProof/>
        </w:rPr>
        <w:t>, 297-310 (1985).</w:t>
      </w:r>
    </w:p>
    <w:p w14:paraId="7130AE0E" w14:textId="77777777" w:rsidR="00D349D0" w:rsidRPr="00D349D0" w:rsidRDefault="00D349D0" w:rsidP="00D349D0">
      <w:pPr>
        <w:pStyle w:val="EndNoteBibliography"/>
        <w:ind w:left="720" w:hanging="720"/>
        <w:rPr>
          <w:noProof/>
        </w:rPr>
      </w:pPr>
      <w:r w:rsidRPr="00D349D0">
        <w:rPr>
          <w:noProof/>
        </w:rPr>
        <w:t>169.</w:t>
      </w:r>
      <w:r w:rsidRPr="00D349D0">
        <w:rPr>
          <w:noProof/>
        </w:rPr>
        <w:tab/>
        <w:t xml:space="preserve">M. N. Clayton, Morphological variation and life history in cylindrical forms of Scytosiphon lomentaria (Scytosiphonaceae: Phaeophyta) from southern Australia. </w:t>
      </w:r>
      <w:r w:rsidRPr="00D349D0">
        <w:rPr>
          <w:i/>
          <w:noProof/>
        </w:rPr>
        <w:t>Marine Biology</w:t>
      </w:r>
      <w:r w:rsidRPr="00D349D0">
        <w:rPr>
          <w:noProof/>
        </w:rPr>
        <w:t xml:space="preserve"> </w:t>
      </w:r>
      <w:r w:rsidRPr="00D349D0">
        <w:rPr>
          <w:b/>
          <w:noProof/>
        </w:rPr>
        <w:t>47</w:t>
      </w:r>
      <w:r w:rsidRPr="00D349D0">
        <w:rPr>
          <w:noProof/>
        </w:rPr>
        <w:t>, 349-357 (1978).</w:t>
      </w:r>
    </w:p>
    <w:p w14:paraId="4D3B0F9A" w14:textId="77777777" w:rsidR="00D349D0" w:rsidRPr="00D349D0" w:rsidRDefault="00D349D0" w:rsidP="00D349D0">
      <w:pPr>
        <w:pStyle w:val="EndNoteBibliography"/>
        <w:ind w:left="720" w:hanging="720"/>
        <w:rPr>
          <w:noProof/>
        </w:rPr>
      </w:pPr>
      <w:r w:rsidRPr="00D349D0">
        <w:rPr>
          <w:noProof/>
        </w:rPr>
        <w:t>170.</w:t>
      </w:r>
      <w:r w:rsidRPr="00D349D0">
        <w:rPr>
          <w:noProof/>
        </w:rPr>
        <w:tab/>
        <w:t xml:space="preserve">P. Cribb, 636. THE GENUS SELENIPEDIUM: Orchidaceae. </w:t>
      </w:r>
      <w:r w:rsidRPr="00D349D0">
        <w:rPr>
          <w:i/>
          <w:noProof/>
        </w:rPr>
        <w:t>Curtis's Botanical Magazine</w:t>
      </w:r>
      <w:r w:rsidRPr="00D349D0">
        <w:rPr>
          <w:noProof/>
        </w:rPr>
        <w:t xml:space="preserve"> </w:t>
      </w:r>
      <w:r w:rsidRPr="00D349D0">
        <w:rPr>
          <w:b/>
          <w:noProof/>
        </w:rPr>
        <w:t>26</w:t>
      </w:r>
      <w:r w:rsidRPr="00D349D0">
        <w:rPr>
          <w:noProof/>
        </w:rPr>
        <w:t>, 5-20 (2009).</w:t>
      </w:r>
    </w:p>
    <w:p w14:paraId="41D1D3F5" w14:textId="77777777" w:rsidR="00D349D0" w:rsidRPr="00D349D0" w:rsidRDefault="00D349D0" w:rsidP="00D349D0">
      <w:pPr>
        <w:pStyle w:val="EndNoteBibliography"/>
        <w:ind w:left="720" w:hanging="720"/>
        <w:rPr>
          <w:noProof/>
        </w:rPr>
      </w:pPr>
      <w:r w:rsidRPr="00D349D0">
        <w:rPr>
          <w:noProof/>
        </w:rPr>
        <w:t>171.</w:t>
      </w:r>
      <w:r w:rsidRPr="00D349D0">
        <w:rPr>
          <w:noProof/>
        </w:rPr>
        <w:tab/>
        <w:t xml:space="preserve">H. Sugimoto, H. Endoh, Analysis of Fruiting Body Development in the Aggregative Ciliate Sorogena stoianovitchae (Ciliophora, Colpodea). </w:t>
      </w:r>
      <w:r w:rsidRPr="00D349D0">
        <w:rPr>
          <w:i/>
          <w:noProof/>
        </w:rPr>
        <w:t>Journal of Eukaryotic Microbiology</w:t>
      </w:r>
      <w:r w:rsidRPr="00D349D0">
        <w:rPr>
          <w:noProof/>
        </w:rPr>
        <w:t xml:space="preserve"> </w:t>
      </w:r>
      <w:r w:rsidRPr="00D349D0">
        <w:rPr>
          <w:b/>
          <w:noProof/>
        </w:rPr>
        <w:t>53</w:t>
      </w:r>
      <w:r w:rsidRPr="00D349D0">
        <w:rPr>
          <w:noProof/>
        </w:rPr>
        <w:t>, 96-102 (2006).</w:t>
      </w:r>
    </w:p>
    <w:p w14:paraId="56E9B4B5" w14:textId="77777777" w:rsidR="00D349D0" w:rsidRPr="00D349D0" w:rsidRDefault="00D349D0" w:rsidP="00D349D0">
      <w:pPr>
        <w:pStyle w:val="EndNoteBibliography"/>
        <w:ind w:left="720" w:hanging="720"/>
        <w:rPr>
          <w:noProof/>
        </w:rPr>
      </w:pPr>
      <w:r w:rsidRPr="00D349D0">
        <w:rPr>
          <w:noProof/>
        </w:rPr>
        <w:t>172.</w:t>
      </w:r>
      <w:r w:rsidRPr="00D349D0">
        <w:rPr>
          <w:noProof/>
        </w:rPr>
        <w:tab/>
        <w:t xml:space="preserve">E. LASEK‐NESSELQUIST, L. A. KATZ, Phylogenetic position of Sorogena stoianovitchae and relationships within the class Colpodea (Ciliophora) based on SSU rDNA sequences. </w:t>
      </w:r>
      <w:r w:rsidRPr="00D349D0">
        <w:rPr>
          <w:i/>
          <w:noProof/>
        </w:rPr>
        <w:t>Journal of Eukaryotic Microbiology</w:t>
      </w:r>
      <w:r w:rsidRPr="00D349D0">
        <w:rPr>
          <w:noProof/>
        </w:rPr>
        <w:t xml:space="preserve"> </w:t>
      </w:r>
      <w:r w:rsidRPr="00D349D0">
        <w:rPr>
          <w:b/>
          <w:noProof/>
        </w:rPr>
        <w:t>48</w:t>
      </w:r>
      <w:r w:rsidRPr="00D349D0">
        <w:rPr>
          <w:noProof/>
        </w:rPr>
        <w:t>, 604-607 (2001).</w:t>
      </w:r>
    </w:p>
    <w:p w14:paraId="7B1860DA" w14:textId="77777777" w:rsidR="00D349D0" w:rsidRPr="00D349D0" w:rsidRDefault="00D349D0" w:rsidP="00D349D0">
      <w:pPr>
        <w:pStyle w:val="EndNoteBibliography"/>
        <w:ind w:left="720" w:hanging="720"/>
        <w:rPr>
          <w:noProof/>
        </w:rPr>
      </w:pPr>
      <w:r w:rsidRPr="00D349D0">
        <w:rPr>
          <w:noProof/>
        </w:rPr>
        <w:t>173.</w:t>
      </w:r>
      <w:r w:rsidRPr="00D349D0">
        <w:rPr>
          <w:noProof/>
        </w:rPr>
        <w:tab/>
        <w:t xml:space="preserve">R. E. Lee, </w:t>
      </w:r>
      <w:r w:rsidRPr="00D349D0">
        <w:rPr>
          <w:i/>
          <w:noProof/>
        </w:rPr>
        <w:t>Phycology</w:t>
      </w:r>
      <w:r w:rsidRPr="00D349D0">
        <w:rPr>
          <w:noProof/>
        </w:rPr>
        <w:t xml:space="preserve"> (Cambridge University Press, Cambridge, ed. 5, 2018), DOI: 10.1017/9781316407219.</w:t>
      </w:r>
    </w:p>
    <w:p w14:paraId="43F87AB0" w14:textId="77777777" w:rsidR="00D349D0" w:rsidRPr="00D349D0" w:rsidRDefault="00D349D0" w:rsidP="00D349D0">
      <w:pPr>
        <w:pStyle w:val="EndNoteBibliography"/>
        <w:ind w:left="720" w:hanging="720"/>
        <w:rPr>
          <w:noProof/>
        </w:rPr>
      </w:pPr>
      <w:r w:rsidRPr="00D349D0">
        <w:rPr>
          <w:noProof/>
        </w:rPr>
        <w:t>174.</w:t>
      </w:r>
      <w:r w:rsidRPr="00D349D0">
        <w:rPr>
          <w:noProof/>
        </w:rPr>
        <w:tab/>
        <w:t xml:space="preserve">J. Geml, </w:t>
      </w:r>
      <w:r w:rsidRPr="00D349D0">
        <w:rPr>
          <w:i/>
          <w:noProof/>
        </w:rPr>
        <w:t>Systematics, biogeography and control of artillery fungi (Sphaerobolus spp.)</w:t>
      </w:r>
      <w:r w:rsidRPr="00D349D0">
        <w:rPr>
          <w:noProof/>
        </w:rPr>
        <w:t xml:space="preserve"> (The Pennsylvania State University, 2004).</w:t>
      </w:r>
    </w:p>
    <w:p w14:paraId="236E676C" w14:textId="77777777" w:rsidR="00D349D0" w:rsidRPr="00D349D0" w:rsidRDefault="00D349D0" w:rsidP="00D349D0">
      <w:pPr>
        <w:pStyle w:val="EndNoteBibliography"/>
        <w:ind w:left="720" w:hanging="720"/>
        <w:rPr>
          <w:noProof/>
        </w:rPr>
      </w:pPr>
      <w:r w:rsidRPr="00D349D0">
        <w:rPr>
          <w:noProof/>
        </w:rPr>
        <w:lastRenderedPageBreak/>
        <w:t>175.</w:t>
      </w:r>
      <w:r w:rsidRPr="00D349D0">
        <w:rPr>
          <w:noProof/>
        </w:rPr>
        <w:tab/>
        <w:t>V. Nath, P. Bansal, "Reproductive strategies in bryophytes" in Plant biology and biotechnology. (Springer, 2015), pp. 335-347.</w:t>
      </w:r>
    </w:p>
    <w:p w14:paraId="6B8A29AC" w14:textId="77777777" w:rsidR="00D349D0" w:rsidRPr="00D349D0" w:rsidRDefault="00D349D0" w:rsidP="00D349D0">
      <w:pPr>
        <w:pStyle w:val="EndNoteBibliography"/>
        <w:ind w:left="720" w:hanging="720"/>
        <w:rPr>
          <w:noProof/>
        </w:rPr>
      </w:pPr>
      <w:r w:rsidRPr="00D349D0">
        <w:rPr>
          <w:noProof/>
        </w:rPr>
        <w:t>176.</w:t>
      </w:r>
      <w:r w:rsidRPr="00D349D0">
        <w:rPr>
          <w:noProof/>
        </w:rPr>
        <w:tab/>
        <w:t xml:space="preserve">H. J. During, Life Strategies of Bryophytes: A Preliminary Review. </w:t>
      </w:r>
      <w:r w:rsidRPr="00D349D0">
        <w:rPr>
          <w:i/>
          <w:noProof/>
        </w:rPr>
        <w:t>Lindbergia</w:t>
      </w:r>
      <w:r w:rsidRPr="00D349D0">
        <w:rPr>
          <w:noProof/>
        </w:rPr>
        <w:t xml:space="preserve"> </w:t>
      </w:r>
      <w:r w:rsidRPr="00D349D0">
        <w:rPr>
          <w:b/>
          <w:noProof/>
        </w:rPr>
        <w:t>5</w:t>
      </w:r>
      <w:r w:rsidRPr="00D349D0">
        <w:rPr>
          <w:noProof/>
        </w:rPr>
        <w:t>, 2-18 (1979).</w:t>
      </w:r>
    </w:p>
    <w:p w14:paraId="73483F93" w14:textId="77777777" w:rsidR="00D349D0" w:rsidRPr="00D349D0" w:rsidRDefault="00D349D0" w:rsidP="00D349D0">
      <w:pPr>
        <w:pStyle w:val="EndNoteBibliography"/>
        <w:ind w:left="720" w:hanging="720"/>
        <w:rPr>
          <w:noProof/>
        </w:rPr>
      </w:pPr>
      <w:r w:rsidRPr="00D349D0">
        <w:rPr>
          <w:noProof/>
        </w:rPr>
        <w:t>177.</w:t>
      </w:r>
      <w:r w:rsidRPr="00D349D0">
        <w:rPr>
          <w:noProof/>
        </w:rPr>
        <w:tab/>
        <w:t>D. J. Weston</w:t>
      </w:r>
      <w:r w:rsidRPr="00D349D0">
        <w:rPr>
          <w:i/>
          <w:noProof/>
        </w:rPr>
        <w:t xml:space="preserve"> et al.</w:t>
      </w:r>
      <w:r w:rsidRPr="00D349D0">
        <w:rPr>
          <w:noProof/>
        </w:rPr>
        <w:t xml:space="preserve">, The Sphagnome Project: enabling ecological and evolutionary insights through a genus-level sequencing project. </w:t>
      </w:r>
      <w:r w:rsidRPr="00D349D0">
        <w:rPr>
          <w:i/>
          <w:noProof/>
        </w:rPr>
        <w:t>New Phytologist</w:t>
      </w:r>
      <w:r w:rsidRPr="00D349D0">
        <w:rPr>
          <w:noProof/>
        </w:rPr>
        <w:t xml:space="preserve"> </w:t>
      </w:r>
      <w:r w:rsidRPr="00D349D0">
        <w:rPr>
          <w:b/>
          <w:noProof/>
        </w:rPr>
        <w:t>217</w:t>
      </w:r>
      <w:r w:rsidRPr="00D349D0">
        <w:rPr>
          <w:noProof/>
        </w:rPr>
        <w:t>, 16-25 (2018).</w:t>
      </w:r>
    </w:p>
    <w:p w14:paraId="5CFCBDFA" w14:textId="77777777" w:rsidR="00D349D0" w:rsidRPr="00D349D0" w:rsidRDefault="00D349D0" w:rsidP="00D349D0">
      <w:pPr>
        <w:pStyle w:val="EndNoteBibliography"/>
        <w:ind w:left="720" w:hanging="720"/>
        <w:rPr>
          <w:noProof/>
        </w:rPr>
      </w:pPr>
      <w:r w:rsidRPr="00D349D0">
        <w:rPr>
          <w:noProof/>
        </w:rPr>
        <w:t>178.</w:t>
      </w:r>
      <w:r w:rsidRPr="00D349D0">
        <w:rPr>
          <w:noProof/>
        </w:rPr>
        <w:tab/>
        <w:t xml:space="preserve">R. Manconi, R. Pronzato, Life cycle of Spongilla lacustris (Porifera, Spongillidae): a cue for environment-dependent phenotype. </w:t>
      </w:r>
      <w:r w:rsidRPr="00D349D0">
        <w:rPr>
          <w:i/>
          <w:noProof/>
        </w:rPr>
        <w:t>Hydrobiologia</w:t>
      </w:r>
      <w:r w:rsidRPr="00D349D0">
        <w:rPr>
          <w:noProof/>
        </w:rPr>
        <w:t xml:space="preserve"> </w:t>
      </w:r>
      <w:r w:rsidRPr="00D349D0">
        <w:rPr>
          <w:b/>
          <w:noProof/>
        </w:rPr>
        <w:t>220</w:t>
      </w:r>
      <w:r w:rsidRPr="00D349D0">
        <w:rPr>
          <w:noProof/>
        </w:rPr>
        <w:t>, 155-160 (1991).</w:t>
      </w:r>
    </w:p>
    <w:p w14:paraId="1791E332" w14:textId="77777777" w:rsidR="00D349D0" w:rsidRPr="00D349D0" w:rsidRDefault="00D349D0" w:rsidP="00D349D0">
      <w:pPr>
        <w:pStyle w:val="EndNoteBibliography"/>
        <w:ind w:left="720" w:hanging="720"/>
        <w:rPr>
          <w:noProof/>
        </w:rPr>
      </w:pPr>
      <w:r w:rsidRPr="00D349D0">
        <w:rPr>
          <w:noProof/>
        </w:rPr>
        <w:t>179.</w:t>
      </w:r>
      <w:r w:rsidRPr="00D349D0">
        <w:rPr>
          <w:noProof/>
        </w:rPr>
        <w:tab/>
        <w:t xml:space="preserve">T. L. Simpson, J. J. Gilbert, GEMMULATION, GEMMULE HATCHING, AND SEXUAL REPRODUCTION IN FRESHWATER SPONGES .1. LIFE-CYCLE OF SPONGILLA-LACUSTRIS AND TUBELLA-PENNSYLVANICA. </w:t>
      </w:r>
      <w:r w:rsidRPr="00D349D0">
        <w:rPr>
          <w:i/>
          <w:noProof/>
        </w:rPr>
        <w:t>TRANSACTIONS OF THE AMERICAN MICROSCOPICAL SOCIETY</w:t>
      </w:r>
      <w:r w:rsidRPr="00D349D0">
        <w:rPr>
          <w:noProof/>
        </w:rPr>
        <w:t xml:space="preserve"> </w:t>
      </w:r>
      <w:r w:rsidRPr="00D349D0">
        <w:rPr>
          <w:b/>
          <w:noProof/>
        </w:rPr>
        <w:t>92</w:t>
      </w:r>
      <w:r w:rsidRPr="00D349D0">
        <w:rPr>
          <w:noProof/>
        </w:rPr>
        <w:t>, 422-433 (1973).</w:t>
      </w:r>
    </w:p>
    <w:p w14:paraId="2943A6B9" w14:textId="77777777" w:rsidR="00D349D0" w:rsidRPr="00D349D0" w:rsidRDefault="00D349D0" w:rsidP="00D349D0">
      <w:pPr>
        <w:pStyle w:val="EndNoteBibliography"/>
        <w:ind w:left="720" w:hanging="720"/>
        <w:rPr>
          <w:noProof/>
        </w:rPr>
      </w:pPr>
      <w:r w:rsidRPr="00D349D0">
        <w:rPr>
          <w:noProof/>
        </w:rPr>
        <w:t>180.</w:t>
      </w:r>
      <w:r w:rsidRPr="00D349D0">
        <w:rPr>
          <w:noProof/>
        </w:rPr>
        <w:tab/>
        <w:t xml:space="preserve">J. J. Gilbert, Field experiments on sexuality in the freshwater sponge Spongilla lacustris. The control of oocyte production and the fate of unfertilized oocytes. </w:t>
      </w:r>
      <w:r w:rsidRPr="00D349D0">
        <w:rPr>
          <w:i/>
          <w:noProof/>
        </w:rPr>
        <w:t>Journal of Experimental Zoology</w:t>
      </w:r>
      <w:r w:rsidRPr="00D349D0">
        <w:rPr>
          <w:noProof/>
        </w:rPr>
        <w:t xml:space="preserve"> </w:t>
      </w:r>
      <w:r w:rsidRPr="00D349D0">
        <w:rPr>
          <w:b/>
          <w:noProof/>
        </w:rPr>
        <w:t>188</w:t>
      </w:r>
      <w:r w:rsidRPr="00D349D0">
        <w:rPr>
          <w:noProof/>
        </w:rPr>
        <w:t>, 165-178 (1974).</w:t>
      </w:r>
    </w:p>
    <w:p w14:paraId="2B52D432" w14:textId="77777777" w:rsidR="00D349D0" w:rsidRPr="00D349D0" w:rsidRDefault="00D349D0" w:rsidP="00D349D0">
      <w:pPr>
        <w:pStyle w:val="EndNoteBibliography"/>
        <w:ind w:left="720" w:hanging="720"/>
        <w:rPr>
          <w:noProof/>
        </w:rPr>
      </w:pPr>
      <w:r w:rsidRPr="00D349D0">
        <w:rPr>
          <w:noProof/>
        </w:rPr>
        <w:t>181.</w:t>
      </w:r>
      <w:r w:rsidRPr="00D349D0">
        <w:rPr>
          <w:noProof/>
        </w:rPr>
        <w:tab/>
        <w:t xml:space="preserve">K. Flardh, M. J. Buttner, Streptomyces morphogenetics: dissecting differentiation in a filamentous bacterium. </w:t>
      </w:r>
      <w:r w:rsidRPr="00D349D0">
        <w:rPr>
          <w:i/>
          <w:noProof/>
        </w:rPr>
        <w:t>Nat Rev Microbiol</w:t>
      </w:r>
      <w:r w:rsidRPr="00D349D0">
        <w:rPr>
          <w:noProof/>
        </w:rPr>
        <w:t xml:space="preserve"> </w:t>
      </w:r>
      <w:r w:rsidRPr="00D349D0">
        <w:rPr>
          <w:b/>
          <w:noProof/>
        </w:rPr>
        <w:t>7</w:t>
      </w:r>
      <w:r w:rsidRPr="00D349D0">
        <w:rPr>
          <w:noProof/>
        </w:rPr>
        <w:t>, 36-49 (2009).</w:t>
      </w:r>
    </w:p>
    <w:p w14:paraId="6AF30465" w14:textId="77777777" w:rsidR="00D349D0" w:rsidRPr="00D349D0" w:rsidRDefault="00D349D0" w:rsidP="00D349D0">
      <w:pPr>
        <w:pStyle w:val="EndNoteBibliography"/>
        <w:ind w:left="720" w:hanging="720"/>
        <w:rPr>
          <w:noProof/>
        </w:rPr>
      </w:pPr>
      <w:r w:rsidRPr="00D349D0">
        <w:rPr>
          <w:noProof/>
        </w:rPr>
        <w:t>182.</w:t>
      </w:r>
      <w:r w:rsidRPr="00D349D0">
        <w:rPr>
          <w:noProof/>
        </w:rPr>
        <w:tab/>
        <w:t xml:space="preserve">F. A. McCormick, A study of Symphyogyna aspera. </w:t>
      </w:r>
      <w:r w:rsidRPr="00D349D0">
        <w:rPr>
          <w:i/>
          <w:noProof/>
        </w:rPr>
        <w:t>Botanical Gazette</w:t>
      </w:r>
      <w:r w:rsidRPr="00D349D0">
        <w:rPr>
          <w:noProof/>
        </w:rPr>
        <w:t xml:space="preserve"> </w:t>
      </w:r>
      <w:r w:rsidRPr="00D349D0">
        <w:rPr>
          <w:b/>
          <w:noProof/>
        </w:rPr>
        <w:t>58</w:t>
      </w:r>
      <w:r w:rsidRPr="00D349D0">
        <w:rPr>
          <w:noProof/>
        </w:rPr>
        <w:t>, 401-418 (1914).</w:t>
      </w:r>
    </w:p>
    <w:p w14:paraId="0071FE27" w14:textId="77777777" w:rsidR="00D349D0" w:rsidRPr="00D349D0" w:rsidRDefault="00D349D0" w:rsidP="00D349D0">
      <w:pPr>
        <w:pStyle w:val="EndNoteBibliography"/>
        <w:ind w:left="720" w:hanging="720"/>
        <w:rPr>
          <w:noProof/>
        </w:rPr>
      </w:pPr>
      <w:r w:rsidRPr="00D349D0">
        <w:rPr>
          <w:noProof/>
        </w:rPr>
        <w:t>183.</w:t>
      </w:r>
      <w:r w:rsidRPr="00D349D0">
        <w:rPr>
          <w:noProof/>
        </w:rPr>
        <w:tab/>
        <w:t xml:space="preserve">F. Cavers, On saprophytism and mycorhiza in Hepaticae. </w:t>
      </w:r>
      <w:r w:rsidRPr="00D349D0">
        <w:rPr>
          <w:i/>
          <w:noProof/>
        </w:rPr>
        <w:t>New Phytologist</w:t>
      </w:r>
      <w:r w:rsidRPr="00D349D0">
        <w:rPr>
          <w:noProof/>
        </w:rPr>
        <w:t xml:space="preserve"> </w:t>
      </w:r>
      <w:r w:rsidRPr="00D349D0">
        <w:rPr>
          <w:b/>
          <w:noProof/>
        </w:rPr>
        <w:t>2</w:t>
      </w:r>
      <w:r w:rsidRPr="00D349D0">
        <w:rPr>
          <w:noProof/>
        </w:rPr>
        <w:t>, 30-35 (1903).</w:t>
      </w:r>
    </w:p>
    <w:p w14:paraId="3400AA55" w14:textId="77777777" w:rsidR="00D349D0" w:rsidRPr="00D349D0" w:rsidRDefault="00D349D0" w:rsidP="00D349D0">
      <w:pPr>
        <w:pStyle w:val="EndNoteBibliography"/>
        <w:ind w:left="720" w:hanging="720"/>
        <w:rPr>
          <w:noProof/>
        </w:rPr>
      </w:pPr>
      <w:r w:rsidRPr="00D349D0">
        <w:rPr>
          <w:noProof/>
        </w:rPr>
        <w:t>184.</w:t>
      </w:r>
      <w:r w:rsidRPr="00D349D0">
        <w:rPr>
          <w:noProof/>
        </w:rPr>
        <w:tab/>
        <w:t xml:space="preserve">E. C. Henry, G. D. Müller, Studies on the life history of Syringoderma phinneyi sp. nov.(Phaeophyceae). </w:t>
      </w:r>
      <w:r w:rsidRPr="00D349D0">
        <w:rPr>
          <w:i/>
          <w:noProof/>
        </w:rPr>
        <w:t>Phycologia</w:t>
      </w:r>
      <w:r w:rsidRPr="00D349D0">
        <w:rPr>
          <w:noProof/>
        </w:rPr>
        <w:t xml:space="preserve"> </w:t>
      </w:r>
      <w:r w:rsidRPr="00D349D0">
        <w:rPr>
          <w:b/>
          <w:noProof/>
        </w:rPr>
        <w:t>22</w:t>
      </w:r>
      <w:r w:rsidRPr="00D349D0">
        <w:rPr>
          <w:noProof/>
        </w:rPr>
        <w:t>, 387-393 (1983).</w:t>
      </w:r>
    </w:p>
    <w:p w14:paraId="46FD1612" w14:textId="77777777" w:rsidR="00D349D0" w:rsidRPr="00D349D0" w:rsidRDefault="00D349D0" w:rsidP="00D349D0">
      <w:pPr>
        <w:pStyle w:val="EndNoteBibliography"/>
        <w:ind w:left="720" w:hanging="720"/>
        <w:rPr>
          <w:noProof/>
        </w:rPr>
      </w:pPr>
      <w:r w:rsidRPr="00D349D0">
        <w:rPr>
          <w:noProof/>
        </w:rPr>
        <w:t>185.</w:t>
      </w:r>
      <w:r w:rsidRPr="00D349D0">
        <w:rPr>
          <w:noProof/>
        </w:rPr>
        <w:tab/>
        <w:t xml:space="preserve">J. Zuccolotto-Arellano, R. Cuervo-González, Binary fission in Trichoplax is orthogonal to the subsequent division plane. </w:t>
      </w:r>
      <w:r w:rsidRPr="00D349D0">
        <w:rPr>
          <w:i/>
          <w:noProof/>
        </w:rPr>
        <w:t>Mechanisms of Development</w:t>
      </w:r>
      <w:r w:rsidRPr="00D349D0">
        <w:rPr>
          <w:noProof/>
        </w:rPr>
        <w:t xml:space="preserve"> </w:t>
      </w:r>
      <w:r w:rsidRPr="00D349D0">
        <w:rPr>
          <w:b/>
          <w:noProof/>
        </w:rPr>
        <w:t>162</w:t>
      </w:r>
      <w:r w:rsidRPr="00D349D0">
        <w:rPr>
          <w:noProof/>
        </w:rPr>
        <w:t>, 103608 (2020).</w:t>
      </w:r>
    </w:p>
    <w:p w14:paraId="55D8A9BE" w14:textId="77777777" w:rsidR="00D349D0" w:rsidRPr="00D349D0" w:rsidRDefault="00D349D0" w:rsidP="00D349D0">
      <w:pPr>
        <w:pStyle w:val="EndNoteBibliography"/>
        <w:ind w:left="720" w:hanging="720"/>
        <w:rPr>
          <w:noProof/>
        </w:rPr>
      </w:pPr>
      <w:r w:rsidRPr="00D349D0">
        <w:rPr>
          <w:noProof/>
        </w:rPr>
        <w:t>186.</w:t>
      </w:r>
      <w:r w:rsidRPr="00D349D0">
        <w:rPr>
          <w:noProof/>
        </w:rPr>
        <w:tab/>
        <w:t>M. Srivastava</w:t>
      </w:r>
      <w:r w:rsidRPr="00D349D0">
        <w:rPr>
          <w:i/>
          <w:noProof/>
        </w:rPr>
        <w:t xml:space="preserve"> et al.</w:t>
      </w:r>
      <w:r w:rsidRPr="00D349D0">
        <w:rPr>
          <w:noProof/>
        </w:rPr>
        <w:t xml:space="preserve">, The Trichoplax genome and the nature of placozoans. </w:t>
      </w:r>
      <w:r w:rsidRPr="00D349D0">
        <w:rPr>
          <w:i/>
          <w:noProof/>
        </w:rPr>
        <w:t>Nature</w:t>
      </w:r>
      <w:r w:rsidRPr="00D349D0">
        <w:rPr>
          <w:noProof/>
        </w:rPr>
        <w:t xml:space="preserve"> </w:t>
      </w:r>
      <w:r w:rsidRPr="00D349D0">
        <w:rPr>
          <w:b/>
          <w:noProof/>
        </w:rPr>
        <w:t>454</w:t>
      </w:r>
      <w:r w:rsidRPr="00D349D0">
        <w:rPr>
          <w:noProof/>
        </w:rPr>
        <w:t>, 955-960 (2008).</w:t>
      </w:r>
    </w:p>
    <w:p w14:paraId="11046B04" w14:textId="77777777" w:rsidR="00D349D0" w:rsidRPr="00D349D0" w:rsidRDefault="00D349D0" w:rsidP="00D349D0">
      <w:pPr>
        <w:pStyle w:val="EndNoteBibliography"/>
        <w:ind w:left="720" w:hanging="720"/>
        <w:rPr>
          <w:noProof/>
        </w:rPr>
      </w:pPr>
      <w:r w:rsidRPr="00D349D0">
        <w:rPr>
          <w:noProof/>
        </w:rPr>
        <w:t>187.</w:t>
      </w:r>
      <w:r w:rsidRPr="00D349D0">
        <w:rPr>
          <w:noProof/>
        </w:rPr>
        <w:tab/>
        <w:t xml:space="preserve">G. Teuchert, The ultrastructure of the marine gastrotrich Turbanella cornuta Remane (Macrodasyoidea) and its functional and phylogenetical importance. </w:t>
      </w:r>
      <w:r w:rsidRPr="00D349D0">
        <w:rPr>
          <w:i/>
          <w:noProof/>
        </w:rPr>
        <w:t>Zoomorphologie</w:t>
      </w:r>
      <w:r w:rsidRPr="00D349D0">
        <w:rPr>
          <w:noProof/>
        </w:rPr>
        <w:t xml:space="preserve"> </w:t>
      </w:r>
      <w:r w:rsidRPr="00D349D0">
        <w:rPr>
          <w:b/>
          <w:noProof/>
        </w:rPr>
        <w:t>88</w:t>
      </w:r>
      <w:r w:rsidRPr="00D349D0">
        <w:rPr>
          <w:noProof/>
        </w:rPr>
        <w:t>, 189-246 (1977).</w:t>
      </w:r>
    </w:p>
    <w:p w14:paraId="36AE8B28" w14:textId="77777777" w:rsidR="00D349D0" w:rsidRPr="00D349D0" w:rsidRDefault="00D349D0" w:rsidP="00D349D0">
      <w:pPr>
        <w:pStyle w:val="EndNoteBibliography"/>
        <w:ind w:left="720" w:hanging="720"/>
        <w:rPr>
          <w:noProof/>
        </w:rPr>
      </w:pPr>
      <w:r w:rsidRPr="00D349D0">
        <w:rPr>
          <w:noProof/>
        </w:rPr>
        <w:t>188.</w:t>
      </w:r>
      <w:r w:rsidRPr="00D349D0">
        <w:rPr>
          <w:noProof/>
        </w:rPr>
        <w:tab/>
        <w:t xml:space="preserve">R. M. KRISTENSEN, A. NØRREVANG, On the fine structure of Valvognathia pogonostoma gen. et sp. n.(Gnathostomulida, Onychognathiidae) with special reference to the jaw apparatus. </w:t>
      </w:r>
      <w:r w:rsidRPr="00D349D0">
        <w:rPr>
          <w:i/>
          <w:noProof/>
        </w:rPr>
        <w:t>Zoologica Scripta</w:t>
      </w:r>
      <w:r w:rsidRPr="00D349D0">
        <w:rPr>
          <w:noProof/>
        </w:rPr>
        <w:t xml:space="preserve"> </w:t>
      </w:r>
      <w:r w:rsidRPr="00D349D0">
        <w:rPr>
          <w:b/>
          <w:noProof/>
        </w:rPr>
        <w:t>7</w:t>
      </w:r>
      <w:r w:rsidRPr="00D349D0">
        <w:rPr>
          <w:noProof/>
        </w:rPr>
        <w:t>, 179-186 (1978).</w:t>
      </w:r>
    </w:p>
    <w:p w14:paraId="69C69072" w14:textId="77777777" w:rsidR="00D349D0" w:rsidRPr="00D349D0" w:rsidRDefault="00D349D0" w:rsidP="00D349D0">
      <w:pPr>
        <w:pStyle w:val="EndNoteBibliography"/>
        <w:ind w:left="720" w:hanging="720"/>
        <w:rPr>
          <w:noProof/>
        </w:rPr>
      </w:pPr>
      <w:r w:rsidRPr="00D349D0">
        <w:rPr>
          <w:noProof/>
        </w:rPr>
        <w:t>189.</w:t>
      </w:r>
      <w:r w:rsidRPr="00D349D0">
        <w:rPr>
          <w:noProof/>
        </w:rPr>
        <w:tab/>
        <w:t xml:space="preserve">U. Schmitz, H. Kelm, First discovery of flowering Wolffia arrhiza in Central Europe. </w:t>
      </w:r>
      <w:r w:rsidRPr="00D349D0">
        <w:rPr>
          <w:i/>
          <w:noProof/>
        </w:rPr>
        <w:t>Aquatic Botany</w:t>
      </w:r>
      <w:r w:rsidRPr="00D349D0">
        <w:rPr>
          <w:noProof/>
        </w:rPr>
        <w:t xml:space="preserve"> </w:t>
      </w:r>
      <w:r w:rsidRPr="00D349D0">
        <w:rPr>
          <w:b/>
          <w:noProof/>
        </w:rPr>
        <w:t>143</w:t>
      </w:r>
      <w:r w:rsidRPr="00D349D0">
        <w:rPr>
          <w:noProof/>
        </w:rPr>
        <w:t>, 33-35 (2017).</w:t>
      </w:r>
    </w:p>
    <w:p w14:paraId="7F2849EF" w14:textId="77777777" w:rsidR="00D349D0" w:rsidRPr="00D349D0" w:rsidRDefault="00D349D0" w:rsidP="00D349D0">
      <w:pPr>
        <w:pStyle w:val="EndNoteBibliography"/>
        <w:ind w:left="720" w:hanging="720"/>
        <w:rPr>
          <w:noProof/>
        </w:rPr>
      </w:pPr>
      <w:r w:rsidRPr="00D349D0">
        <w:rPr>
          <w:noProof/>
        </w:rPr>
        <w:t>190.</w:t>
      </w:r>
      <w:r w:rsidRPr="00D349D0">
        <w:rPr>
          <w:noProof/>
        </w:rPr>
        <w:tab/>
        <w:t>K. S. Sree</w:t>
      </w:r>
      <w:r w:rsidRPr="00D349D0">
        <w:rPr>
          <w:i/>
          <w:noProof/>
        </w:rPr>
        <w:t xml:space="preserve"> et al.</w:t>
      </w:r>
      <w:r w:rsidRPr="00D349D0">
        <w:rPr>
          <w:noProof/>
        </w:rPr>
        <w:t xml:space="preserve">, The duckweed Wolffia microscopica: A unique aquatic monocot. </w:t>
      </w:r>
      <w:r w:rsidRPr="00D349D0">
        <w:rPr>
          <w:i/>
          <w:noProof/>
        </w:rPr>
        <w:t>Flora - Morphology, Distribution, Functional Ecology of Plants</w:t>
      </w:r>
      <w:r w:rsidRPr="00D349D0">
        <w:rPr>
          <w:noProof/>
        </w:rPr>
        <w:t xml:space="preserve"> </w:t>
      </w:r>
      <w:r w:rsidRPr="00D349D0">
        <w:rPr>
          <w:b/>
          <w:noProof/>
        </w:rPr>
        <w:t>210</w:t>
      </w:r>
      <w:r w:rsidRPr="00D349D0">
        <w:rPr>
          <w:noProof/>
        </w:rPr>
        <w:t>, 31-39 (2015).</w:t>
      </w:r>
    </w:p>
    <w:p w14:paraId="23FF20D9" w14:textId="77777777" w:rsidR="00D349D0" w:rsidRPr="00D349D0" w:rsidRDefault="00D349D0" w:rsidP="00D349D0">
      <w:pPr>
        <w:pStyle w:val="EndNoteBibliography"/>
        <w:ind w:left="720" w:hanging="720"/>
        <w:rPr>
          <w:noProof/>
        </w:rPr>
      </w:pPr>
      <w:r w:rsidRPr="00D349D0">
        <w:rPr>
          <w:noProof/>
        </w:rPr>
        <w:t>191.</w:t>
      </w:r>
      <w:r w:rsidRPr="00D349D0">
        <w:rPr>
          <w:noProof/>
        </w:rPr>
        <w:tab/>
        <w:t xml:space="preserve">K. S. Sree, S. Sudakaran, K. J. Appenroth, How fast can angiosperms grow? Species and clonal diversity of growth rates in the genus Wolffia (Lemnaceae). </w:t>
      </w:r>
      <w:r w:rsidRPr="00D349D0">
        <w:rPr>
          <w:i/>
          <w:noProof/>
        </w:rPr>
        <w:t>ACTA PHYSIOLOGIAE PLANTARUM</w:t>
      </w:r>
      <w:r w:rsidRPr="00D349D0">
        <w:rPr>
          <w:noProof/>
        </w:rPr>
        <w:t xml:space="preserve"> </w:t>
      </w:r>
      <w:r w:rsidRPr="00D349D0">
        <w:rPr>
          <w:b/>
          <w:noProof/>
        </w:rPr>
        <w:t>37</w:t>
      </w:r>
      <w:r w:rsidRPr="00D349D0">
        <w:rPr>
          <w:noProof/>
        </w:rPr>
        <w:t xml:space="preserve"> (2015).</w:t>
      </w:r>
    </w:p>
    <w:p w14:paraId="779792F0" w14:textId="77777777" w:rsidR="00D349D0" w:rsidRPr="00D349D0" w:rsidRDefault="00D349D0" w:rsidP="00D349D0">
      <w:pPr>
        <w:pStyle w:val="EndNoteBibliography"/>
        <w:ind w:left="720" w:hanging="720"/>
        <w:rPr>
          <w:noProof/>
        </w:rPr>
      </w:pPr>
      <w:r w:rsidRPr="00D349D0">
        <w:rPr>
          <w:noProof/>
        </w:rPr>
        <w:t>192.</w:t>
      </w:r>
      <w:r w:rsidRPr="00D349D0">
        <w:rPr>
          <w:noProof/>
        </w:rPr>
        <w:tab/>
        <w:t xml:space="preserve">M. J. Wynne, J. M. Huisman, First report of Yamadaella caenomyce (Liagoraceae, Rhodophyta) from the Atlantic Ocean, with descriptive notes and comments on nomenclature. </w:t>
      </w:r>
      <w:r w:rsidRPr="00D349D0">
        <w:rPr>
          <w:i/>
          <w:noProof/>
        </w:rPr>
        <w:t>Caribbean journal of science</w:t>
      </w:r>
      <w:r w:rsidRPr="00D349D0">
        <w:rPr>
          <w:noProof/>
        </w:rPr>
        <w:t xml:space="preserve"> </w:t>
      </w:r>
      <w:r w:rsidRPr="00D349D0">
        <w:rPr>
          <w:b/>
          <w:noProof/>
        </w:rPr>
        <w:t>34</w:t>
      </w:r>
      <w:r w:rsidRPr="00D349D0">
        <w:rPr>
          <w:noProof/>
        </w:rPr>
        <w:t>, 280-285 (1998).</w:t>
      </w:r>
    </w:p>
    <w:p w14:paraId="6217DC3C" w14:textId="77777777" w:rsidR="00D349D0" w:rsidRPr="00D349D0" w:rsidRDefault="00D349D0" w:rsidP="00D349D0">
      <w:pPr>
        <w:pStyle w:val="EndNoteBibliography"/>
        <w:ind w:left="720" w:hanging="720"/>
        <w:rPr>
          <w:noProof/>
        </w:rPr>
      </w:pPr>
      <w:r w:rsidRPr="00D349D0">
        <w:rPr>
          <w:noProof/>
        </w:rPr>
        <w:lastRenderedPageBreak/>
        <w:t>193.</w:t>
      </w:r>
      <w:r w:rsidRPr="00D349D0">
        <w:rPr>
          <w:noProof/>
        </w:rPr>
        <w:tab/>
        <w:t xml:space="preserve">E. FaurÉ-Fremiet, GROWTH AND DIFFERENTIATION OF THE COLONIES OF ZOOTHAMNIUM ALTERNANS (CLAP. AND LACHM.). </w:t>
      </w:r>
      <w:r w:rsidRPr="00D349D0">
        <w:rPr>
          <w:i/>
          <w:noProof/>
        </w:rPr>
        <w:t>The Biological Bulletin</w:t>
      </w:r>
      <w:r w:rsidRPr="00D349D0">
        <w:rPr>
          <w:noProof/>
        </w:rPr>
        <w:t xml:space="preserve"> </w:t>
      </w:r>
      <w:r w:rsidRPr="00D349D0">
        <w:rPr>
          <w:b/>
          <w:noProof/>
        </w:rPr>
        <w:t>58</w:t>
      </w:r>
      <w:r w:rsidRPr="00D349D0">
        <w:rPr>
          <w:noProof/>
        </w:rPr>
        <w:t>, 28-51 (1930).</w:t>
      </w:r>
    </w:p>
    <w:p w14:paraId="0B2A880C" w14:textId="79E85BD4" w:rsidR="007D5EE0" w:rsidRDefault="00302623">
      <w:r>
        <w:fldChar w:fldCharType="end"/>
      </w:r>
    </w:p>
    <w:sectPr w:rsidR="007D5EE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ck Howe" w:date="2021-04-14T09:38:00Z" w:initials="JH">
    <w:p w14:paraId="5DD65F39" w14:textId="77777777" w:rsidR="00D349D0" w:rsidRDefault="00D349D0" w:rsidP="005C59FA">
      <w:pPr>
        <w:pStyle w:val="CommentText"/>
      </w:pPr>
      <w:r>
        <w:rPr>
          <w:rStyle w:val="CommentReference"/>
        </w:rPr>
        <w:annotationRef/>
      </w:r>
      <w:r>
        <w:t>Not clear, grows as cru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D65F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FD14A" w16cex:dateUtc="2021-04-14T0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D65F39" w16cid:durableId="249FD1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Times">
    <w:altName w:val="﷽﷽﷽﷽﷽﷽﷽﷽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k Howe">
    <w15:presenceInfo w15:providerId="AD" w15:userId="S::hert3553@ox.ac.uk::e957e1b2-67d2-48e9-9dd2-5cfc257e2b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v5t000329f5se2wadxvr5maa90f2dz2r2s&quot;&gt;My EndNote Library 5-Converted&lt;record-ids&gt;&lt;item&gt;107&lt;/item&gt;&lt;item&gt;108&lt;/item&gt;&lt;item&gt;110&lt;/item&gt;&lt;item&gt;465&lt;/item&gt;&lt;item&gt;470&lt;/item&gt;&lt;item&gt;486&lt;/item&gt;&lt;item&gt;490&lt;/item&gt;&lt;item&gt;561&lt;/item&gt;&lt;item&gt;565&lt;/item&gt;&lt;item&gt;1472&lt;/item&gt;&lt;item&gt;1860&lt;/item&gt;&lt;item&gt;1964&lt;/item&gt;&lt;item&gt;1967&lt;/item&gt;&lt;item&gt;1976&lt;/item&gt;&lt;item&gt;2025&lt;/item&gt;&lt;item&gt;2026&lt;/item&gt;&lt;item&gt;2027&lt;/item&gt;&lt;item&gt;2029&lt;/item&gt;&lt;item&gt;2031&lt;/item&gt;&lt;item&gt;2094&lt;/item&gt;&lt;item&gt;2095&lt;/item&gt;&lt;item&gt;2097&lt;/item&gt;&lt;item&gt;2098&lt;/item&gt;&lt;item&gt;2099&lt;/item&gt;&lt;item&gt;2104&lt;/item&gt;&lt;item&gt;2115&lt;/item&gt;&lt;item&gt;2125&lt;/item&gt;&lt;item&gt;2126&lt;/item&gt;&lt;item&gt;2127&lt;/item&gt;&lt;item&gt;2130&lt;/item&gt;&lt;item&gt;2131&lt;/item&gt;&lt;item&gt;2133&lt;/item&gt;&lt;item&gt;2135&lt;/item&gt;&lt;item&gt;2136&lt;/item&gt;&lt;item&gt;2139&lt;/item&gt;&lt;item&gt;2140&lt;/item&gt;&lt;item&gt;2141&lt;/item&gt;&lt;item&gt;2142&lt;/item&gt;&lt;item&gt;2143&lt;/item&gt;&lt;item&gt;2144&lt;/item&gt;&lt;item&gt;2145&lt;/item&gt;&lt;item&gt;2146&lt;/item&gt;&lt;item&gt;2147&lt;/item&gt;&lt;item&gt;2148&lt;/item&gt;&lt;item&gt;2149&lt;/item&gt;&lt;item&gt;2150&lt;/item&gt;&lt;item&gt;2151&lt;/item&gt;&lt;item&gt;2152&lt;/item&gt;&lt;item&gt;2153&lt;/item&gt;&lt;item&gt;2154&lt;/item&gt;&lt;item&gt;2155&lt;/item&gt;&lt;item&gt;2156&lt;/item&gt;&lt;item&gt;2158&lt;/item&gt;&lt;item&gt;2160&lt;/item&gt;&lt;item&gt;2161&lt;/item&gt;&lt;item&gt;2162&lt;/item&gt;&lt;item&gt;2163&lt;/item&gt;&lt;item&gt;2164&lt;/item&gt;&lt;item&gt;2166&lt;/item&gt;&lt;item&gt;2168&lt;/item&gt;&lt;item&gt;2169&lt;/item&gt;&lt;item&gt;2170&lt;/item&gt;&lt;item&gt;2171&lt;/item&gt;&lt;item&gt;2173&lt;/item&gt;&lt;item&gt;2174&lt;/item&gt;&lt;item&gt;2175&lt;/item&gt;&lt;item&gt;2176&lt;/item&gt;&lt;item&gt;2177&lt;/item&gt;&lt;item&gt;2178&lt;/item&gt;&lt;item&gt;2240&lt;/item&gt;&lt;item&gt;2278&lt;/item&gt;&lt;item&gt;2321&lt;/item&gt;&lt;item&gt;2322&lt;/item&gt;&lt;item&gt;2332&lt;/item&gt;&lt;item&gt;2334&lt;/item&gt;&lt;item&gt;2336&lt;/item&gt;&lt;item&gt;2337&lt;/item&gt;&lt;item&gt;2338&lt;/item&gt;&lt;item&gt;2341&lt;/item&gt;&lt;item&gt;2342&lt;/item&gt;&lt;item&gt;2343&lt;/item&gt;&lt;item&gt;2344&lt;/item&gt;&lt;item&gt;2345&lt;/item&gt;&lt;item&gt;2346&lt;/item&gt;&lt;item&gt;2347&lt;/item&gt;&lt;item&gt;2389&lt;/item&gt;&lt;item&gt;2393&lt;/item&gt;&lt;item&gt;2397&lt;/item&gt;&lt;item&gt;2417&lt;/item&gt;&lt;item&gt;2418&lt;/item&gt;&lt;item&gt;2420&lt;/item&gt;&lt;item&gt;2421&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item&gt;2437&lt;/item&gt;&lt;item&gt;2438&lt;/item&gt;&lt;item&gt;2439&lt;/item&gt;&lt;item&gt;2440&lt;/item&gt;&lt;item&gt;2441&lt;/item&gt;&lt;item&gt;2442&lt;/item&gt;&lt;item&gt;2443&lt;/item&gt;&lt;item&gt;2444&lt;/item&gt;&lt;item&gt;2445&lt;/item&gt;&lt;item&gt;2446&lt;/item&gt;&lt;item&gt;2447&lt;/item&gt;&lt;item&gt;2448&lt;/item&gt;&lt;item&gt;2449&lt;/item&gt;&lt;item&gt;2450&lt;/item&gt;&lt;item&gt;2451&lt;/item&gt;&lt;item&gt;2452&lt;/item&gt;&lt;item&gt;2453&lt;/item&gt;&lt;item&gt;2454&lt;/item&gt;&lt;item&gt;2455&lt;/item&gt;&lt;item&gt;2456&lt;/item&gt;&lt;item&gt;2457&lt;/item&gt;&lt;item&gt;2458&lt;/item&gt;&lt;item&gt;2459&lt;/item&gt;&lt;item&gt;2460&lt;/item&gt;&lt;item&gt;2461&lt;/item&gt;&lt;item&gt;2462&lt;/item&gt;&lt;item&gt;2463&lt;/item&gt;&lt;item&gt;2464&lt;/item&gt;&lt;item&gt;2465&lt;/item&gt;&lt;item&gt;2466&lt;/item&gt;&lt;item&gt;2467&lt;/item&gt;&lt;item&gt;2468&lt;/item&gt;&lt;item&gt;2469&lt;/item&gt;&lt;item&gt;2470&lt;/item&gt;&lt;item&gt;2471&lt;/item&gt;&lt;item&gt;2472&lt;/item&gt;&lt;item&gt;2473&lt;/item&gt;&lt;item&gt;2474&lt;/item&gt;&lt;item&gt;2475&lt;/item&gt;&lt;item&gt;2476&lt;/item&gt;&lt;item&gt;2477&lt;/item&gt;&lt;item&gt;2478&lt;/item&gt;&lt;item&gt;2479&lt;/item&gt;&lt;item&gt;2480&lt;/item&gt;&lt;item&gt;2481&lt;/item&gt;&lt;item&gt;2482&lt;/item&gt;&lt;item&gt;2483&lt;/item&gt;&lt;item&gt;2484&lt;/item&gt;&lt;item&gt;2485&lt;/item&gt;&lt;item&gt;2486&lt;/item&gt;&lt;item&gt;2487&lt;/item&gt;&lt;item&gt;2488&lt;/item&gt;&lt;item&gt;2489&lt;/item&gt;&lt;item&gt;2490&lt;/item&gt;&lt;item&gt;2491&lt;/item&gt;&lt;item&gt;2492&lt;/item&gt;&lt;item&gt;2493&lt;/item&gt;&lt;item&gt;2494&lt;/item&gt;&lt;item&gt;2495&lt;/item&gt;&lt;item&gt;2496&lt;/item&gt;&lt;item&gt;2497&lt;/item&gt;&lt;item&gt;2498&lt;/item&gt;&lt;item&gt;2499&lt;/item&gt;&lt;item&gt;2500&lt;/item&gt;&lt;item&gt;2501&lt;/item&gt;&lt;item&gt;2502&lt;/item&gt;&lt;item&gt;2503&lt;/item&gt;&lt;item&gt;2505&lt;/item&gt;&lt;item&gt;2506&lt;/item&gt;&lt;item&gt;2507&lt;/item&gt;&lt;item&gt;2508&lt;/item&gt;&lt;item&gt;2509&lt;/item&gt;&lt;item&gt;2511&lt;/item&gt;&lt;item&gt;2512&lt;/item&gt;&lt;item&gt;2513&lt;/item&gt;&lt;item&gt;2514&lt;/item&gt;&lt;item&gt;2515&lt;/item&gt;&lt;item&gt;2516&lt;/item&gt;&lt;item&gt;2517&lt;/item&gt;&lt;item&gt;2518&lt;/item&gt;&lt;item&gt;2519&lt;/item&gt;&lt;item&gt;2520&lt;/item&gt;&lt;item&gt;2521&lt;/item&gt;&lt;item&gt;2522&lt;/item&gt;&lt;item&gt;2523&lt;/item&gt;&lt;item&gt;2524&lt;/item&gt;&lt;item&gt;2525&lt;/item&gt;&lt;/record-ids&gt;&lt;/item&gt;&lt;/Libraries&gt;"/>
  </w:docVars>
  <w:rsids>
    <w:rsidRoot w:val="00316C5A"/>
    <w:rsid w:val="0001536D"/>
    <w:rsid w:val="00032567"/>
    <w:rsid w:val="0007064F"/>
    <w:rsid w:val="000843ED"/>
    <w:rsid w:val="000A4563"/>
    <w:rsid w:val="000E7D19"/>
    <w:rsid w:val="00112A64"/>
    <w:rsid w:val="001905BB"/>
    <w:rsid w:val="00191201"/>
    <w:rsid w:val="00197542"/>
    <w:rsid w:val="001F009C"/>
    <w:rsid w:val="002315EE"/>
    <w:rsid w:val="00231AC8"/>
    <w:rsid w:val="00254D71"/>
    <w:rsid w:val="002561D4"/>
    <w:rsid w:val="00271513"/>
    <w:rsid w:val="00291DE3"/>
    <w:rsid w:val="0029372B"/>
    <w:rsid w:val="002B5BF5"/>
    <w:rsid w:val="002F4360"/>
    <w:rsid w:val="00300590"/>
    <w:rsid w:val="00302623"/>
    <w:rsid w:val="00316C5A"/>
    <w:rsid w:val="00317A58"/>
    <w:rsid w:val="00377E92"/>
    <w:rsid w:val="003A443F"/>
    <w:rsid w:val="003D0969"/>
    <w:rsid w:val="003D5326"/>
    <w:rsid w:val="003D7A95"/>
    <w:rsid w:val="003E244D"/>
    <w:rsid w:val="003E5863"/>
    <w:rsid w:val="0041238A"/>
    <w:rsid w:val="00417C8B"/>
    <w:rsid w:val="00434394"/>
    <w:rsid w:val="00443B4C"/>
    <w:rsid w:val="00471718"/>
    <w:rsid w:val="00480B1D"/>
    <w:rsid w:val="004840DF"/>
    <w:rsid w:val="00494880"/>
    <w:rsid w:val="004A4EEA"/>
    <w:rsid w:val="004E7408"/>
    <w:rsid w:val="004F7B0E"/>
    <w:rsid w:val="00505137"/>
    <w:rsid w:val="0052073D"/>
    <w:rsid w:val="00561684"/>
    <w:rsid w:val="00592BA7"/>
    <w:rsid w:val="005D0C14"/>
    <w:rsid w:val="005D250A"/>
    <w:rsid w:val="00672636"/>
    <w:rsid w:val="00695016"/>
    <w:rsid w:val="006A179F"/>
    <w:rsid w:val="006C4483"/>
    <w:rsid w:val="006D6856"/>
    <w:rsid w:val="00724D46"/>
    <w:rsid w:val="007310B8"/>
    <w:rsid w:val="0073639B"/>
    <w:rsid w:val="00743E2B"/>
    <w:rsid w:val="00747057"/>
    <w:rsid w:val="007663AF"/>
    <w:rsid w:val="00775096"/>
    <w:rsid w:val="007D5EE0"/>
    <w:rsid w:val="007F4320"/>
    <w:rsid w:val="007F52D1"/>
    <w:rsid w:val="00803E03"/>
    <w:rsid w:val="00825A3E"/>
    <w:rsid w:val="008402F9"/>
    <w:rsid w:val="00845C86"/>
    <w:rsid w:val="00852E20"/>
    <w:rsid w:val="00865240"/>
    <w:rsid w:val="00872A58"/>
    <w:rsid w:val="00873828"/>
    <w:rsid w:val="00885C1F"/>
    <w:rsid w:val="008951E0"/>
    <w:rsid w:val="008A50DA"/>
    <w:rsid w:val="008B16E9"/>
    <w:rsid w:val="008C11D0"/>
    <w:rsid w:val="008D13AE"/>
    <w:rsid w:val="008F7D5A"/>
    <w:rsid w:val="00925E4D"/>
    <w:rsid w:val="00937051"/>
    <w:rsid w:val="00981AA5"/>
    <w:rsid w:val="009C0075"/>
    <w:rsid w:val="00A1166E"/>
    <w:rsid w:val="00A269BA"/>
    <w:rsid w:val="00A26B1C"/>
    <w:rsid w:val="00A62AF4"/>
    <w:rsid w:val="00A64868"/>
    <w:rsid w:val="00A81F9D"/>
    <w:rsid w:val="00AD21FE"/>
    <w:rsid w:val="00AD62D3"/>
    <w:rsid w:val="00AE5A49"/>
    <w:rsid w:val="00B0392C"/>
    <w:rsid w:val="00B04FDD"/>
    <w:rsid w:val="00B11A0F"/>
    <w:rsid w:val="00B179A7"/>
    <w:rsid w:val="00B6018F"/>
    <w:rsid w:val="00B85247"/>
    <w:rsid w:val="00B95884"/>
    <w:rsid w:val="00BE59A7"/>
    <w:rsid w:val="00C868F6"/>
    <w:rsid w:val="00CA4E61"/>
    <w:rsid w:val="00CA5131"/>
    <w:rsid w:val="00CB5489"/>
    <w:rsid w:val="00CD4797"/>
    <w:rsid w:val="00CD6421"/>
    <w:rsid w:val="00D349D0"/>
    <w:rsid w:val="00D867E7"/>
    <w:rsid w:val="00D90A8C"/>
    <w:rsid w:val="00D9260B"/>
    <w:rsid w:val="00DA3A6A"/>
    <w:rsid w:val="00DA4270"/>
    <w:rsid w:val="00DC7CE9"/>
    <w:rsid w:val="00E123C6"/>
    <w:rsid w:val="00E25FBB"/>
    <w:rsid w:val="00E33ADA"/>
    <w:rsid w:val="00E54CFB"/>
    <w:rsid w:val="00E6411D"/>
    <w:rsid w:val="00E6586D"/>
    <w:rsid w:val="00E6620F"/>
    <w:rsid w:val="00E800D7"/>
    <w:rsid w:val="00E848E8"/>
    <w:rsid w:val="00E90A39"/>
    <w:rsid w:val="00ED76D5"/>
    <w:rsid w:val="00EF011B"/>
    <w:rsid w:val="00EF017B"/>
    <w:rsid w:val="00F20C7A"/>
    <w:rsid w:val="00F42DAB"/>
    <w:rsid w:val="00F63970"/>
    <w:rsid w:val="00F969E2"/>
    <w:rsid w:val="00FA161E"/>
    <w:rsid w:val="00FA4E1A"/>
    <w:rsid w:val="00FE62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D7747"/>
  <w15:chartTrackingRefBased/>
  <w15:docId w15:val="{5E213706-A172-F84C-BBF5-4887013CF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D5EE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D5EE0"/>
    <w:rPr>
      <w:rFonts w:ascii="Calibri" w:hAnsi="Calibri" w:cs="Calibri"/>
      <w:lang w:val="en-US"/>
    </w:rPr>
  </w:style>
  <w:style w:type="paragraph" w:customStyle="1" w:styleId="EndNoteBibliography">
    <w:name w:val="EndNote Bibliography"/>
    <w:basedOn w:val="Normal"/>
    <w:link w:val="EndNoteBibliographyChar"/>
    <w:rsid w:val="007D5EE0"/>
    <w:rPr>
      <w:rFonts w:ascii="Calibri" w:hAnsi="Calibri" w:cs="Calibri"/>
      <w:lang w:val="en-US"/>
    </w:rPr>
  </w:style>
  <w:style w:type="character" w:customStyle="1" w:styleId="EndNoteBibliographyChar">
    <w:name w:val="EndNote Bibliography Char"/>
    <w:basedOn w:val="DefaultParagraphFont"/>
    <w:link w:val="EndNoteBibliography"/>
    <w:rsid w:val="007D5EE0"/>
    <w:rPr>
      <w:rFonts w:ascii="Calibri" w:hAnsi="Calibri" w:cs="Calibri"/>
      <w:lang w:val="en-US"/>
    </w:rPr>
  </w:style>
  <w:style w:type="character" w:styleId="CommentReference">
    <w:name w:val="annotation reference"/>
    <w:basedOn w:val="DefaultParagraphFont"/>
    <w:uiPriority w:val="99"/>
    <w:semiHidden/>
    <w:unhideWhenUsed/>
    <w:rsid w:val="00FE6228"/>
    <w:rPr>
      <w:sz w:val="16"/>
      <w:szCs w:val="16"/>
    </w:rPr>
  </w:style>
  <w:style w:type="paragraph" w:styleId="CommentText">
    <w:name w:val="annotation text"/>
    <w:basedOn w:val="Normal"/>
    <w:link w:val="CommentTextChar"/>
    <w:uiPriority w:val="99"/>
    <w:semiHidden/>
    <w:unhideWhenUsed/>
    <w:rsid w:val="00FE6228"/>
    <w:rPr>
      <w:sz w:val="20"/>
      <w:szCs w:val="20"/>
    </w:rPr>
  </w:style>
  <w:style w:type="character" w:customStyle="1" w:styleId="CommentTextChar">
    <w:name w:val="Comment Text Char"/>
    <w:basedOn w:val="DefaultParagraphFont"/>
    <w:link w:val="CommentText"/>
    <w:uiPriority w:val="99"/>
    <w:semiHidden/>
    <w:rsid w:val="00FE6228"/>
    <w:rPr>
      <w:sz w:val="20"/>
      <w:szCs w:val="20"/>
    </w:rPr>
  </w:style>
  <w:style w:type="paragraph" w:styleId="NormalWeb">
    <w:name w:val="Normal (Web)"/>
    <w:basedOn w:val="Normal"/>
    <w:uiPriority w:val="99"/>
    <w:semiHidden/>
    <w:unhideWhenUsed/>
    <w:rsid w:val="00FE6228"/>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FE6228"/>
  </w:style>
  <w:style w:type="character" w:styleId="Hyperlink">
    <w:name w:val="Hyperlink"/>
    <w:basedOn w:val="DefaultParagraphFont"/>
    <w:uiPriority w:val="99"/>
    <w:semiHidden/>
    <w:unhideWhenUsed/>
    <w:rsid w:val="00FE6228"/>
    <w:rPr>
      <w:color w:val="0000FF"/>
      <w:u w:val="single"/>
    </w:rPr>
  </w:style>
  <w:style w:type="character" w:customStyle="1" w:styleId="apple-tab-span">
    <w:name w:val="apple-tab-span"/>
    <w:basedOn w:val="DefaultParagraphFont"/>
    <w:rsid w:val="00FE6228"/>
  </w:style>
  <w:style w:type="table" w:styleId="PlainTable5">
    <w:name w:val="Plain Table 5"/>
    <w:basedOn w:val="TableNormal"/>
    <w:uiPriority w:val="45"/>
    <w:rsid w:val="00B179A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79A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F20C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3691921">
      <w:bodyDiv w:val="1"/>
      <w:marLeft w:val="0"/>
      <w:marRight w:val="0"/>
      <w:marTop w:val="0"/>
      <w:marBottom w:val="0"/>
      <w:divBdr>
        <w:top w:val="none" w:sz="0" w:space="0" w:color="auto"/>
        <w:left w:val="none" w:sz="0" w:space="0" w:color="auto"/>
        <w:bottom w:val="none" w:sz="0" w:space="0" w:color="auto"/>
        <w:right w:val="none" w:sz="0" w:space="0" w:color="auto"/>
      </w:divBdr>
    </w:div>
    <w:div w:id="1330985141">
      <w:bodyDiv w:val="1"/>
      <w:marLeft w:val="0"/>
      <w:marRight w:val="0"/>
      <w:marTop w:val="0"/>
      <w:marBottom w:val="0"/>
      <w:divBdr>
        <w:top w:val="none" w:sz="0" w:space="0" w:color="auto"/>
        <w:left w:val="none" w:sz="0" w:space="0" w:color="auto"/>
        <w:bottom w:val="none" w:sz="0" w:space="0" w:color="auto"/>
        <w:right w:val="none" w:sz="0" w:space="0" w:color="auto"/>
      </w:divBdr>
    </w:div>
    <w:div w:id="2040205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books/NBK453431/table/nematodeshistory_table3/"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bie.ala.org.au/species/https:/id.biodiversity.org.au/node/apni/2906802" TargetMode="External"/><Relationship Id="rId12"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res.org.uk" TargetMode="External"/><Relationship Id="rId11" Type="http://schemas.microsoft.com/office/2016/09/relationships/commentsIds" Target="commentsIds.xml"/><Relationship Id="rId5" Type="http://schemas.openxmlformats.org/officeDocument/2006/relationships/hyperlink" Target="https://www.centralcoastbiodiversity.org/mermaids-gloves-bull-dictyota-binghamiae.html" TargetMode="Externa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hyperlink" Target="https://core.ac.uk/download/pdf/108388.pdf" TargetMode="Externa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TotalTime>
  <Pages>19</Pages>
  <Words>22596</Words>
  <Characters>128802</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Howe</dc:creator>
  <cp:keywords/>
  <dc:description/>
  <cp:lastModifiedBy>Jack Howe</cp:lastModifiedBy>
  <cp:revision>17</cp:revision>
  <dcterms:created xsi:type="dcterms:W3CDTF">2021-07-16T10:28:00Z</dcterms:created>
  <dcterms:modified xsi:type="dcterms:W3CDTF">2021-07-19T10:11:00Z</dcterms:modified>
</cp:coreProperties>
</file>